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Pr="00970352" w:rsidR="00BE43F9" w:rsidP="00BA0A02" w:rsidRDefault="00BE43F9" w14:paraId="40B7B6EC" w14:textId="19A9939A">
      <w:pPr>
        <w:pStyle w:val="Articletitle"/>
      </w:pPr>
      <w:r w:rsidRPr="00970352">
        <w:t>JOURNAL RINGING &amp; MIGRATION</w:t>
      </w:r>
    </w:p>
    <w:p w:rsidRPr="00970352" w:rsidR="004E3105" w:rsidP="009D40C0" w:rsidRDefault="00BE43F9" w14:paraId="7DC8FD72" w14:textId="33F84225">
      <w:pPr>
        <w:pStyle w:val="Correspondencedetails"/>
        <w:spacing w:line="240" w:lineRule="auto"/>
        <w:rPr>
          <w:sz w:val="32"/>
          <w:szCs w:val="32"/>
        </w:rPr>
      </w:pPr>
      <w:r w:rsidRPr="00970352">
        <w:rPr>
          <w:sz w:val="32"/>
          <w:szCs w:val="32"/>
        </w:rPr>
        <w:t>Using ringing data to inform a geolocator study: when and which</w:t>
      </w:r>
      <w:r w:rsidRPr="00970352" w:rsidR="004E3105">
        <w:rPr>
          <w:sz w:val="32"/>
          <w:szCs w:val="32"/>
        </w:rPr>
        <w:t xml:space="preserve"> </w:t>
      </w:r>
      <w:r w:rsidRPr="00970352">
        <w:rPr>
          <w:sz w:val="32"/>
          <w:szCs w:val="32"/>
        </w:rPr>
        <w:t>birds to equip?</w:t>
      </w:r>
    </w:p>
    <w:p w:rsidRPr="00970352" w:rsidR="00997B0F" w:rsidP="00BA0A02" w:rsidRDefault="0051745D" w14:paraId="6B64DC74" w14:textId="2072401C">
      <w:pPr>
        <w:pStyle w:val="Correspondencedetails"/>
        <w:rPr>
          <w:sz w:val="20"/>
          <w:szCs w:val="20"/>
        </w:rPr>
      </w:pPr>
      <w:r w:rsidRPr="00970352">
        <w:t xml:space="preserve">Raphaël </w:t>
      </w:r>
      <w:proofErr w:type="spellStart"/>
      <w:r w:rsidRPr="00970352">
        <w:t>Nuss</w:t>
      </w:r>
      <w:r w:rsidRPr="00970352" w:rsidR="47CB1EA4">
        <w:t>b</w:t>
      </w:r>
      <w:r w:rsidRPr="00970352">
        <w:t>aumer</w:t>
      </w:r>
      <w:r w:rsidRPr="00970352" w:rsidR="004F428E">
        <w:rPr>
          <w:vertAlign w:val="superscript"/>
        </w:rPr>
        <w:t>a</w:t>
      </w:r>
      <w:r w:rsidRPr="00970352" w:rsidR="004E3105">
        <w:rPr>
          <w:vertAlign w:val="superscript"/>
        </w:rPr>
        <w:t>,b</w:t>
      </w:r>
      <w:proofErr w:type="spellEnd"/>
      <w:r w:rsidRPr="00970352" w:rsidR="004E3105">
        <w:rPr>
          <w:vertAlign w:val="superscript"/>
        </w:rPr>
        <w:t>,</w:t>
      </w:r>
      <w:r w:rsidRPr="00970352" w:rsidR="000F489B">
        <w:rPr>
          <w:rStyle w:val="FootnoteReference"/>
        </w:rPr>
        <w:footnoteReference w:id="2"/>
      </w:r>
      <w:r w:rsidRPr="00970352" w:rsidR="00FF4067">
        <w:t xml:space="preserve"> (ORCID: </w:t>
      </w:r>
      <w:hyperlink w:history="1" r:id="rId11">
        <w:r w:rsidRPr="00970352" w:rsidR="00FF4067">
          <w:rPr>
            <w:rStyle w:val="Hyperlink"/>
          </w:rPr>
          <w:t>0000-0002-8185-1020</w:t>
        </w:r>
      </w:hyperlink>
      <w:r w:rsidRPr="00970352" w:rsidR="00FF4067">
        <w:t xml:space="preserve"> ; </w:t>
      </w:r>
      <w:r w:rsidRPr="00970352" w:rsidR="002B2F25">
        <w:t>t</w:t>
      </w:r>
      <w:r w:rsidRPr="00970352" w:rsidR="00FF4067">
        <w:t xml:space="preserve">witter: </w:t>
      </w:r>
      <w:hyperlink w:history="1" r:id="rId12">
        <w:r w:rsidRPr="00970352" w:rsidR="00711AA0">
          <w:rPr>
            <w:rStyle w:val="Hyperlink"/>
          </w:rPr>
          <w:t>@</w:t>
        </w:r>
        <w:proofErr w:type="spellStart"/>
        <w:r w:rsidRPr="00970352" w:rsidR="00FF4067">
          <w:rPr>
            <w:rStyle w:val="Hyperlink"/>
          </w:rPr>
          <w:t>rafnuss</w:t>
        </w:r>
        <w:proofErr w:type="spellEnd"/>
      </w:hyperlink>
      <w:r w:rsidRPr="00970352" w:rsidR="00FF4067">
        <w:t>)</w:t>
      </w:r>
      <w:r w:rsidRPr="00970352" w:rsidR="004F428E">
        <w:t xml:space="preserve"> and </w:t>
      </w:r>
      <w:r w:rsidRPr="00970352">
        <w:t xml:space="preserve">Colin </w:t>
      </w:r>
      <w:proofErr w:type="spellStart"/>
      <w:r w:rsidRPr="00970352">
        <w:t>Jackson</w:t>
      </w:r>
      <w:r w:rsidRPr="00970352">
        <w:rPr>
          <w:vertAlign w:val="superscript"/>
        </w:rPr>
        <w:t>a</w:t>
      </w:r>
      <w:proofErr w:type="spellEnd"/>
      <w:r w:rsidRPr="00970352" w:rsidR="004E3105">
        <w:rPr>
          <w:vertAlign w:val="superscript"/>
        </w:rPr>
        <w:br/>
      </w:r>
      <w:proofErr w:type="spellStart"/>
      <w:r w:rsidRPr="00970352" w:rsidR="00B64FA3">
        <w:rPr>
          <w:sz w:val="20"/>
          <w:szCs w:val="20"/>
          <w:vertAlign w:val="superscript"/>
        </w:rPr>
        <w:t>a</w:t>
      </w:r>
      <w:r w:rsidRPr="00970352">
        <w:rPr>
          <w:sz w:val="20"/>
          <w:szCs w:val="20"/>
        </w:rPr>
        <w:t>A</w:t>
      </w:r>
      <w:proofErr w:type="spellEnd"/>
      <w:r w:rsidRPr="00970352">
        <w:rPr>
          <w:sz w:val="20"/>
          <w:szCs w:val="20"/>
        </w:rPr>
        <w:t xml:space="preserve"> Rocha Kenya</w:t>
      </w:r>
      <w:r w:rsidRPr="00970352" w:rsidR="00B64FA3">
        <w:rPr>
          <w:sz w:val="20"/>
          <w:szCs w:val="20"/>
        </w:rPr>
        <w:t xml:space="preserve">, </w:t>
      </w:r>
      <w:proofErr w:type="spellStart"/>
      <w:r w:rsidRPr="00970352">
        <w:rPr>
          <w:sz w:val="20"/>
          <w:szCs w:val="20"/>
        </w:rPr>
        <w:t>Watamu</w:t>
      </w:r>
      <w:proofErr w:type="spellEnd"/>
      <w:r w:rsidRPr="00970352" w:rsidR="00B64FA3">
        <w:rPr>
          <w:sz w:val="20"/>
          <w:szCs w:val="20"/>
        </w:rPr>
        <w:t xml:space="preserve">, </w:t>
      </w:r>
      <w:r w:rsidRPr="00970352">
        <w:rPr>
          <w:sz w:val="20"/>
          <w:szCs w:val="20"/>
        </w:rPr>
        <w:t>Kenya</w:t>
      </w:r>
      <w:r w:rsidRPr="00970352" w:rsidR="004E3105">
        <w:rPr>
          <w:sz w:val="20"/>
          <w:szCs w:val="20"/>
        </w:rPr>
        <w:t xml:space="preserve">, </w:t>
      </w:r>
      <w:proofErr w:type="spellStart"/>
      <w:r w:rsidRPr="00970352" w:rsidR="004E3105">
        <w:rPr>
          <w:sz w:val="20"/>
          <w:szCs w:val="20"/>
          <w:vertAlign w:val="superscript"/>
        </w:rPr>
        <w:t>b</w:t>
      </w:r>
      <w:r w:rsidRPr="00970352" w:rsidR="004E3105">
        <w:rPr>
          <w:sz w:val="20"/>
          <w:szCs w:val="20"/>
        </w:rPr>
        <w:t>Swiss</w:t>
      </w:r>
      <w:proofErr w:type="spellEnd"/>
      <w:r w:rsidRPr="00970352" w:rsidR="004E3105">
        <w:rPr>
          <w:sz w:val="20"/>
          <w:szCs w:val="20"/>
        </w:rPr>
        <w:t xml:space="preserve"> Ornithological Institute, </w:t>
      </w:r>
      <w:proofErr w:type="spellStart"/>
      <w:r w:rsidRPr="00970352" w:rsidR="004E3105">
        <w:rPr>
          <w:sz w:val="20"/>
          <w:szCs w:val="20"/>
        </w:rPr>
        <w:t>Sempach</w:t>
      </w:r>
      <w:proofErr w:type="spellEnd"/>
      <w:r w:rsidRPr="00970352" w:rsidR="004E3105">
        <w:rPr>
          <w:sz w:val="20"/>
          <w:szCs w:val="20"/>
        </w:rPr>
        <w:t>, Switzerland</w:t>
      </w:r>
    </w:p>
    <w:p w:rsidRPr="00970352" w:rsidR="00C246C5" w:rsidP="2ADB2277" w:rsidRDefault="00906796" w14:paraId="097234AE" w14:textId="0CC18CAF">
      <w:pPr>
        <w:pStyle w:val="Heading1"/>
      </w:pPr>
      <w:r w:rsidRPr="00970352">
        <w:t>Abstract</w:t>
      </w:r>
    </w:p>
    <w:p w:rsidRPr="00970352" w:rsidR="009D40C0" w:rsidP="009D40C0" w:rsidRDefault="009D40C0" w14:paraId="783EC646" w14:textId="77777777">
      <w:pPr>
        <w:pStyle w:val="Paragraph"/>
      </w:pPr>
    </w:p>
    <w:p w:rsidRPr="00970352" w:rsidR="009D40C0" w:rsidRDefault="009D40C0" w14:paraId="6B14B333" w14:textId="77777777">
      <w:pPr>
        <w:widowControl/>
        <w:spacing w:after="0"/>
        <w:rPr>
          <w:rFonts w:cs="Arial"/>
          <w:b/>
          <w:bCs/>
          <w:kern w:val="32"/>
          <w:sz w:val="32"/>
          <w:szCs w:val="40"/>
        </w:rPr>
      </w:pPr>
      <w:r w:rsidRPr="00970352">
        <w:br w:type="page"/>
      </w:r>
    </w:p>
    <w:p w:rsidRPr="00970352" w:rsidR="00997B0F" w:rsidP="00BA0A02" w:rsidRDefault="00F5310B" w14:paraId="668499B3" w14:textId="1B496E2F">
      <w:pPr>
        <w:pStyle w:val="Heading1"/>
      </w:pPr>
      <w:r w:rsidRPr="00970352">
        <w:lastRenderedPageBreak/>
        <w:t>Introduction</w:t>
      </w:r>
    </w:p>
    <w:p w:rsidRPr="00970352" w:rsidR="00035E17" w:rsidP="02D9F3B0" w:rsidRDefault="4E8BCF1C" w14:paraId="54711FAC" w14:textId="6464E2AC">
      <w:pPr>
        <w:pStyle w:val="Newparagraph"/>
      </w:pPr>
      <w:r w:rsidRPr="00970352">
        <w:t>G</w:t>
      </w:r>
      <w:r w:rsidRPr="00970352" w:rsidR="1BABB26F">
        <w:t xml:space="preserve">eolocators are </w:t>
      </w:r>
      <w:r w:rsidRPr="00970352" w:rsidR="004E6BCB">
        <w:t>a well-established technology used to study bird migration</w:t>
      </w:r>
      <w:r w:rsidRPr="00970352" w:rsidR="00684D4A">
        <w:t xml:space="preserve"> which have become popular due to their </w:t>
      </w:r>
      <w:r w:rsidRPr="00970352" w:rsidR="1381103E">
        <w:t xml:space="preserve">relatively low cost and </w:t>
      </w:r>
      <w:r w:rsidRPr="00970352" w:rsidR="00684D4A">
        <w:t>light weight</w:t>
      </w:r>
      <w:r w:rsidRPr="00970352" w:rsidR="5BAF423D">
        <w:t>, making them</w:t>
      </w:r>
      <w:r w:rsidRPr="00970352" w:rsidR="00684D4A">
        <w:t xml:space="preserve"> the only tool </w:t>
      </w:r>
      <w:r w:rsidRPr="00970352" w:rsidR="664020F8">
        <w:t xml:space="preserve">available </w:t>
      </w:r>
      <w:r w:rsidRPr="00970352" w:rsidR="2304C227">
        <w:t xml:space="preserve">to study </w:t>
      </w:r>
      <w:r w:rsidRPr="00970352" w:rsidR="00684D4A">
        <w:t xml:space="preserve">migration </w:t>
      </w:r>
      <w:r w:rsidRPr="00970352" w:rsidR="54617536">
        <w:t xml:space="preserve">patterns of </w:t>
      </w:r>
      <w:r w:rsidRPr="00970352" w:rsidR="00684D4A">
        <w:t xml:space="preserve">smaller birds </w:t>
      </w:r>
      <w:r w:rsidRPr="00970352">
        <w:fldChar w:fldCharType="begin" w:fldLock="1"/>
      </w:r>
      <w:r w:rsidRPr="00970352">
        <w:instrText>ADDIN CSL_CITATION {"citationItems":[{"id":"ITEM-1","itemData":{"DOI":"10.1525/bio.2011.61.9.7","ISSN":"0006-3568","abstract":"Basic questions about the life histories of migratory birds have confounded scientists for generations, yet we are nearing an era of historic discovery as new tracking technologies make it possible to determine the timing and routes of an increasing number of bird migrations. Tracking small flying animals as they travel over continental-scale distances is a difficult logistical and engineering challenge. Although no tracking system works well with all species, improvements to traditional technologies, such as satellite tracking, along with innovations related to global positioning systems, cellular networks, solar geolocation, radar, and information technology are improving our understanding of when and where birds go during their annual cycles and informing numerous scientific disciplines, including evolutionary biology, population ecology, and global change. The recent developments described in this article will help us answer many long-standing questions about animal behavior and life histories. © 2011 Baker. All rights reserved.","author":[{"dropping-particle":"","family":"Bridge","given":"Eli S.","non-dropping-particle":"","parse-names":false,"suffix":""},{"dropping-particle":"","family":"Thorup","given":"Kasper","non-dropping-particle":"","parse-names":false,"suffix":""},{"dropping-particle":"","family":"Bowlin","given":"Melissa S.","non-dropping-particle":"","parse-names":false,"suffix":""},{"dropping-particle":"","family":"Chilson","given":"Phillip B.","non-dropping-particle":"","parse-names":false,"suffix":""},{"dropping-particle":"","family":"Diehl","given":"Robert H.","non-dropping-particle":"","parse-names":false,"suffix":""},{"dropping-particle":"","family":"Fléron","given":"René W.","non-dropping-particle":"","parse-names":false,"suffix":""},{"dropping-particle":"","family":"Hartl","given":"Phillip","non-dropping-particle":"","parse-names":false,"suffix":""},{"dropping-particle":"","family":"Kays","given":"Roland","non-dropping-particle":"","parse-names":false,"suffix":""},{"dropping-particle":"","family":"Kelly","given":"Jeffrey F.","non-dropping-particle":"","parse-names":false,"suffix":""},{"dropping-particle":"","family":"Robinson","given":"W. Douglas","non-dropping-particle":"","parse-names":false,"suffix":""},{"dropping-particle":"","family":"Wikelski","given":"Martin","non-dropping-particle":"","parse-names":false,"suffix":""}],"container-title":"BioScience","id":"ITEM-1","issue":"9","issued":{"date-parts":[["2011"]]},"page":"689-698","title":"Technology on the Move: Recent and Forthcoming Innovations for Tracking Migratory Birds","type":"article-journal","volume":"61"},"uris":["http://www.mendeley.com/documents/?uuid=67038cbd-1451-455f-8d4e-8781b053429d"]}],"mendeley":{"formattedCitation":"(Bridge et al., 2011)","plainTextFormattedCitation":"(Bridge et al., 2011)","previouslyFormattedCitation":"(Bridge et al., 2011)"},"properties":{"noteIndex":0},"schema":"https://github.com/citation-style-language/schema/raw/master/csl-citation.json"}</w:instrText>
      </w:r>
      <w:r w:rsidRPr="00970352">
        <w:fldChar w:fldCharType="separate"/>
      </w:r>
      <w:r w:rsidRPr="00970352" w:rsidR="00684D4A">
        <w:rPr>
          <w:noProof/>
        </w:rPr>
        <w:t>(Bridge et al., 2011)</w:t>
      </w:r>
      <w:r w:rsidRPr="00970352">
        <w:fldChar w:fldCharType="end"/>
      </w:r>
      <w:r w:rsidRPr="00970352" w:rsidR="004E6BCB">
        <w:t>.</w:t>
      </w:r>
      <w:r w:rsidRPr="00970352" w:rsidR="13974AB2">
        <w:t xml:space="preserve"> These small tracking devices </w:t>
      </w:r>
      <w:r w:rsidRPr="00970352" w:rsidR="008245AF">
        <w:t xml:space="preserve">have </w:t>
      </w:r>
      <w:r w:rsidRPr="00970352" w:rsidR="756E06D6">
        <w:t>helped advance our understanding of bird migration on a nu</w:t>
      </w:r>
      <w:r w:rsidRPr="00970352" w:rsidR="756E06D6">
        <w:t>mber of levels</w:t>
      </w:r>
      <w:r w:rsidRPr="00970352" w:rsidR="008245AF">
        <w:t>: identify</w:t>
      </w:r>
      <w:r w:rsidRPr="00970352" w:rsidR="66884053">
        <w:t>ing migration</w:t>
      </w:r>
      <w:r w:rsidRPr="00970352" w:rsidR="008245AF">
        <w:t xml:space="preserve"> route</w:t>
      </w:r>
      <w:r w:rsidRPr="00970352" w:rsidR="7709D737">
        <w:t>s</w:t>
      </w:r>
      <w:r w:rsidRPr="00970352" w:rsidR="008245AF">
        <w:t xml:space="preserve"> and wintering locations </w:t>
      </w:r>
      <w:r w:rsidRPr="00970352">
        <w:fldChar w:fldCharType="begin"/>
      </w:r>
      <w:r w:rsidRPr="00970352">
        <w:instrText>ADDIN CSL_CITATION {"citationItems":[{"id":"ITEM-1","itemData":{"DOI":"10.1111/ibi.12196","ISSN":"1474919X","abstract":"The migration route of Red-necked Phalarope populations breeding on North Atlantic islands has been subject to considerable speculation. Geolocator tags were fitted to nine Red-necked Phalaropes breeding in northern Scotland to assess whether they migrated to Palaearctic or Nearctic wintering grounds. Of four birds known to return, two had retained their tags, of which one was recaptured. This male Phalarope left Shetland on 1 August 2012 and crossed the Atlantic Ocean to the Labrador Sea off eastern Canada in 6 days, then moved south to reach Florida during September, crossed the Gulf of Mexico into the Pacific Ocean and reached an area between the Galapagos Islands and the South American coast by mid-October, where it remained until the end of April, returning by a similar route until the tag battery failed as the bird was crossing the Atlantic Ocean. The total migration of 22 000 km is approximately 60% longer than the previously assumed route to the western part of the Arabian Sea, and this first evidence of migration of a European breeding bird to the Pacific Ocean also helps to indicate the possible migratory route of the large autumn movements of Red-necked Phalaropes down the east coast of North America.","author":[{"dropping-particle":"","family":"Smith","given":"Malcolm","non-dropping-particle":"","parse-names":false,"suffix":""},{"dropping-particle":"","family":"Bolton","given":"Mark","non-dropping-particle":"","parse-names":false,"suffix":""},{"dropping-particle":"","family":"Okill","given":"David J.","non-dropping-particle":"","parse-names":false,"suffix":""},{"dropping-particle":"","family":"Summers","given":"Ron W.","non-dropping-particle":"","parse-names":false,"suffix":""},{"dropping-particle":"","family":"Ellis","given":"Pete","non-dropping-particle":"","parse-names":false,"suffix":""},{"dropping-particle":"","family":"Liechti","given":"Felix","non-dropping-particle":"","parse-names":false,"suffix":""},{"dropping-particle":"","family":"Wilson","given":"Jeremy D.","non-dropping-particle":"","parse-names":false,"suffix":""}],"container-title":"Ibis","id":"ITEM-1","issue":"4","issued":{"date-parts":[["2014"]]},"page":"870-873","title":"Geolocator tagging reveals Pacific migration of Red-necked Phalarope Phalaropus lobatus breeding in Scotland","type":"article-journal","volume":"156"},"uris":["http://www.mendeley.com/documents/?uuid=23e03d6d-ae63-4d8f-8875-deba76f72889"]},{"id":"ITEM-2","itemData":{"DOI":"10.1186/s40657-020-00191-z","ISSN":"20537166","abstract":"Background: The majority of European Common Terns (Sterna hirundo) migrate south along the western coast of Europe and Africa, while birds from eastern regions are known to cross the Mediterranean Sea from east to west or migrate along the eastern African coast. The migration route of north European terns wintering along the coast of western Africa was already described using geolocator data, while knowledge about movements of the European inland populations is based only on relatively scarce recoveries of ringed birds. Methods: We used light-level geolocators in inland Common Tern colonies in Hungary and Croatia to study their migration route and to identify wintering areas along with stopover sites. Results revealed by geolocators were compared with recoveries of ringed birds. Results: All tracked birds used the east African migration route with autumn stopovers at Lower Nile and in the southern part of the Red Sea, and short spring stopover in Israel. Terns wintered along Kenyan coasts and in the southern Mozambique Channel. Autumn migration lasted four times longer than spring migration. Conclusions: This is the first geolocator study that describes the east African migration route of the Common Tern. Important stopover sites were identified. More studies of inland populations are needed to better elucidate tern winter movements.","author":[{"dropping-particle":"","family":"Kralj","given":"Jelena","non-dropping-particle":"","parse-names":false,"suffix":""},{"dropping-particle":"","family":"Martinović","given":"Miloš","non-dropping-particle":"","parse-names":false,"suffix":""},{"dropping-particle":"","family":"Jurinović","given":"Luka","non-dropping-particle":"","parse-names":false,"suffix":""},{"dropping-particle":"","family":"Szinai","given":"Péter","non-dropping-particle":"","parse-names":false,"suffix":""},{"dropping-particle":"","family":"Süto","given":"Szandra","non-dropping-particle":"","parse-names":false,"suffix":""},{"dropping-particle":"","family":"Preiszner","given":"Bálint","non-dropping-particle":"","parse-names":false,"suffix":""}],"container-title":"Avian Research","id":"ITEM-2","issue":"1","issued":{"date-parts":[["2020"]]},"page":"1-11","publisher":"BioMed Central","title":"Geolocator study reveals east African migration route of Central European Common Terns","type":"article-journal","volume":"11"},"uris":["http://www.mendeley.com/documents/?uuid=76279986-12e4-4da0-a83d-e761d8d3e2cb"]},{"id":"ITEM-3","itemData":{"DOI":"10.1007/s10336-012-0912-5","ISBN":"1033601209","ISSN":"00218375","abstract":"The globally-threatened Aquatic Warbler (Acrocephalus paludicola) breeds in Europe and spends the northern winter in sub-Saharan West Africa. We attached 30 geolocators to breeding birds in the central Ukraine in 2010. Three geolocators which collected data from the autumn migration were recovered in 2011. They revealed a previously-unknown migration route via southern Europe to stopover sites in south-western France and Spain. In West Africa, one bird spent some time well south of known non-breeding areas. For the conservation of some Aquatic Warbler populations, protection of hitherto unknown stopover sites in southern Europe and Africa may be crucial. © 2012 Dt. Ornithologen-Gesellschaft e.V.","author":[{"dropping-particle":"","family":"Salewski","given":"Volker","non-dropping-particle":"","parse-names":false,"suffix":""},{"dropping-particle":"","family":"Flade","given":"Martin","non-dropping-particle":"","parse-names":false,"suffix":""},{"dropping-particle":"","family":"Poluda","given":"Anatolii","non-dropping-particle":"","parse-names":false,"suffix":""},{"dropping-particle":"","family":"Kiljan","given":"Grzegorz","non-dropping-particle":"","parse-names":false,"suffix":""},{"dropping-particle":"","family":"Liechti","given":"Felix","non-dropping-particle":"","parse-names":false,"suffix":""},{"dropping-particle":"","family":"Lisovski","given":"Simeon","non-dropping-particle":"","parse-names":false,"suffix":""},{"dropping-particle":"","family":"Hahn","given":"Steffen","non-dropping-particle":"","parse-names":false,"suffix":""}],"container-title":"Journal of Ornithology","id":"ITEM-3","issue":"2","issued":{"date-parts":[["2013"]]},"page":"549-552","title":"An unknown migration route of the 'globally threatened' Aquatic Warbler revealed by geolocators","type":"article-journal","volume":"154"},"uris":["http://www.mendeley.com/documents/?uuid=a3be4782-1665-4af6-a2a5-172a5ae2e639"]}],"mendeley":{"formattedCitation":"(Salewski et al., 2013; Smith et al., 2014; Kralj et al., 2020)","plainTextFormattedCitation":"(Salewski et al., 2013; Smith et al., 2014; Kralj et al., 2020)","previouslyFormattedCitation":"(Salewski et al., 2013; Smith et al., 2014; Kralj et al., 2020)"},"properties":{"noteIndex":0},"schema":"https://github.com/citation-style-language/schema/raw/master/csl-citation.json"}</w:instrText>
      </w:r>
      <w:r w:rsidRPr="00970352">
        <w:fldChar w:fldCharType="separate"/>
      </w:r>
      <w:r w:rsidRPr="00970352" w:rsidR="00762018">
        <w:rPr>
          <w:noProof/>
        </w:rPr>
        <w:t>(Salewski et al., 2013; Smith et al., 2014; Kralj et al., 2020)</w:t>
      </w:r>
      <w:r w:rsidRPr="00970352">
        <w:fldChar w:fldCharType="end"/>
      </w:r>
      <w:r w:rsidRPr="00970352" w:rsidR="008245AF">
        <w:t xml:space="preserve">, </w:t>
      </w:r>
      <w:r w:rsidRPr="00970352" w:rsidR="13974AB2">
        <w:t>reveal</w:t>
      </w:r>
      <w:r w:rsidRPr="00970352" w:rsidR="45DAB2EC">
        <w:t>ing</w:t>
      </w:r>
      <w:r w:rsidRPr="00970352" w:rsidR="13974AB2">
        <w:t xml:space="preserve"> migration </w:t>
      </w:r>
      <w:r w:rsidRPr="00970352" w:rsidR="002C7377">
        <w:t xml:space="preserve">strategies </w:t>
      </w:r>
      <w:r w:rsidRPr="00970352">
        <w:fldChar w:fldCharType="begin"/>
      </w:r>
      <w:r w:rsidRPr="00970352">
        <w:instrText>ADDIN CSL_CITATION {"citationItems":[{"id":"ITEM-1","itemData":{"DOI":"10.1038/srep21560","ISBN":"2045-2322 (Electronic) 2045-2322 (Linking)","ISSN":"20452322","PMID":"26876925","abstract":"Over decades it has been unclear how individual migratory songbirds\\ncross large ecological barriers such as seas or deserts. By deploying\\nlight-level geolocators on four songbird species weighing only about 12\\ng, we found that these otherwise mainly nocturnal migrants seem to\\nregularly extend their nocturnal flights into the day when crossing the\\nSahara Desert and the Mediterranean Sea. The proportion of the proposed\\ndiurnally flying birds gradually declined over the day with similar\\nlanding patterns in autumn and spring. The prolonged flights were\\nslightly more frequent in spring than in autumn, suggesting tighter\\nmigratory schedules when returning to breeding sites. Often we found\\nseveral patterns for barrier crossing for the same individual in autumn\\ncompared to the spring journey. As only a small proportion of the birds\\nflew strictly during the night and even some individuals might have\\nflown nonstop, we suggest that prolonged endurance flights are not an\\nexception even in small migratory species. We emphasise an individual's\\nability to perform both diurnal and nocturnal migration when facing the\\nchallenge of crossing a large ecological barrier to successfully\\ncomplete a migratory journey.","author":[{"dropping-particle":"","family":"Adamík","given":"Peter","non-dropping-particle":"","parse-names":false,"suffix":""},{"dropping-particle":"","family":"Emmenegger","given":"Tamara","non-dropping-particle":"","parse-names":false,"suffix":""},{"dropping-particle":"","family":"Briedis","given":"Martins","non-dropping-particle":"","parse-names":false,"suffix":""},{"dropping-particle":"","family":"Gustafsson","given":"Lars","non-dropping-particle":"","parse-names":false,"suffix":""},{"dropping-particle":"","family":"Henshaw","given":"Ian","non-dropping-particle":"","parse-names":false,"suffix":""},{"dropping-particle":"","family":"Krist","given":"Miloš","non-dropping-particle":"","parse-names":false,"suffix":""},{"dropping-particle":"","family":"Laaksonen","given":"Toni","non-dropping-particle":"","parse-names":false,"suffix":""},{"dropping-particle":"","family":"Liechti","given":"Felix","non-dropping-particle":"","parse-names":false,"suffix":""},{"dropping-particle":"","family":"Procházka","given":"Petr","non-dropping-particle":"","parse-names":false,"suffix":""},{"dropping-particle":"","family":"Salewski","given":"Volker","non-dropping-particle":"","parse-names":false,"suffix":""},{"dropping-particle":"","family":"Hahn","given":"Steffen","non-dropping-particle":"","parse-names":false,"suffix":""}],"container-title":"Scientific Reports","id":"ITEM-1","issue":"February","issued":{"date-parts":[["2016"]]},"page":"1-9","publisher":"Nature Publishing Group","title":"Barrier crossing in small avian migrants: Individual tracking reveals prolonged nocturnal flights into the day as a common migratory strategy","type":"article-journal","volume":"6"},"uris":["http://www.mendeley.com/documents/?uuid=5feb1834-5979-4d17-a67d-f80220e0be9b"]},{"id":"ITEM-2","itemData":{"DOI":"10.1098/rspb.2018.2821","ISBN":"0000000315661","ISSN":"14712954","PMID":"30963841","abstract":"In many taxa, the most common form of sex-biased migration timing is protandry—the earlier arrival of males at breeding areas. Here we test this concept across the annual cycle of long-distance migratory birds. Using more than 350 migration tracks of small-bodied trans-Saharan migrants, we quantify differences in male and female migration schedules and test for proximate determinants of sex-specific timing. In autumn, males started migration about 2 days earlier, but this difference did not carry over to arrival at the non-breeding sites. In spring, males on average departed from the African non-breeding sites about 3 days earlier and reached breeding sites ca 4 days ahead of females. A cross-species comparison revealed large variation in the level of protandry and protogyny across the annual cycle. While we found tight links between individual timing of departure and arrival within each migration season, only for males the timing of spring migration was linked to the timing of previous autumn migration. In conclusion, our results demonstrate that protandry is not exclusively a reproductive strategy but rather occurs year-round and the two main proximate determinants for the magnitude of sex-biased arrival times in autumn and spring are sex-specific differences in departure timing and migration duration.","author":[{"dropping-particle":"","family":"Briedis","given":"Martins","non-dropping-particle":"","parse-names":false,"suffix":""},{"dropping-particle":"","family":"Bauer","given":"Silke","non-dropping-particle":"","parse-names":false,"suffix":""},{"dropping-particle":"","family":"Adamík","given":"Peter","non-dropping-particle":"","parse-names":false,"suffix":""},{"dropping-particle":"","family":"Alves","given":"José A.","non-dropping-particle":"","parse-names":false,"suffix":""},{"dropping-particle":"","family":"Costa","given":"Joana S.","non-dropping-particle":"","parse-names":false,"suffix":""},{"dropping-particle":"","family":"Emmenegger","given":"Tamara","non-dropping-particle":"","parse-names":false,"suffix":""},{"dropping-particle":"","family":"Gustafsson","given":"Lars","non-dropping-particle":"","parse-names":false,"suffix":""},{"dropping-particle":"","family":"Koleček","given":"Jaroslav","non-dropping-particle":"","parse-names":false,"suffix":""},{"dropping-particle":"","family":"Liechti","given":"Felix","non-dropping-particle":"","parse-names":false,"suffix":""},{"dropping-particle":"","family":"Meier","given":"Christoph M.","non-dropping-particle":"","parse-names":false,"suffix":""},{"dropping-particle":"","family":"Procházka","given":"Petr","non-dropping-particle":"","parse-names":false,"suffix":""},{"dropping-particle":"","family":"Hahn","given":"Steffen","non-dropping-particle":"","parse-names":false,"suffix":""}],"container-title":"Proceedings of the Royal Society B: Biological Sciences","id":"ITEM-2","issue":"1897","issued":{"date-parts":[["2019"]]},"title":"A full annual perspective on sex-biased migration timing in long-distance migratory birds","type":"article-journal","volume":"286"},"uris":["http://www.mendeley.com/documents/?uuid=e583092e-4407-4038-a017-6f7a7bb83c98"]},{"id":"ITEM-3","itemData":{"DOI":"10.1111/ibi.12752","ISSN":"1474919X","abstract":"Across their ranges, different populations of migratory species often use separate routes to migrate between breeding and non-breeding grounds. Recent changes in climate and land-use have led to breeding range expansions in many species but it is unclear whether these populations also establish new migratory routes, non-breeding sites and migration phenology. Thus, we compared the migration patterns of European Bee-eaters Merops apiaster from two established western (n = 5) and eastern (n = 6) breeding populations in Europe, with those from a newly founded northern population (n = 19). We aimed to relate the breeding populations to the two known non-breeding clusters in Africa, and to test for similarities of migration routes and timing between the old and new populations. Western Bee-eaters used the western flyway to destinations in West Africa; the eastern birds uniformly headed south to southern African non-breeding sites, confirming a complete separation in time and space between these long-established populations. The recently founded northern population, however, also used a western corridor, but crossed the Mediterranean further east than the western population and overwintered mainly in a new non-breeding area in southern Congo/northern Angola. The migration routes and the new non-breeding range overlapped only slightly with the western, but not with the eastern, population. In contrast, migration phenology appeared to differ between the western and both the northern and the eastern populations, with tracked birds from the western population migrating 2–4 weeks earlier. The northern population thus shares some spatial traits with western Bee-eaters, but similar phenology only with eastern population. This divergence highlights the adjustments in the timing of migration to local environmental conditions in newly founded populations, and a parallel establishment of new breeding and non-breeding sites.","author":[{"dropping-particle":"","family":"Hahn","given":"Steffen","non-dropping-particle":"","parse-names":false,"suffix":""},{"dropping-particle":"","family":"Alves","given":"José A.","non-dropping-particle":"","parse-names":false,"suffix":""},{"dropping-particle":"","family":"Bedev","given":"Kiril","non-dropping-particle":"","parse-names":false,"suffix":""},{"dropping-particle":"","family":"Costa","given":"Joana S.","non-dropping-particle":"","parse-names":false,"suffix":""},{"dropping-particle":"","family":"Emmenegger","given":"Tamara","non-dropping-particle":"","parse-names":false,"suffix":""},{"dropping-particle":"","family":"Schulze","given":"Martin","non-dropping-particle":"","parse-names":false,"suffix":""},{"dropping-particle":"","family":"Tamm","given":"Peter","non-dropping-particle":"","parse-names":false,"suffix":""},{"dropping-particle":"","family":"Zehtindjiev","given":"Pavel","non-dropping-particle":"","parse-names":false,"suffix":""},{"dropping-particle":"","family":"Dhanjal-Adams","given":"Kiran L.","non-dropping-particle":"","parse-names":false,"suffix":""}],"container-title":"Ibis","id":"ITEM-3","issue":"2","issued":{"date-parts":[["2020"]]},"page":"345-355","title":"Range-wide migration corridors and non-breeding areas of a northward expanding Afro-Palaearctic migrant, the European Bee-eater Merops apiaster","type":"article-journal","volume":"162"},"uris":["http://www.mendeley.com/documents/?uuid=77e19a78-8741-447a-938b-c9327f2dedab"]}],"mendeley":{"formattedCitation":"(Adamík et al., 2016; Briedis et al., 2019; Hahn et al., 2020)","plainTextFormattedCitation":"(Adamík et al., 2016; Briedis et al., 2019; Hahn et al., 2020)","previouslyFormattedCitation":"(Adamík et al., 2016; Briedis et al., 2019; Hahn et al., 2020)"},"properties":{"noteIndex":0},"schema":"https://github.com/citation-style-language/schema/raw/master/csl-citation.json"}</w:instrText>
      </w:r>
      <w:r w:rsidRPr="00970352">
        <w:fldChar w:fldCharType="separate"/>
      </w:r>
      <w:r w:rsidRPr="00970352" w:rsidR="00291029">
        <w:rPr>
          <w:noProof/>
        </w:rPr>
        <w:t>(Adamík et al., 2016; Briedis et al., 2019; Hahn et al., 2020)</w:t>
      </w:r>
      <w:r w:rsidRPr="00970352">
        <w:fldChar w:fldCharType="end"/>
      </w:r>
      <w:r w:rsidRPr="00970352" w:rsidR="002C7377">
        <w:t xml:space="preserve"> </w:t>
      </w:r>
      <w:r w:rsidRPr="00970352" w:rsidR="13974AB2">
        <w:t>and</w:t>
      </w:r>
      <w:r w:rsidR="0077519B">
        <w:t xml:space="preserve"> migration</w:t>
      </w:r>
      <w:r w:rsidRPr="00970352" w:rsidR="13974AB2">
        <w:t xml:space="preserve"> connectivity</w:t>
      </w:r>
      <w:r w:rsidRPr="00970352" w:rsidR="5AC690A8">
        <w:t xml:space="preserve"> </w:t>
      </w:r>
      <w:r w:rsidRPr="00970352">
        <w:fldChar w:fldCharType="begin" w:fldLock="1"/>
      </w:r>
      <w:r w:rsidRPr="00970352">
        <w:instrText>ADDIN CSL_CITATION {"citationItems":[{"id":"ITEM-1","itemData":{"DOI":"10.1642/auk-17-202.1","ISSN":"0004-8038","abstract":"In 2007, the first miniature light-level geolocators were deployed on small landbirds, revolutionizing the study of migration. In this paper, we review studies that have used geolocators to track small landbirds with the goal of summarizing research themes and identifying remaining important gaps in understanding. We also highlight research and opportunities using 2 recently developed tracking technologies: archival GPS tags and automated radio-telemetry systems. In our review, we found that most (54%) geolocator studies focused on quantifying natural history of migration, such as identifying migration routes, nonbreeding range, and migration timing. Studies of behavioral ecology (20%) uncovered proximate drivers of movements, including en route habitat quality; that migration routes, but not timing, may be flexible in some species; and different age and sex classes show significant differences in migration strategy. Studies of the evolution of migration (9%) have illustrated that migration is a potential barrier to hybridizing species or subspecies, and some work has correlated gene polymorphisms and methylation patterns with migration behavior. Studies of migratory connectivity (11%) have shown that a moderate level of connectivity is common, although variability across and within species exists. Studies of seasonal interactions (7%) have found mixed results: in some cases, carryover effects have been identified; in other cases, carryover effects are buffered during intervening stages of the annual cycle. Archival GPS tags provide unprecedented precision in locations of nonbreeding sites and migration routes, and will continue to improve understanding of migration across large spatial scales. Automated radio-telemetry systems are revolutionizing our knowledge of migratory stopover biology, and have led to discoveries of previously unknown stopover behaviors. Together, these tracking technologies will continue to provide insight into small migratory landbird movements and contribute important information for conservation of this rapidly declining group.","author":[{"dropping-particle":"","family":"McKinnon","given":"Emily A.","non-dropping-particle":"","parse-names":false,"suffix":""},{"dropping-particle":"","family":"Love","given":"Oliver P.","non-dropping-particle":"","parse-names":false,"suffix":""}],"container-title":"The Auk","id":"ITEM-1","issue":"4","issued":{"date-parts":[["2018"]]},"page":"834-856","title":"Ten years tracking the migrations of small landbirds: Lessons learned in the golden age of bio-logging","type":"article-journal","volume":"135"},"uris":["http://www.mendeley.com/documents/?uuid=1049dab2-e18b-4f69-8349-a192488cfe86"]},{"id":"ITEM-2","itemData":{"DOI":"10.1111/ddi.12502","ISBN":"1366-9516","ISSN":"14724642","abstract":"Aim Assessing the extent of large-scale migratory connectivity is crucial for understanding the evolution of migratory systems and effective species conservation. It has been, however, difficult to elucidate the annual whereabouts of migratory populations of small animals across the annual cycle. Here, we use the reed warbler (Acrocephalus scirpaceus) as one of the most frequently ringed passerines in Europe to demonstrate how ring re-encounter and geolocator data can be used to effectively quantify range-wide distribution of different populations. Location Birds were ringed across Europe and re-encountered in Europe, Africa and the Middle East. Methods We employed multistate models which quantify range-wide distribution of different breeding populations while accounting for the spatial and temporal heterogeneity in the re-encounter probabilities and differential age-specific survival during migratory and non-migratory periods. In addition, we integrated geolocator and breeding abundance data as well as human population density to provide a realistic picture of the year-round distribution of the reed warbler, a trans-Saharan migrant. Results Our modelling approach revealed frequent use of the western Mediterranean flyway for the majority of western European populations, but a higher absolute number of reed warblers used the eastern flyway. Further, many populations used different stopover areas during post- and pre-breeding migration, resulting in an anticlockwise loop migration pattern. Main conclusions The integrative modelling framework helped us to depict the range-wide migration pattern more realistically than raw ring re-encounter data would allow.","author":[{"dropping-particle":"","family":"Procházka","given":"Petr","non-dropping-particle":"","parse-names":false,"suffix":""},{"dropping-particle":"","family":"Hahn","given":"Steffen","non-dropping-particle":"","parse-names":false,"suffix":""},{"dropping-particle":"","family":"Rolland","given":"Simon","non-dropping-particle":"","parse-names":false,"suffix":""},{"dropping-particle":"","family":"Jeugd","given":"Henk","non-dropping-particle":"van der","parse-names":false,"suffix":""},{"dropping-particle":"","family":"Csörgő","given":"Tibor","non-dropping-particle":"","parse-names":false,"suffix":""},{"dropping-particle":"","family":"Jiguet","given":"Frédéric","non-dropping-particle":"","parse-names":false,"suffix":""},{"dropping-particle":"","family":"Mokwa","given":"Tomasz","non-dropping-particle":"","parse-names":false,"suffix":""},{"dropping-particle":"","family":"Liechti","given":"Felix","non-dropping-particle":"","parse-names":false,"suffix":""},{"dropping-particle":"","family":"Vangeluwe","given":"Didier","non-dropping-particle":"","parse-names":false,"suffix":""},{"dropping-particle":"","family":"Korner-Nievergelt","given":"Fränzi","non-dropping-particle":"","parse-names":false,"suffix":""}],"container-title":"Diversity and Distributions","id":"ITEM-2","issue":"1","issued":{"date-parts":[["2017"]]},"page":"27-40","title":"Delineating large-scale migratory connectivity of reed warblers using integrated multistate models","type":"article-journal","volume":"23"},"uris":["http://www.mendeley.com/documents/?uuid=3fc736ab-129f-45f9-9f02-542c12b7a7b6"]},{"id":"ITEM-3","itemData":{"DOI":"10.1111/ddi.12345","ISBN":"1472-4642","ISSN":"14724642","abstract":"Aim The extent to which individuals from different breeding populations mix throughout the non-breeding season (i.e. ‘migratory connectivity’) has important consequences for population dynamics and conservation. Given recent declines of long-distance migrant birds, multipopulation tracking studies are crucial in order to assess the strength of migratory connectivity and to identify key sites en route. Here, we present the first large-scale analysis of migration patterns and migratory connectivity in the globally near-threatened European roller Coracias garrulus. Location Breeding area: Europe; passage area: Mediterranean, sub-Saharan Africa, Arabian Peninsula; wintering area: southern Africa. Methods We synthesize new geolocator data with existing geolocator, satellite tag and ring recovery data from eight countries across Europe. We describe routes and stopover sites, analyse the spatial pattern of winter sites with respect to breeding origin and quantify the strength of connectivity between breeding and winter sites. Results We demonstrate the importance of the northern savanna zone as a stopover region and reveal the easterly spring loop (via Arabia) and leapfrog migration of rollers from eastern populations. Whilst there was some overlap between individuals from different populations over winter, their distribution was non-random, with positive correlations between breeding and autumn/winter longitude as well as between pairwise distance matrices of breeding and winter sites. Connectivity was stronger for eastern populations than western ones. Main conclusions The moderate levels of connectivity detected here may increase the resilience of breeding populations to localized habitat loss on the winter quarters. We also highlight the passage regions crucial for the successful conservation of roller populations, including the Sahel/Sudan savanna for all populations, and the Horn of Africa/Arabian Peninsula for north-eastern rollers.","author":[{"dropping-particle":"","family":"Finch","given":"Tom","non-dropping-particle":"","parse-names":false,"suffix":""},{"dropping-particle":"","family":"Saunders","given":"Philip","non-dropping-particle":"","parse-names":false,"suffix":""},{"dropping-particle":"","family":"Avilés","given":"Jesús Miguel","non-dropping-particle":"","parse-names":false,"suffix":""},{"dropping-particle":"","family":"Bermejo","given":"Ana","non-dropping-particle":"","parse-names":false,"suffix":""},{"dropping-particle":"","family":"Catry","given":"Inês","non-dropping-particle":"","parse-names":false,"suffix":""},{"dropping-particle":"","family":"la Puente","given":"Javier","non-dropping-particle":"de","parse-names":false,"suffix":""},{"dropping-particle":"","family":"Emmenegger","given":"Tamara","non-dropping-particle":"","parse-names":false,"suffix":""},{"dropping-particle":"","family":"Mardega","given":"Ieva","non-dropping-particle":"","parse-names":false,"suffix":""},{"dropping-particle":"","family":"Mayet","given":"Patrick","non-dropping-particle":"","parse-names":false,"suffix":""},{"dropping-particle":"","family":"Parejo","given":"Deseada","non-dropping-particle":"","parse-names":false,"suffix":""},{"dropping-particle":"","family":"Račinskis","given":"Edmunds","non-dropping-particle":"","parse-names":false,"suffix":""},{"dropping-particle":"","family":"Rodríguez-Ruiz","given":"Juan","non-dropping-particle":"","parse-names":false,"suffix":""},{"dropping-particle":"","family":"Sackl","given":"Peter","non-dropping-particle":"","parse-names":false,"suffix":""},{"dropping-particle":"","family":"Schwartz","given":"Timothée","non-dropping-particle":"","parse-names":false,"suffix":""},{"dropping-particle":"","family":"Tiefenbach","given":"Michael","non-dropping-particle":"","parse-names":false,"suffix":""},{"dropping-particle":"","family":"Valera","given":"Francisco","non-dropping-particle":"","parse-names":false,"suffix":""},{"dropping-particle":"","family":"Hewson","given":"Chris","non-dropping-particle":"","parse-names":false,"suffix":""},{"dropping-particle":"","family":"Franco","given":"Aldina","non-dropping-particle":"","parse-names":false,"suffix":""},{"dropping-particle":"","family":"Butler","given":"Simon James","non-dropping-particle":"","parse-names":false,"suffix":""}],"container-title":"Diversity and Distributions","id":"ITEM-3","issue":"9","issued":{"date-parts":[["2015"]]},"page":"1051-1062","title":"A pan-European, multipopulation assessment of migratory connectivity in a near-threatened migrant bird","type":"article-journal","volume":"21"},"uris":["http://www.mendeley.com/documents/?uuid=7303a098-1133-4e59-9e9c-839f83b6392e"]}],"mendeley":{"formattedCitation":"(Finch et al., 2015; Procházka et al., 2017; McKinnon &amp; Love, 2018)","plainTextFormattedCitation":"(Finch et al., 2015; Procházka et al., 2017; McKinnon &amp; Love, 2018)","previouslyFormattedCitation":"(Finch et al., 2015; Procházka et al., 2017; McKinnon &amp; Love, 2018)"},"properties":{"noteIndex":0},"schema":"https://github.com/citation-style-language/schema/raw/master/csl-citation.json"}</w:instrText>
      </w:r>
      <w:r w:rsidRPr="00970352">
        <w:fldChar w:fldCharType="separate"/>
      </w:r>
      <w:r w:rsidRPr="00970352" w:rsidR="00505C3B">
        <w:rPr>
          <w:noProof/>
        </w:rPr>
        <w:t>(Finch et al., 2015; Procházka et al., 2017; McKinnon &amp; Love, 2018)</w:t>
      </w:r>
      <w:r w:rsidRPr="00970352">
        <w:fldChar w:fldCharType="end"/>
      </w:r>
      <w:r w:rsidRPr="00970352" w:rsidR="13974AB2">
        <w:t xml:space="preserve">, </w:t>
      </w:r>
      <w:r w:rsidRPr="00970352" w:rsidR="232F48AE">
        <w:t>among others.</w:t>
      </w:r>
      <w:r w:rsidRPr="00970352" w:rsidR="00684D4A">
        <w:t xml:space="preserve"> </w:t>
      </w:r>
    </w:p>
    <w:p w:rsidRPr="00970352" w:rsidR="00035E17" w:rsidP="02D9F3B0" w:rsidRDefault="53354BA0" w14:paraId="0D0BA79B" w14:textId="0C2562FF">
      <w:pPr>
        <w:pStyle w:val="Newparagraph"/>
      </w:pPr>
      <w:r w:rsidRPr="00970352">
        <w:t>This technology bears strong potential to uncover some long-distance Afro-tropical migrat</w:t>
      </w:r>
      <w:r w:rsidRPr="00970352" w:rsidR="3DCF84F9">
        <w:t>ion</w:t>
      </w:r>
      <w:r w:rsidRPr="00970352">
        <w:t xml:space="preserve"> patterns</w:t>
      </w:r>
      <w:r w:rsidRPr="00970352" w:rsidR="569270BF">
        <w:t>, many of which are still largely unknown to this date</w:t>
      </w:r>
      <w:r w:rsidRPr="00970352" w:rsidR="00C724A0">
        <w:t xml:space="preserve"> </w:t>
      </w:r>
      <w:r w:rsidRPr="00970352">
        <w:fldChar w:fldCharType="begin"/>
      </w:r>
      <w:r w:rsidRPr="00970352">
        <w:instrText>ADDIN CSL_CITATION {"citationItems":[{"id":"ITEM-1","itemData":{"DOI":"10.1080/00306525.2000.9639915","ISSN":"0030-6525","abstract":"Access to reliable population data is crucial for effective conservation and management of birds. So far, relatively little attention has been paid to assessing and monitoring bird populations in Africa. This is beginning to change. Regional meetings, for example in East Africa, are discussing and defining standard methodologies, and making technical information more widely available. Researchers are using these methods to access the populations of threatened species, or those of economic value. Projects involving long-term monitoring, particularly of waterbirds, are beginning to yield results that are useful for management. Some challenges that remain include: securing institutional and financial support for long-term monitoring work; integrating monitoring efforts (especially of migratory species) across borders; understanding the ecological significance of population trends; finding robust and reliable methods to census economically important species, such as game-birds; and making accurate global assessments of the populations of threatened species. © 2000, Taylor &amp; Francis Group, LLC. All rights reserved.","author":[{"dropping-particle":"","family":"Bennun","given":"Leon","non-dropping-particle":"","parse-names":false,"suffix":""}],"container-title":"Ostrich","id":"ITEM-1","issue":"1-2","issued":{"date-parts":[["2000","1","19"]]},"page":"214-215","title":"Assessing and monitoring bird populations in Africa: an overview","type":"article-journal","volume":"71"},"uris":["http://www.mendeley.com/documents/?uuid=7235adb7-fc13-4946-8825-7b2ba0a690e7"]},{"id":"ITEM-2","itemData":{"DOI":"10.1080/00306525.1982.9634723","ISSN":"1727947X","abstract":"Many species breed in southern Africa, some as far south as the Cape Province, but winter north toward the equator or even crossing it. The breeding seasonMaybe in the hot pre-rains, the rains, or both. In general, those in the first and third categories are absent only in the coldest months, but the presence of those in the second is largely tied to the rains. Some other species migrate to higher latitudes to moult, not to breed, spending the rains in what are generally drier regions. Most such examples are ground-feeding birds of open grasslands. It is possible that the same populations of certain species breed twice in the year: in moist lower latitudes in the dry season, in drier higher latitudes in the rains. There are doubtless instances of migration still undetected. Investigation is needed as to why some species are migratory on one side of the equator, but not the other. Intrafamilial or intergeneric comparisons could also be rewarding. © 1982 Taylor and Francis Group, LLC.","author":[{"dropping-particle":"","family":"Benson","given":"C. W.","non-dropping-particle":"","parse-names":false,"suffix":""}],"container-title":"Ostrich","id":"ITEM-2","issue":"1","issued":{"date-parts":[["1982","3","13"]]},"page":"31-49","title":"Migrants in the Afrotropical Region South of the Equator","type":"article-journal","volume":"53"},"uris":["http://www.mendeley.com/documents/?uuid=4bef4673-a0d7-40d5-8f69-2ff20cab412f"]},{"id":"ITEM-3","itemData":{"DOI":"10.1111/gcb.12857","ISSN":"13652486","PMID":"25640890","abstract":"Current knowledge of phenological shifts in Palearctic bird migration is largely based on data collected on migrants at their breeding grounds; little is known about the phenology of these birds at their nonbreeding grounds, and even less about that of intra-African migrants. Because climate change patterns are not uniform across the globe, we can expect regional disparities in bird phenological responses. It is also likely that they vary across species, as species show differences in the strength of affinities they have with particular habitats and environments. Here, we examine the arrival and departure of nine Palearctic and seven intra-African migratory species in the central Highveld of South Africa, where the former spend their nonbreeding season and the latter their breeding season. Using novel analytical methods based on bird atlas data, we show phenological shifts in migration of five species - red-backed shrike, spotted flycatcher, common sandpiper, white-winged tern (Palearctic migrants), and diederik cuckoo (intra-African migrant) - between two atlas periods: 1987-1991 and 2007-2012. During this time period, Palearctic migrants advanced their departure from their South African nonbreeding grounds. This trend was mainly driven by waterbirds. No consistent changes were observed for intra-African migrants. Our results suggest that the most consistent drivers of migration phenological shifts act in the northern hemisphere, probably at the breeding grounds.","author":[{"dropping-particle":"","family":"Bussière","given":"Elsa M.S.","non-dropping-particle":"","parse-names":false,"suffix":""},{"dropping-particle":"","family":"Underhill","given":"Les G.","non-dropping-particle":"","parse-names":false,"suffix":""},{"dropping-particle":"","family":"Altwegg","given":"Res","non-dropping-particle":"","parse-names":false,"suffix":""}],"container-title":"Global Change Biology","id":"ITEM-3","issue":"6","issued":{"date-parts":[["2015"]]},"page":"2179-2190","title":"Patterns of bird migration phenology in South Africa suggest northern hemisphere climate as the most consistent driver of change","type":"article-journal","volume":"21"},"uris":["http://www.mendeley.com/documents/?uuid=ae013c82-b8ea-4bbb-bede-e10195574f42"]},{"id":"ITEM-4","itemData":{"DOI":"10.1007/s10336-015-1259-5","ISSN":"2193-7192","abstract":"Avian migration has been shown to be a life history strategy for surviving environmental resource variability, but it requires increased body reserves for long distance flight. Fat reserves make excellent energy stores for barrier crossing, whereas proteins generate less energy for the same mass of fat but provide water during breakdown which may become especially useful when birds become water stressed. Intra-African migrants are probably unlikely to have to cross barriers equivalent to the Sahara and the Mediterranean and so may have different patterns of mass reserves reflecting the utility of metabolizing fat versus protein in hot, tropical environments. We examined differences in proportions of body mass gain, pectoral muscle score and fat score between intra African migrants, Palearctic migrants and resident African species. We tested whether intra-African migrants show a distinct seasonal peak in mass gain corresponding to expected peak migration period in a manner similar to Palearctic migrants, but maintain larger muscle tissues, because Palearctic migrants are more constrained by a need to heavily up regulate fat in addition to fat free reserves before migration due to the energy requirements of crossing the barrier of the Sahara. We found that intra-African migrants had a peak seasonal mass gain similar to Palearctics whereas African residents did not, and that Palearctics increased fat reserves with pectoral muscle reserves, so that they had much higher fat scores for any given level of pectoral muscle compared to intra-African migrants or resident species. Our results suggest that barrier crossing leads to a distinct increase in fat reserves rather than migration per se, and suggests that intra-African migrants are more similar in their reserve management to African residents. Mass gain devoid of visible fat accumulation in intra-African migrants may therefore suggest absence of barriers during migration.","author":[{"dropping-particle":"","family":"Nwaogu","given":"Chima Josiah","non-dropping-particle":"","parse-names":false,"suffix":""},{"dropping-particle":"","family":"Cresswell","given":"Will","non-dropping-particle":"","parse-names":false,"suffix":""}],"container-title":"Journal of Ornithology","id":"ITEM-4","issue":"1","issued":{"date-parts":[["2016","1","14"]]},"page":"125-135","publisher":"Springer Berlin Heidelberg","title":"Body reserves in intra-African migrants","type":"article-journal","volume":"157"},"uris":["http://www.mendeley.com/documents/?uuid=825a7dd2-54c7-41ca-87e7-44593b89deaa"]},{"id":"ITEM-5","itemData":{"DOI":"10.1111/j.1474-919X.2011.01150.x","ISSN":"00191019","abstract":"Birds in the northern hemisphere usually increase mass reserves in response to seasonal low temperatures and shorter day length that increase foraging unpredictability and so starvation risk. In the lowland tropics, relatively low temperatures and short day lengths are absent and so the risk of starvation may be reduced, leading to much smaller seasonal effects on mass. Nevertheless, other factors such as high temperatures and water and food availability may vary greatly between tropical wet and dry seasons, leading to variable starvation risk and seasonal mass effects. Using data collected from 47 species of birds caught over a 10-year period in a tropical savannah region in West Africa we tested for seasonal variation in mass in response to a predictable, strongly seasonal tropical climate. Many species (91%) showed seasonal variation in mass, and this was often in a clear annual pattern that was constant across the years. Many species (89%) varied their mass in response to seasonally predictable rainfall. Annual variation in mass was also important (45% of species). Relatively few species (13%) had a seasonal pattern of mass variation that varied between years. Feeding guild or migratory status was not found to affect seasonal or annual mass variation. Seasonal mass change was on average 8.1% across the 21 species with a very large sample size and was comparable with both northern and southern temperate species. Our study showed that biologically significant consistent seasonal mass variation is common in tropical savannah bird species, and this is most likely in response to changing resource availability brought about by seasonal rainfall and the interrupted foraging response due to the constraints of breeding. © 2011 The Authors. Ibis © 2011 British Ornithologists' Union.","author":[{"dropping-particle":"","family":"Cox","given":"Daniel","non-dropping-particle":"","parse-names":false,"suffix":""},{"dropping-particle":"","family":"Brandt","given":"Miriam","non-dropping-particle":"","parse-names":false,"suffix":""},{"dropping-particle":"","family":"Mcgregor","given":"Ross","non-dropping-particle":"","parse-names":false,"suffix":""},{"dropping-particle":"","family":"Ottosson","given":"Ulf","non-dropping-particle":"","parse-names":false,"suffix":""},{"dropping-particle":"","family":"Stevens","given":"Mathew","non-dropping-particle":"","parse-names":false,"suffix":""},{"dropping-particle":"","family":"Cresswell","given":"Will","non-dropping-particle":"","parse-names":false,"suffix":""}],"container-title":"Ibis","id":"ITEM-5","issue":"4","issued":{"date-parts":[["2011","10"]]},"page":"672-683","title":"Patterns of seasonal and yearly mass variation in West African tropical savannah birds","type":"article-journal","volume":"153"},"uris":["http://www.mendeley.com/documents/?uuid=488fb958-6d46-411a-84b9-66db6478d9ec"]}],"mendeley":{"formattedCitation":"(Benson, 1982; Bennun, 2000; Cox et al., 2011; Bussière et al., 2015; Nwaogu &amp; Cresswell, 2016)","plainTextFormattedCitation":"(Benson, 1982; Bennun, 2000; Cox et al., 2011; Bussière et al., 2015; Nwaogu &amp; Cresswell, 2016)","previouslyFormattedCitation":"(Benson, 1982; Bennun, 2000; Bussière et al., 2015)"},"properties":{"noteIndex":0},"schema":"https://github.com/citation-style-language/schema/raw/master/csl-citation.json"}</w:instrText>
      </w:r>
      <w:r w:rsidRPr="00970352">
        <w:fldChar w:fldCharType="separate"/>
      </w:r>
      <w:r w:rsidRPr="00970352" w:rsidR="00B51AE0">
        <w:rPr>
          <w:noProof/>
        </w:rPr>
        <w:t>(Benson, 1982; Bennun, 2000; Cox et al., 2011; Bussière et al., 2015; Nwaogu &amp; Cresswell, 2016)</w:t>
      </w:r>
      <w:r w:rsidRPr="00970352">
        <w:fldChar w:fldCharType="end"/>
      </w:r>
      <w:r w:rsidRPr="00970352" w:rsidR="569270BF">
        <w:t>. As habitat destruction and climate change accelerate</w:t>
      </w:r>
      <w:r w:rsidRPr="00970352" w:rsidR="678BA547">
        <w:t xml:space="preserve"> and adversely affect migrant birds</w:t>
      </w:r>
      <w:r w:rsidRPr="00970352" w:rsidR="569270BF">
        <w:t xml:space="preserve">, it is </w:t>
      </w:r>
      <w:r w:rsidRPr="00970352" w:rsidR="734E891A">
        <w:t xml:space="preserve">becoming </w:t>
      </w:r>
      <w:r w:rsidRPr="00970352" w:rsidR="569270BF">
        <w:t>urgent to better understand these patterns</w:t>
      </w:r>
      <w:r w:rsidRPr="00970352" w:rsidR="702B6F84">
        <w:t xml:space="preserve"> in order to effectively protect these migra</w:t>
      </w:r>
      <w:r w:rsidRPr="00970352" w:rsidR="14F8265D">
        <w:t>tory bird populations</w:t>
      </w:r>
      <w:r w:rsidRPr="00970352" w:rsidR="00C724A0">
        <w:t xml:space="preserve"> </w:t>
      </w:r>
      <w:r w:rsidRPr="00970352">
        <w:fldChar w:fldCharType="begin" w:fldLock="1"/>
      </w:r>
      <w:r w:rsidRPr="00970352">
        <w:instrText>ADDIN CSL_CITATION {"citationItems":[{"id":"ITEM-1","itemData":{"DOI":"10.1111/ibi.12118","ISSN":"00191019","author":[{"dropping-particle":"","family":"Vickery","given":"Juliet A.","non-dropping-particle":"","parse-names":false,"suffix":""},{"dropping-particle":"","family":"Ewing","given":"Steven R.","non-dropping-particle":"","parse-names":false,"suffix":""},{"dropping-particle":"","family":"Smith","given":"Ken W.","non-dropping-particle":"","parse-names":false,"suffix":""},{"dropping-particle":"","family":"Pain","given":"Deborah J.","non-dropping-particle":"","parse-names":false,"suffix":""},{"dropping-particle":"","family":"Bairlein","given":"Franz","non-dropping-particle":"","parse-names":false,"suffix":""},{"dropping-particle":"","family":"Škorpilová","given":"Jana","non-dropping-particle":"","parse-names":false,"suffix":""},{"dropping-particle":"","family":"Gregory","given":"Richard D.","non-dropping-particle":"","parse-names":false,"suffix":""}],"container-title":"Ibis","editor":[{"dropping-particle":"","family":"Fox","given":"Tony","non-dropping-particle":"","parse-names":false,"suffix":""}],"id":"ITEM-1","issue":"1","issued":{"date-parts":[["2014","1"]]},"page":"1-22","title":"The decline of Afro-Palaearctic migrants and an assessment of potential causes","type":"article-journal","volume":"156"},"uris":["http://www.mendeley.com/documents/?uuid=8049f9cb-d79b-4213-8374-caee4ad6add8"]},{"id":"ITEM-2","itemData":{"DOI":"10.2989/00306520409485458","ISSN":"1727947X","abstract":"Global climate warming, now conclusively linked to anthropogenically-increased CO2 levels in the earth’s atmosphere, has already had impacts on the earth’s biodiversity and is predicted to threaten more than 1 million species with extinction by 2050. Climate change in southern Africa is expected to involve higher temperatures and lower rainfall, with less predictability and a greater frequency of severe storms, fires and El Niño events. The predicted changes to birds in Africa — the continent most at risk from climate change — have hardly been explored, yet birds and many other vertebrates face uncertain futures. Here, in one of the first focused analyses of the correlates of climate change vulnerability in southern African birds, we offer a wide-ranging perspective on which species may be most at risk, and explore which traits may influence the adaptability or extinction risk of bird species. Our review suggests that small nomadic species with short generation times may be least at risk. While larger-bodied species may be physiologically buffered against environmental change, their longer generation times may make them less able to adapt evolutionarily to climate change. Migrant species, and those with specialised feeding niches such as pollinators, are also predicted to be at risk of population declines, based on low ability to adapt to new environments when introduced there as aliens. Species with small ranges (&lt;50 000km) restricted to the two southern African biodiversity hotspots most at risk from climate change — the Cape Floral Kingdom and the Succulent Karoo — are ranked according to low, medium or high risk of extinction. Those restricted to mountain slopes, mountain tops or islands, and those occurring mainly at the southern or western extremes of these biomes, are ranked as highest risk. These include endemic sunbirds, warblers and rock-jumpers — none of which are currently recognised Red Data species. Using climate envelopes we modelled the possible range shifts by 2050 of three pairs of species found in habitats considered to be at risk: fynbos, mountain and arid Karoo. All six species lost substantial portions of their range (x = 40%), with the montane Drakensberg Rock-jumper Chaetops aurantius losing most (69%). Significant reductions of available climate space in all species may interact with life history characteristics to threaten many southern African bird species unable to shift geographic range or adapt to novel resource conditions.…","author":[{"dropping-particle":"","family":"Simmons","given":"Robert E.","non-dropping-particle":"","parse-names":false,"suffix":""},{"dropping-particle":"","family":"Barnard","given":"Phoebe","non-dropping-particle":"","parse-names":false,"suffix":""},{"dropping-particle":"","family":"Dean","given":"W. R.J.","non-dropping-particle":"","parse-names":false,"suffix":""},{"dropping-particle":"","family":"Midgley","given":"Guy F.","non-dropping-particle":"","parse-names":false,"suffix":""},{"dropping-particle":"","family":"Thuiller","given":"Wilfried","non-dropping-particle":"","parse-names":false,"suffix":""},{"dropping-particle":"","family":"Hughes","given":"Greg","non-dropping-particle":"","parse-names":false,"suffix":""}],"container-title":"Ostrich","id":"ITEM-2","issue":"4","issued":{"date-parts":[["2004"]]},"page":"295-308","title":"Climate change and birds: Perspectives and prospects from southern Africa","type":"article-journal","volume":"75"},"uris":["http://www.mendeley.com/documents/?uuid=ef350eeb-809c-4298-9fe9-a4ad1b0bcc80"]},{"id":"ITEM-3","itemData":{"DOI":"10.1016/j.biocon.2011.10.019","ISSN":"00063207","abstract":"Birds are among the most widely studied organisms on earth and represent an important indicator group for learning about the effects of climate change - particularly in regard to the effects of climate change on tropical ecosystems. In this review, we assess the potential impacts of climate change on tropical birds and discuss the factors that affect species' ability to adapt and survive the impending alterations in habitat availability. Tropical mountain birds, species without access to higher elevations, coastal forest birds, and restricted-range species are especially vulnerable. Some birds may be especially susceptible to increased rainfall seasonality and to extreme weather events, such as heat waves, cold spells, and tropical cyclones. Birds that experience limited temperature variation and have low basal metabolic rates will be the most prone to the physiological effects of warming temperatures and heat waves. Mostly unknown species' interactions, indirect effects, and synergies of climate change with other threats, such as habitat loss, emerging diseases, invasive species, and hunting will exacerbate the effects of climate change on tropical birds. In some models habitat loss can increase bird extinctions caused by climate change by 50%. 3.5. °C surface warming by the year 2100 may result in 600-900 extinctions of land bird species, 89% of which occur in the tropics. Depending on the amount of future habitat loss, each degree of surface warming could lead to approximately 100-500 additional bird extinctions. Protected areas will be more important than ever, but they need to be designed with climate change in mind. Although 92% of currently protected areas are likely to become climatically unsuitable in a century, for example only 7 or 8 priority species' preferred climatic envelopes are projected to be entirely lost from the African Important Bird Area network. Networks of protected areas need to incorporate extensive topographical diversity, cover wide elevational ranges, have high connectivity, and integrate human-dominated landscapes into conservation schemes. Most tropical bird species vulnerable to climate change are not currently considered threatened with extinction, often due to lack of knowledge; systematically and regularly gathering information on the ecology, and current and future distributions of these species is an urgent priority. Locally based, long-term tropical bird monitoring and conservation programs based on adaptive manage…","author":[{"dropping-particle":"","family":"Şekercioĝlu","given":"çaĝan H.","non-dropping-particle":"","parse-names":false,"suffix":""},{"dropping-particle":"","family":"Primack","given":"Richard B.","non-dropping-particle":"","parse-names":false,"suffix":""},{"dropping-particle":"","family":"Wormworth","given":"Janice","non-dropping-particle":"","parse-names":false,"suffix":""}],"container-title":"Biological Conservation","id":"ITEM-3","issue":"1","issued":{"date-parts":[["2012"]]},"page":"1-18","title":"The effects of climate change on tropical birds","type":"article-journal","volume":"148"},"uris":["http://www.mendeley.com/documents/?uuid=beaeff6d-c39e-4f97-bcd5-1d95706cd795"]},{"id":"ITEM-4","itemData":{"DOI":"10.1111/j.1365-2656.2010.01739.x","ISSN":"00218790","PMID":"20707825","abstract":"Partial migration, in which only some individuals of a species migrate, might be central to the evolution of migratory behaviour and is likely to represent an evolutionary transition between sedentariness and complete migration. In one of the few detailed, individual-based migration studies of tropical birds, Jahn et al. study the partial migration system of a South American bird species for the first time. Food limitation forces the large adult males and small, young females to migrate, contrary to the expectations of the body size and dominance hypotheses. This study confirms the importance of food variability as the primary driver of migratory behaviour. There is urgent need for similar studies on the movement ecology of understudied tropical bird species, whose diversity of migratory behaviour can shed light on the evolution of bird migration. © 2010 The Author. Journal compilation © 2010 British Ecological Society.","author":[{"dropping-particle":"","family":"Sekercioglu","given":"Cagan H.","non-dropping-particle":"","parse-names":false,"suffix":""}],"container-title":"Journal of Animal Ecology","id":"ITEM-4","issue":"5","issued":{"date-parts":[["2010","5","18"]]},"page":"933-936","title":"IN FOCUS: Partial migration in tropical birds: the frontier of movement ecology","type":"article-journal","volume":"79"},"uris":["http://www.mendeley.com/documents/?uuid=d8f025c7-0372-4c10-a9a6-08ca06973709"]}],"mendeley":{"formattedCitation":"(Simmons et al., 2004; Sekercioglu, 2010; Şekercioĝlu et al., 2012; Vickery et al., 2014)","plainTextFormattedCitation":"(Simmons et al., 2004; Sekercioglu, 2010; Şekercioĝlu et al., 2012; Vickery et al., 2014)","previouslyFormattedCitation":"(Simmons et al., 2004; Sekercioglu, 2010; Şekercioĝlu et al., 2012; Vickery et al., 2014)"},"properties":{"noteIndex":0},"schema":"https://github.com/citation-style-language/schema/raw/master/csl-citation.json"}</w:instrText>
      </w:r>
      <w:r w:rsidRPr="00970352">
        <w:fldChar w:fldCharType="separate"/>
      </w:r>
      <w:r w:rsidRPr="00970352" w:rsidR="00B84565">
        <w:rPr>
          <w:noProof/>
        </w:rPr>
        <w:t>(Simmons et al., 2004; Sekercioglu, 2010; Şekercioĝlu et al., 2012; Vickery et al., 2014)</w:t>
      </w:r>
      <w:r w:rsidRPr="00970352">
        <w:fldChar w:fldCharType="end"/>
      </w:r>
      <w:r w:rsidRPr="00970352" w:rsidR="702B6F84">
        <w:t xml:space="preserve">. </w:t>
      </w:r>
      <w:commentRangeStart w:id="0"/>
      <w:r w:rsidRPr="00970352" w:rsidR="702B6F84">
        <w:t xml:space="preserve">Geolocators </w:t>
      </w:r>
      <w:r w:rsidRPr="00970352" w:rsidR="2B93BBE9">
        <w:t xml:space="preserve">are instrumental in helping </w:t>
      </w:r>
      <w:r w:rsidRPr="00970352" w:rsidR="0B7ACACC">
        <w:t xml:space="preserve">us gain this </w:t>
      </w:r>
      <w:r w:rsidRPr="00970352" w:rsidR="00970352">
        <w:t>fine scale</w:t>
      </w:r>
      <w:r w:rsidRPr="00970352" w:rsidR="0B7ACACC">
        <w:t xml:space="preserve"> understanding of migration routes, timing, triggers and variability, as well as identif</w:t>
      </w:r>
      <w:r w:rsidRPr="00970352" w:rsidR="7D6764F6">
        <w:t xml:space="preserve">ying </w:t>
      </w:r>
      <w:r w:rsidRPr="00970352" w:rsidR="0B7ACACC">
        <w:t>breeding, wintering and stopover sites</w:t>
      </w:r>
      <w:r w:rsidRPr="00970352" w:rsidR="28853C66">
        <w:t xml:space="preserve"> to </w:t>
      </w:r>
      <w:commentRangeStart w:id="1"/>
      <w:commentRangeStart w:id="2"/>
      <w:r w:rsidRPr="00970352" w:rsidR="28853C66">
        <w:t>protect</w:t>
      </w:r>
      <w:commentRangeEnd w:id="1"/>
      <w:r w:rsidRPr="00970352">
        <w:rPr>
          <w:rStyle w:val="CommentReference"/>
        </w:rPr>
        <w:commentReference w:id="1"/>
      </w:r>
      <w:commentRangeEnd w:id="2"/>
      <w:r w:rsidRPr="00970352">
        <w:rPr>
          <w:rStyle w:val="CommentReference"/>
        </w:rPr>
        <w:commentReference w:id="2"/>
      </w:r>
      <w:r w:rsidRPr="00970352" w:rsidR="28853C66">
        <w:t xml:space="preserve">. </w:t>
      </w:r>
      <w:commentRangeEnd w:id="0"/>
      <w:r w:rsidRPr="00970352">
        <w:rPr>
          <w:rStyle w:val="CommentReference"/>
        </w:rPr>
        <w:commentReference w:id="0"/>
      </w:r>
    </w:p>
    <w:p w:rsidRPr="00970352" w:rsidR="00F24C0C" w:rsidP="757C748E" w:rsidRDefault="28853C66" w14:paraId="2993B2FF" w14:textId="3BDB3E53">
      <w:pPr>
        <w:ind w:firstLine="720"/>
      </w:pPr>
      <w:r w:rsidR="28853C66">
        <w:rPr/>
        <w:t>However, geolocators are not without constraints. Indeed,</w:t>
      </w:r>
      <w:r w:rsidR="5009449D">
        <w:rPr/>
        <w:t xml:space="preserve"> the tags must be retrieved to recover data,</w:t>
      </w:r>
      <w:r w:rsidR="00935789">
        <w:rPr/>
        <w:t xml:space="preserve"> </w:t>
      </w:r>
      <w:r w:rsidR="00133A09">
        <w:rPr/>
        <w:t>harness</w:t>
      </w:r>
      <w:r w:rsidR="10AE06A2">
        <w:rPr/>
        <w:t>es</w:t>
      </w:r>
      <w:r w:rsidR="00133A09">
        <w:rPr/>
        <w:t xml:space="preserve"> can fail, </w:t>
      </w:r>
      <w:r w:rsidR="11375B6E">
        <w:rPr/>
        <w:t xml:space="preserve">bird </w:t>
      </w:r>
      <w:r w:rsidR="00935789">
        <w:rPr/>
        <w:t xml:space="preserve">survival </w:t>
      </w:r>
      <w:r w:rsidR="00AB223D">
        <w:rPr/>
        <w:t xml:space="preserve">might be </w:t>
      </w:r>
      <w:r w:rsidR="00133A09">
        <w:rPr/>
        <w:t>impacted</w:t>
      </w:r>
      <w:r w:rsidR="00AB223D">
        <w:rPr/>
        <w:t>,</w:t>
      </w:r>
      <w:r w:rsidR="5009449D">
        <w:rPr/>
        <w:t xml:space="preserve"> </w:t>
      </w:r>
      <w:r w:rsidR="00133A09">
        <w:rPr/>
        <w:t xml:space="preserve">latitudinal precision </w:t>
      </w:r>
      <w:r w:rsidR="00812F65">
        <w:rPr/>
        <w:t xml:space="preserve">can be relatively poor, and </w:t>
      </w:r>
      <w:r w:rsidR="4A5589C9">
        <w:rPr/>
        <w:t xml:space="preserve">finally </w:t>
      </w:r>
      <w:r w:rsidR="5009449D">
        <w:rPr/>
        <w:t xml:space="preserve">analysis </w:t>
      </w:r>
      <w:r w:rsidR="007A46C1">
        <w:rPr/>
        <w:t>can be difficult and</w:t>
      </w:r>
      <w:r w:rsidR="5009449D">
        <w:rPr/>
        <w:t xml:space="preserve"> prone to errors</w:t>
      </w:r>
      <w:r w:rsidR="709BD27C">
        <w:rPr/>
        <w:t>.</w:t>
      </w:r>
      <w:r w:rsidR="198727E5">
        <w:rPr/>
        <w:t xml:space="preserve"> </w:t>
      </w:r>
      <w:r w:rsidR="00EE6496">
        <w:rPr/>
        <w:t>With the increasing number of studies</w:t>
      </w:r>
      <w:r w:rsidR="776B2F1B">
        <w:rPr/>
        <w:t xml:space="preserve"> using geolocators</w:t>
      </w:r>
      <w:r w:rsidR="00EE6496">
        <w:rPr/>
        <w:t>, t</w:t>
      </w:r>
      <w:r w:rsidR="00683A8C">
        <w:rPr/>
        <w:t xml:space="preserve">hese challenges have been partially addressed. </w:t>
      </w:r>
      <w:r w:rsidR="3B08E534">
        <w:rPr/>
        <w:t>Increased e</w:t>
      </w:r>
      <w:r w:rsidR="000B5F2D">
        <w:rPr/>
        <w:t>xperience</w:t>
      </w:r>
      <w:r w:rsidR="1AE8DCF1">
        <w:rPr/>
        <w:t xml:space="preserve"> with this technology has helped</w:t>
      </w:r>
      <w:r w:rsidR="00812F65">
        <w:rPr/>
        <w:t xml:space="preserve"> improve </w:t>
      </w:r>
      <w:r w:rsidR="00A97928">
        <w:rPr/>
        <w:t>survival</w:t>
      </w:r>
      <w:r w:rsidR="4FF1AA17">
        <w:rPr/>
        <w:t xml:space="preserve"> rates</w:t>
      </w:r>
      <w:r w:rsidR="00E46F99">
        <w:rPr/>
        <w:t xml:space="preserve"> through minimum</w:t>
      </w:r>
      <w:r w:rsidR="00AC52D9">
        <w:rPr/>
        <w:t xml:space="preserve"> relative load</w:t>
      </w:r>
      <w:r w:rsidR="00086551">
        <w:rPr/>
        <w:t xml:space="preserve"> and non-elastic</w:t>
      </w:r>
      <w:r w:rsidR="00A97928">
        <w:rPr/>
        <w:t xml:space="preserve"> </w:t>
      </w:r>
      <w:r w:rsidR="00812F65">
        <w:rPr/>
        <w:t>harness technology</w:t>
      </w:r>
      <w:r w:rsidR="005B0A7A">
        <w:rPr/>
        <w:t xml:space="preserve"> </w:t>
      </w:r>
      <w:r>
        <w:fldChar w:fldCharType="begin"/>
      </w:r>
      <w:r>
        <w:instrText xml:space="preserve">ADDIN CSL_CITATION {"citationItems":[{"id":"ITEM-1","itemData":{"DOI":"10.1650/condor-14-182.1","ISSN":"0010-5422","abstract":"Radio-transmitters and light-level geolocators are currently small enough for use on songbirds weighing ,15 g. Various methods are used to attach these markers to larger songbirds, but with small birds it becomes especially important to minimize marker mass and bird handling time. Here, we offer modifications to harness materials and marker preparation for transmitters and geolocators, and we describe deployment methods that can be safely completed in 20-60 s per bird. We describe a 0.5-mm elastic sewing thread harness for radio-transmitters that allows nestlings, fledglings, and adults to be marked with the same harness size and reliably falls off to avoid poststudy effects. We also describe a 0.5- mm jewelry cord harness for geolocators that provides a firm fit for .1 yr. Neither harness type requires plastic or metal tubes, rings, or other attachment fixtures on the marker, nor do they require crimping beads, epoxy, scissors, or tying knots while handling birds. Both harnesses add 0.03 g to the mass of markers for small wood-warblers (Parulidae). This minimal additional mass is offset by trimming transmitter antennas or geolocator connection nodes, resulting in no net mass gain for transmitters and 0.02 g added for geolocators compared with conventional harness methods that add .0.40 g. We and others have used this transmitter attachment method with several small songbird species, with no effects on adult and fledgling behavior and survival. We have used this geolocator attachment method on 9-g woodwarblers with no effects on return rates, return dates, territory fidelity, and body mass. We hope that these improvements to the design and deployment of the leg-loop harness method will enable the safe and successful use of these markers, and eventually GPS and other tags, on similarly small songbirds.","author":[{"dropping-particle":"","family":"Streby","given":"Henry M.","non-dropping-particle":"","parse-names":false,"suffix":""},{"dropping-particle":"","family":"McAllister","given":"Tara L.","non-dropping-particle":"","parse-names":false,"suffix":""},{"dropping-particle":"","family":"Peterson","given":"Sean M.","non-dropping-particle":"","parse-names":false,"suffix":""},{"dropping-particle":"","family":"Kramer","given":"Gunnar R.","non-dropping-particle":"","parse-names":false,"suffix":""},{"dropping-particle":"","family":"Lehman","given":"Justin A.","non-dropping-particle":"","parse-names":false,"suffix":""},{"dropping-particle":"","family":"Andersen","given":"David E.","non-dropping-particle":"","parse-names":false,"suffix":""}],"container-title":"The Condor","id":"ITEM-1","issue":"2","issued":{"date-parts":[["2015"]]},"page":"249-255","title":"Minimizing marker mass and handling time when attaching radio-transmitters and geolocators to small songbirds","type":"article-journal","volume":"117"},"uris":["http://www.mendeley.com/documents/?uuid=bc39cda0-f9a3-4511-b8ff-85cffa9dfd3a"]},{"id":"ITEM-2","itemData":{"DOI":"10.1111/1365-2656.12962","ISSN":"13652656","PMID":"30771254","abstract":"Currently, the deployment of tracking devices is one of the most frequently used approaches to study movement ecology of birds. Recent miniaturization of light-level geolocators enabled studying small bird species whose migratory patterns were widely unknown. However, geolocators may reduce vital rates in tagged birds and may bias obtained movement data. There is a need for a thorough assessment of the potential tag effects on small birds, as previous meta-analyses did not evaluate unpublished data and impact of multiple life-history traits, focused mainly on large species and the number of published studies tagging small birds has increased substantially. We quantitatively reviewed 549 records extracted from 74 published and 48 unpublished studies on over 7,800 tagged and 17,800 control individuals to examine the effects of geolocator tagging on small bird species (body mass &lt;100 g). We calculated the effect of tagging on apparent survival, condition, phenology and breeding performance and identified the most important predictors of the magnitude of effect sizes. Even though the effects were not statistically significant in phylogenetically controlled models, we found a weak negative impact of geolocators on apparent survival. The negative effect on apparent survival was stronger with increasing relative load of the device and with geolocators attached using elastic harnesses. Moreover, tagging effects were stronger in smaller species. In conclusion, we found a weak effect on apparent survival of tagged birds and managed to pinpoint key aspects and drivers of tagging effects. We provide recommendations for establishing matched control group for proper effect size assessment in future studies and outline various aspects of tagging that need further investigation. Finally, our results encourage further use of geolocators on small bird species but the ethical aspects and scientific benefits should always be considered.","author":[{"dropping-particle":"","family":"Brlík","given":"Vojtěch","non-dropping-particle":"","parse-names":false,"suffix":""},{"dropping-particle":"","family":"Koleček","given":"Jaroslav","non-dropping-particle":"","parse-names":false,"suffix":""},{"dropping-particle":"","family":"Burgess","given":"Malcolm","non-dropping-particle":"","parse-names":false,"suffix":""},{"dropping-particle":"","family":"Hahn","given":"Steffen","non-dropping-particle":"","parse-names":false,"suffix":""},{"dropping-particle":"","family":"Humple","given":"Diana","non-dropping-particle":"","parse-names":false,"suffix":""},{"dropping-particle":"","family":"Krist","given":"Miloš","non-dropping-particle":"","parse-names":false,"suffix":""},{"dropping-particle":"","family":"Ouwehand","given":"Janne","non-dropping-particle":"","parse-names":false,"suffix":""},{"dropping-particle":"","family":"Weiser","given":"Emily L.","non-dropping-particle":"","parse-names":false,"suffix":""},{"dropping-particle":"","family":"Adamík","given":"Peter","non-dropping-particle":"","parse-names":false,"suffix":""},{"dropping-particle":"","family":"Alves","given":"José A.","non-dropping-particle":"","parse-names":false,"suffix":""},{"dropping-particle":"","family":"Arlt","given":"Debora","non-dropping-particle":"","parse-names":false,"suffix":""},{"dropping-particle":"","family":"Barišić","given":"Sanja","non-dropping-particle":"","parse-names":false,"suffix":""},{"dropping-particle":"","family":"Becker","given":"Detlef","non-dropping-particle":"","parse-names":false,"suffix":""},{"dropping-particle":"","family":"Belda","given":"Eduardo J.","non-dropping-particle":"","parse-names":false,"suffix":""},{"dropping-particle":"","family":"Beran","given":"Václav","non-dropping-particle":"","parse-names":false,"suffix":""},{"dropping-particle":"","family":"Both","given":"Christiaan","non-dropping-particle":"","parse-names":false,"suffix":""},{"dropping-particle":"","family":"Bravo","given":"Susana P.","non-dropping-particle":"","parse-names":false,"suffix":""},{"dropping-particle":"","family":"Briedis","given":"Martins","non-dropping-particle":"","parse-names":false,"suffix":""},{"dropping-particle":"","family":"Chutný","given":"Bohumír","non-dropping-particle":"","parse-names":false,"suffix":""},{"dropping-particle":"","family":"Ćiković","given":"Davor","non-dropping-particle":"","parse-names":false,"suffix":""},{"dropping-particle":"","family":"Cooper","given":"Nathan W.","non-dropping-particle":"","parse-names":false,"suffix":""},{"dropping-particle":"","family":"Costa","given":"Joana S.","non-dropping-particle":"","parse-names":false,"suffix":""},{"dropping-particle":"","family":"Cueto","given":"Víctor R.","non-dropping-particle":"","parse-names":false,"suffix":""},{"dropping-particle":"","family":"Emmenegger","given":"Tamara","non-dropping-particle":"","parse-names":false,"suffix":""},{"dropping-particle":"","family":"Fraser","given":"Kevin","non-dropping-particle":"","parse-names":false,"suffix":""},{"dropping-particle":"","family":"Gilg","given":"Olivier","non-dropping-particle":"","parse-names":false,"suffix":""},{"dropping-particle":"","family":"Guerrero","given":"Marina","non-dropping-particle":"","parse-names":false,"suffix":""},{"dropping-particle":"","family":"Hallworth","given":"Michael T.","non-dropping-particle":"","parse-names":false,"suffix":""},{"dropping-particle":"","family":"Hewson","given":"Chris","non-dropping-particle":"","parse-names":false,"suffix":""},{"dropping-particle":"","family":"Jiguet","given":"Frédéric","non-dropping-particle":"","parse-names":false,"suffix":""},{"dropping-particle":"","family":"Johnson","given":"James A.","non-dropping-particle":"","parse-names":false,"suffix":""},{"dropping-particle":"","family":"Kelly","given":"Tosha","non-dropping-particle":"","parse-names":false,"suffix":""},{"dropping-particle":"","family":"Kishkinev","given":"Dmitry","non-dropping-particle":"","parse-names":false,"suffix":""},{"dropping-particle":"","family":"Leconte","given":"Michel","non-dropping-particle":"","parse-names":false,"suffix":""},{"dropping-particle":"","family":"Lislevand","given":"Terje","non-dropping-particle":"","parse-names":false,"suffix":""},{"dropping-particle":"","family":"Lisovski","given":"Simeon","non-dropping-particle":"","parse-names":false,"suffix":""},{"dropping-particle":"","family":"López","given":"Cosme","non-dropping-particle":"","parse-names":false,"suffix":""},{"dropping-particle":"","family":"McFarland","given":"Kent P.","non-dropping-particle":"","parse-names":false,"suffix":""},{"dropping-particle":"","family":"Marra","given":"Peter P.","non-dropping-particle":"","parse-names":false,"suffix":""},{"dropping-particle":"","family":"Matsuoka","given":"Steven M.","non-dropping-particle":"","parse-names":false,"suffix":""},{"dropping-particle":"","family":"Matyjasiak","given":"Piotr","non-dropping-particle":"","parse-names":false,"suffix":""},{"dropping-particle":"","family":"Meier","given":"Christoph M.","non-dropping-particle":"","parse-names":false,"suffix":""},{"dropping-particle":"","family":"Metzger","given":"Benjamin","non-dropping-particle":"","parse-names":false,"suffix":""},{"dropping-particle":"","family":"Monrós","given":"Juan S.","non-dropping-particle":"","parse-names":false,"suffix":""},{"dropping-particle":"","family":"Neumann","given":"Roland","non-dropping-particle":"","parse-names":false,"suffix":""},{"dropping-particle":"","family":"Newman","given":"Amy","non-dropping-particle":"","parse-names":false,"suffix":""},{"dropping-particle":"","family":"Norris","given":"Ryan","non-dropping-particle":"","parse-names":false,"suffix":""},{"dropping-particle":"","family":"Pärt","given":"Tomas","non-dropping-particle":"","parse-names":false,"suffix":""},{"dropping-particle":"","family":"Pavel","given":"Václav","non-dropping-particle":"","parse-names":false,"suffix":""},{"dropping-particle":"","family":"Perlut","given":"Noah","non-dropping-particle":"","parse-names":false,"suffix":""},{"dropping-particle":"","family":"Piha","given":"Markus","non-dropping-particle":"","parse-names":false,"suffix":""},{"dropping-particle":"","family":"Reneerkens","given":"Jeroen","non-dropping-particle":"","parse-names":false,"suffix":""},{"dropping-particle":"","family":"Rimmer","given":"Christopher C.","non-dropping-particle":"","parse-names":false,"suffix":""},{"dropping-particle":"","family":"Roberto-Charron","given":"Amélie","non-dropping-particle":"","parse-names":false,"suffix":""},{"dropping-particle":"","family":"Scandolara","given":"Chiara","non-dropping-particle":"","parse-names":false,"suffix":""},{"dropping-particle":"","family":"Sokolova","given":"Natalia","non-dropping-particle":"","parse-names":false,"suffix":""},{"dropping-particle":"","family":"Takenaka","given":"Makiko","non-dropping-particle":"","parse-names":false,"suffix":""},{"dropping-particle":"","family":"Tolkmitt","given":"Dirk","non-dropping-particle":"","parse-names":false,"suffix":""},{"dropping-particle":"","family":"Oosten","given":"Herman","non-dropping-particle":"van","parse-names":false,"suffix":""},{"dropping-particle":"","family":"Wellbrock","given":"Arndt H.J.","non-dropping-particle":"","parse-names":false,"suffix":""},{"dropping-particle":"","family":"Wheeler","given":"Hazel","non-dropping-particle":"","parse-names":false,"suffix":""},{"dropping-particle":"","family":"Winden","given":"Jan","non-dropping-particle":"van der","parse-names":false,"suffix":""},{"dropping-particle":"","family":"Witte","given":"Klaudia","non-dropping-particle":"","parse-names":false,"suffix":""},{"dropping-particle":"","family":"Woodworth","given":"Bradley K.","non-dropping-particle":"","parse-names":false,"suffix":""},{"dropping-particle":"","family":"Procházka","given":"Petr","non-dropping-particle":"","parse-names":false,"suffix":""}],"container-title":"Journal of Animal Ecology","id":"ITEM-2","issue":"1","issued":{"date-parts":[["2020"]]},"page":"207-220","title":"Weak effects of geolocators on small birds: A meta-analysis controlled for phylogeny and publication bias","type":"article-journal","volume":"89"},"uris":["http://www.mendeley.com/documents/?uuid=3869a113-461b-4502-85de-3874f154ebe5"]},{"id":"ITEM-3","itemData":{"DOI":"10.1186/s40462-016-0077-6","ISSN":"20513933","abstract":"Background: Geolocators are useful for tracking movements of long-distance migrants, but potential negative effects on birds have not been well studied. We tested for effects of geolocators (0.8-2.0 g total, representing 0.1- 3.9 % of mean body mass) on 16 species of migratory shorebirds, including five species with 2-4 subspecies each for a total of 23 study taxa. Study species spanned a range of body sizes (26-1091 g) and eight genera, and were tagged at 23 breeding and eight nonbreeding sites. We compared breeding performance and return rates of birds with geolocators to control groups while controlling for potential confounding variables. Results: We detected negative effects of tags for three small-bodied species. Geolocators reduced annual return rates for two of 23 taxa: by 63 % for semipalmated sandpipers and by 43 % for the arcticola subspecies of dunlin. High resighting effort for geolocator birds could have masked additional negative effects. Geolocators were more likely to negatively affect return rates if the total mass of geolocators and color markers was 2.5-5.8 % of body mass than if tags were 0.3-2.3 % of body mass. Carrying a geolocator reduced nest success by 42 % for semipalmated sandpipers and tripled the probability of partial clutch failure in semipalmated and western sandpipers. Geolocators mounted perpendicular to the leg on a flag had stronger negative effects on nest success than geolocators mounted parallel to the leg on a band. However, parallel-band geolocators were more likely to reduce return rates and cause injuries to the leg. No effects of geolocators were found on breeding movements or changes in body mass. Among-site variation in geolocator effect size was high, suggesting that local factors were important. Conclusions: Negative effects of geolocators occurred only for three of the smallest species in our dataset, but were substantial when present. Future studies could mitigate impacts of tags by reducing protruding parts and minimizing use of additional markers. Investigators could maximize recovery of tags by strategically deploying geolocators on males, previously marked individuals, and successful breeders, though targeting subsets of a population could bias the resulting migratory movement data in some species.","author":[{"dropping-particle":"","family":"Weiser","given":"Emily L.","non-dropping-particle":"","parse-names":false,"suffix":""},{"dropping-particle":"","family":"Lanctot","given":"Richard B.","non-dropping-particle":"","parse-names":false,"suffix":""},{"dropping-particle":"","family":"Brown","given":"Stephen C.","non-dropping-particle":"","parse-names":false,"suffix":""},{"dropping-particle":"","family":"Alves","given":"José A.","non-dropping-particle":"","parse-names":false,"suffix":""},{"dropping-particle":"","family":"Battley","given":"Phil F.","non-dropping-particle":"","parse-names":false,"suffix":""},{"dropping-particle":"","family":"Bentzen","given":"Rebecca","non-dropping-particle":"","parse-names":false,"suffix":""},{"dropping-particle":"","family":"Bêty","given":"Joël","non-dropping-particle":"","parse-names":false,"suffix":""},{"dropping-particle":"","family":"Bishop","given":"Mary Anne","non-dropping-particle":"","parse-names":false,"suffix":""},{"dropping-particle":"","family":"Boldenow","given":"Megan","non-dropping-particle":"","parse-names":false,"suffix":""},{"dropping-particle":"","family":"Bollache","given":"Loïc","non-dropping-particle":"","parse-names":false,"suffix":""},{"dropping-particle":"","family":"Casler","given":"Bruce","non-dropping-particle":"","parse-names":false,"suffix":""},{"dropping-particle":"","family":"Christie","given":"Maureen","non-dropping-particle":"","parse-names":false,"suffix":""},{"dropping-particle":"","family":"Coleman","given":"Jonathan T.","non-dropping-particle":"","parse-names":false,"suffix":""},{"dropping-particle":"","family":"Conklin","given":"Jesse R.","non-dropping-particle":"","parse-names":false,"suffix":""},{"dropping-particle":"","family":"English","given":"Willow B.","non-dropping-particle":"","parse-names":false,"suffix":""},{"dropping-particle":"","family":"River Gates","given":"H.","non-dropping-particle":"","parse-names":false,"suffix":""},{"dropping-particle":"","family":"Gilg","given":"Olivier","non-dropping-particle":"","parse-names":false,"suffix":""},{"dropping-particle":"","family":"Giroux","given":"Marie Andrée","non-dropping-particle":"","parse-names":false,"suffix":""},{"dropping-particle":"","family":"Gosbell","given":"Ken","non-dropping-particle":"","parse-names":false,"suffix":""},{"dropping-particle":"","family":"Hassell","given":"Chris","non-dropping-particle":"","parse-names":false,"suffix":""},{"dropping-particle":"","family":"Helmericks","given":"Jim","non-dropping-particle":"","parse-names":false,"suffix":""},{"dropping-particle":"","family":"Johnson","given":"Andrew","non-dropping-particle":"","parse-names":false,"suffix":""},{"dropping-particle":"","family":"Katrínardóttir","given":"Borgnỳ","non-dropping-particle":"","parse-names":false,"suffix":""},{"dropping-particle":"","family":"Koivula","given":"Kari","non-dropping-particle":"","parse-names":false,"suffix":""},{"dropping-particle":"","family":"Kwon","given":"Eunbi","non-dropping-particle":"","parse-names":false,"suffix":""},{"dropping-particle":"","family":"Lamarre","given":"Jean Francois","non-dropping-particle":"","parse-names":false,"suffix":""},{"dropping-particle":"","family":"Lang","given":"Johannes","non-dropping-particle":"","parse-names":false,"suffix":""},{"dropping-particle":"","family":"Lank","given":"David B.","non-dropping-particle":"","parse-names":false,"suffix":""},{"dropping-particle":"","family":"Lecomte","given":"Nicolas","non-dropping-particle":"","parse-names":false,"suffix":""},{"dropping-particle":"","family":"Liebezeit","given":"Joe","non-dropping-particle":"","parse-names":false,"suffix":""},{"dropping-particle":"","family":"Loverti","given":"Vanessa","non-dropping-particle":"","parse-names":false,"suffix":""},{"dropping-particle":"","family":"McKinnon","given":"Laura","non-dropping-particle":"","parse-names":false,"suffix":""},{"dropping-particle":"","family":"Minton","given":"Clive","non-dropping-particle":"","parse-names":false,"suffix":""},{"dropping-particle":"","family":"Mizrahi","given":"David","non-dropping-particle":"","parse-names":false,"suffix":""},{"dropping-particle":"","family":"Nol","given":"Erica","non-dropping-particle":"","parse-names":false,"suffix":""},{"dropping-particle":"","family":"Pakanen","given":"Veli Matti","non-dropping-particle":"","parse-names":false,"suffix":""},{"dropping-particle":"","family":"Perz","given":"Johanna","non-dropping-particle":"","parse-names":false,"suffix":""},{"dropping-particle":"","family":"Porter","given":"Ron","non-dropping-particle":"","parse-names":false,"suffix":""},{"dropping-particle":"","family":"Rausch","given":"Jennie","non-dropping-particle":"","parse-names":false,"suffix":""},{"dropping-particle":"","family":"Reneerkens","given":"Jeroen","non-dropping-particle":"","parse-names":false,"suffix":""},{"dropping-particle":"","family":"Rönkä","given":"Nelli","non-dropping-particle":"","parse-names":false,"suffix":""},{"dropping-particle":"","family":"Saalfeld","given":"Sarah","non-dropping-particle":"","parse-names":false,"suffix":""},{"dropping-particle":"","family":"Senner","given":"Nathan","non-dropping-particle":"","parse-names":false,"suffix":""},{"dropping-particle":"","family":"Sittler","given":"Benoît","non-dropping-particle":"","parse-names":false,"suffix":""},{"dropping-particle":"","family":"Smith","given":"Paul A.","non-dropping-particle":"","parse-names":false,"suffix":""},{"dropping-particle":"","family":"Sowl","given":"Kristine","non-dropping-particle":"","parse-names":false,"suffix":""},{"dropping-particle":"","family":"Taylor","given":"Audrey","non-dropping-particle":"","parse-names":false,"suffix":""},{"dropping-particle":"","family":"Ward","given":"David H.","non-dropping-particle":"","parse-names":false,"suffix":""},{"dropping-particle":"","family":"Yezerinac","given":"Stephen","non-dropping-particle":"","parse-names":false,"suffix":""},{"dropping-particle":"","family":"Sandercock","given":"Brett K.","non-dropping-particle":"","parse-names":false,"suffix":""}],"container-title":"Movement Ecology","id":"ITEM-3","issue":"1","issued":{"date-parts":[["2015"]]},"publisher":"Movement Ecology","title":"Effects of geolocators on hatching success, return rates, breeding movements, and change in body mass in 16 species of Arctic-breeding shorebirds","type":"article-journal","volume":"4"},"uris":["http://www.mendeley.com/documents/?uuid=8190ff39-02e9-43b3-a59a-7f009bad91d3"]}],"mendeley":{"formattedCitation":"(Streby et al., 2015; Weiser et al., 2015; Brlík et al., 2020)","plainTextFormattedCitation":"(Streby et al., 2015; Weiser et al., 2015; Brlík et al., 2020)","previouslyFormattedCitation":"(Streby et al., 2015; Weiser et al., 2015; Brlík et al., 2020)"},"properties":{"noteIndex":0},"schema":"https://github.com/citation-style-language/schema/raw/master/csl-citation.json"}</w:instrText>
      </w:r>
      <w:r>
        <w:fldChar w:fldCharType="separate"/>
      </w:r>
      <w:r w:rsidRPr="4CD7D69C" w:rsidR="00AC52D9">
        <w:rPr>
          <w:noProof/>
        </w:rPr>
        <w:t>(Streby et al., 2015; Weiser et al., 2015; Brlík et al., 2020)</w:t>
      </w:r>
      <w:r>
        <w:fldChar w:fldCharType="end"/>
      </w:r>
      <w:r w:rsidR="000B5F2D">
        <w:rPr/>
        <w:t>.</w:t>
      </w:r>
      <w:r w:rsidR="00D84C0A">
        <w:rPr/>
        <w:t xml:space="preserve"> </w:t>
      </w:r>
      <w:r w:rsidR="008036E8">
        <w:rPr/>
        <w:t>T</w:t>
      </w:r>
      <w:r w:rsidR="198727E5">
        <w:rPr/>
        <w:t xml:space="preserve">he analysis </w:t>
      </w:r>
      <w:r w:rsidR="00086551">
        <w:rPr/>
        <w:t>of data has</w:t>
      </w:r>
      <w:r w:rsidR="198727E5">
        <w:rPr/>
        <w:t xml:space="preserve"> also becom</w:t>
      </w:r>
      <w:r w:rsidR="03328685">
        <w:rPr/>
        <w:t>e</w:t>
      </w:r>
      <w:r w:rsidR="198727E5">
        <w:rPr/>
        <w:t xml:space="preserve"> </w:t>
      </w:r>
      <w:r w:rsidR="00086551">
        <w:rPr/>
        <w:t xml:space="preserve">easier </w:t>
      </w:r>
      <w:r w:rsidR="005C4809">
        <w:rPr/>
        <w:t xml:space="preserve">and </w:t>
      </w:r>
      <w:r w:rsidR="198727E5">
        <w:rPr/>
        <w:t>more accurate</w:t>
      </w:r>
      <w:r w:rsidR="00720C87">
        <w:rPr/>
        <w:t xml:space="preserve"> </w:t>
      </w:r>
      <w:r>
        <w:fldChar w:fldCharType="begin"/>
      </w:r>
      <w:r>
        <w:instrText xml:space="preserve">ADDIN CSL_CITATION {"citationItems":[{"id":"ITEM-1","itemData":{"DOI":"10.1111/1365-2656.13036","ISSN":"13652656","abstract":"Light-level geolocator tags use ambient light recordings to estimate the whereabouts of an individual over the time it carried the device. Over the past decade, these tags have emerged as an important tool and have been used extensively for tracking animal migrations, most commonly small birds. Analysing geolocator data can be daunting to new and experienced scientists alike. Over the past decades, several methods with fundamental differences in the analytical approach have been developed to cope with the various caveats and the often complicated data. Here, we explain the concepts behind the analyses of geolocator data and provide a practical guide for the common steps encompassing most analyses – annotation of twilights, calibration, estimating and refining locations, and extraction of movement patterns – describing good practices and common pitfalls for each step. We discuss criteria for deciding whether or not geolocators can answer proposed research questions, provide guidance in choosing an appropriate analysis method and introduce key features of the newest open-source analysis tools. We provide advice for how to interpret and report results, highlighting parameters that should be reported in publications and included in data archiving. Finally, we introduce a comprehensive supplementary online manual that applies the concepts to several datasets, demonstrates the use of open-source analysis tools with step-by-step instructions and code and details our recommendations for interpreting, reporting and archiving.","author":[{"dropping-particle":"","family":"Lisovski","given":"Simeon","non-dropping-particle":"","parse-names":false,"suffix":""},{"dropping-particle":"","family":"Bauer","given":"Silke","non-dropping-particle":"","parse-names":false,"suffix":""},{"dropping-particle":"","family":"Briedis","given":"Martins","non-dropping-particle":"","parse-names":false,"suffix":""},{"dropping-particle":"","family":"Davidson","given":"Sarah C.","non-dropping-particle":"","parse-names":false,"suffix":""},{"dropping-particle":"","family":"Dhanjal-Adams","given":"Kiran L.","non-dropping-particle":"","parse-names":false,"suffix":""},{"dropping-particle":"","family":"Hallworth","given":"Michael T.","non-dropping-particle":"","parse-names":false,"suffix":""},{"dropping-particle":"","family":"Karagicheva","given":"Julia","non-dropping-particle":"","parse-names":false,"suffix":""},{"dropping-particle":"","family":"Meier","given":"Christoph M.","non-dropping-particle":"","parse-names":false,"suffix":""},{"dropping-particle":"","family":"Merkel","given":"Benjamin","non-dropping-particle":"","parse-names":false,"suffix":""},{"dropping-particle":"","family":"Ouwehand","given":"Janne","non-dropping-particle":"","parse-names":false,"suffix":""},{"dropping-particle":"","family":"Pedersen","given":"Lykke","non-dropping-particle":"","parse-names":false,"suffix":""},{"dropping-particle":"","family":"Rakhimberdiev","given":"Eldar","non-dropping-particle":"","parse-names":false,"suffix":""},{"dropping-particle":"","family":"Roberto-Charron","given":"Amélie","non-dropping-particle":"","parse-names":false,"suffix":""},{"dropping-particle":"","family":"Seavy","given":"Nathaniel E.","non-dropping-particle":"","parse-names":false,"suffix":""},{"dropping-particle":"","family":"Sumner","given":"Michael D.","non-dropping-particle":"","parse-names":false,"suffix":""},{"dropping-particle":"","family":"Taylor","given":"Caz M.","non-dropping-particle":"","parse-names":false,"suffix":""},{"dropping-particle":"","family":"Wotherspoon","given":"Simon J.","non-dropping-particle":"","parse-names":false,"suffix":""},{"dropping-particle":"","family":"Bridge","given":"Eli S.","non-dropping-particle":"","parse-names":false,"suffix":""},{"dropping-particle":"","family":"Dhanjal‐Adams","given":"Kiran L.","non-dropping-particle":"","parse-names":false,"suffix":""},{"dropping-particle":"","family":"Hallworth","given":"Michael T.","non-dropping-particle":"","parse-names":false,"suffix":""},{"dropping-particle":"","family":"Karagicheva","given":"Julia","non-dropping-particle":"","parse-names":false,"suffix":""},{"dropping-particle":"","family":"Meier","given":"Christoph M.","non-dropping-particle":"","parse-names":false,"suffix":""},{"dropping-particle":"","family":"Merkel","given":"Benjamin","non-dropping-particle":"","parse-names":false,"suffix":""},{"dropping-particle":"","family":"Ouwehand","given":"Janne","non-dropping-particle":"","parse-names":false,"suffix":""},{"dropping-particle":"","family":"Pedersen","given":"Lykke","non-dropping-particle":"","parse-names":false,"suffix":""},{"dropping-particle":"","family":"Rakhimberdiev","given":"Eldar","non-dropping-particle":"","parse-names":false,"suffix":""},{"dropping-particle":"","family":"Roberto‐Charron","given":"Amélie","non-dropping-particle":"","parse-names":false,"suffix":""},{"dropping-particle":"","family":"Seavy","given":"Nathaniel E.","non-dropping-particle":"","parse-names":false,"suffix":""},{"dropping-particle":"","family":"Sumner","given":"Michael D.","non-dropping-particle":"","parse-names":false,"suffix":""},{"dropping-particle":"","family":"Taylor","given":"Caz M.","non-dropping-particle":"","parse-names":false,"suffix":""},{"dropping-particle":"","family":"Wotherspoon","given":"Simon J.","non-dropping-particle":"","parse-names":false,"suffix":""},{"dropping-particle":"","family":"Bridge","given":"Eli S.","non-dropping-particle":"","parse-names":false,"suffix":""}],"container-title":"Journal of Animal Ecology","editor":[{"dropping-particle":"","family":"Street","given":"Garrett","non-dropping-particle":"","parse-names":false,"suffix":""}],"id":"ITEM-1","issue":"1","issued":{"date-parts":[["2019","1","25"]]},"page":"1-16","title":"Light‐level geolocator analyses: A user's guide","type":"article-journal","volume":"89"},"uris":["http://www.mendeley.com/documents/?uuid=8868da6e-9757-4f88-aa8f-822c0bf9bb49"]},{"id":"ITEM-2","itemData":{"DOI":"10.1111/j.2041-210X.2012.00248.x","ISSN":"2041210X","abstract":"1. Determining global position by light measurements ('geolocation') has revolutionised the methods used to track migratory birds throughout their annual cycle. 2. To date, there is no standard way of analysing geolocator data, making communication of analyses cumbersome and hampering the reproducibility of results. 3. We have, therefore, developed the R package GeoLight, which provides basic functions for all steps of determining global positioning and a new approach in analysing movement pattern. 4. Here, we briefly introduce and discuss the major functions of this package using example movement data of European hoopoe (Upupa epops). © 2012 The Authors. Methods in Ecology and Evolution © 2012 British Ecological Society.","author":[{"dropping-particle":"","family":"Lisovski","given":"Simeon","non-dropping-particle":"","parse-names":false,"suffix":""},{"dropping-particle":"","family":"Hahn","given":"Steffen","non-dropping-particle":"","parse-names":false,"suffix":""}],"container-title":"Methods in Ecology and Evolution","id":"ITEM-2","issue":"6","issued":{"date-parts":[["2012"]]},"page":"1055-1059","title":"GeoLight - processing and analysing light-based geolocator data in R","type":"article-journal","volume":"3"},"uris":["http://www.mendeley.com/documents/?uuid=9a7ee9d8-112c-40bc-a267-23fe722c8db0"]}],"mendeley":{"formattedCitation":"(Lisovski &amp; Hahn, 2012; Lisovski et al., 2019)","plainTextFormattedCitation":"(Lisovski &amp; Hahn, 2012; Lisovski et al., 2019)","previouslyFormattedCitation":"(Lisovski &amp; Hahn, 2012; Lisovski et al., 2019)"},"properties":{"noteIndex":0},"schema":"https://github.com/citation-style-language/schema/raw/master/csl-citation.json"}</w:instrText>
      </w:r>
      <w:r>
        <w:fldChar w:fldCharType="separate"/>
      </w:r>
      <w:r w:rsidRPr="4CD7D69C" w:rsidR="00B11F69">
        <w:rPr>
          <w:noProof/>
        </w:rPr>
        <w:t>(Lisovski &amp; Hahn, 2012; Lisovski et al., 2019)</w:t>
      </w:r>
      <w:r>
        <w:fldChar w:fldCharType="end"/>
      </w:r>
      <w:r w:rsidR="00D84C0A">
        <w:rPr/>
        <w:t xml:space="preserve"> and pitfall</w:t>
      </w:r>
      <w:r w:rsidR="620AF504">
        <w:rPr/>
        <w:t>s</w:t>
      </w:r>
      <w:r w:rsidR="00D84C0A">
        <w:rPr/>
        <w:t xml:space="preserve"> </w:t>
      </w:r>
      <w:r w:rsidR="00A519E8">
        <w:rPr/>
        <w:t>discussed</w:t>
      </w:r>
      <w:r w:rsidR="00D84C0A">
        <w:rPr/>
        <w:t xml:space="preserve"> </w:t>
      </w:r>
      <w:r>
        <w:fldChar w:fldCharType="begin"/>
      </w:r>
      <w:r>
        <w:instrText xml:space="preserve">ADDIN CSL_CITATION {"citationItems":[{"id":"ITEM-1","itemData":{"DOI":"10.1111/j.2041-210X.2011.00136.x","ISSN":"2041210X","abstract":"Tracking return migrations in songbirds has been impossible until recently when miniaturization of light-level loggers enabled observation of the first complete round trip. Although geolocators are extensively used on animals at sea, little is known about how accurate geolocators are for tracking terrestrial or forest-dwelling migrants. To test the accuracy of geolocators for tracking migratory songbirds living in forested habitat, we calibrated geolocators to a source population located in central Europe and collected location estimates based on the source population calibration from stationary geolocators deployed over an 800km NE to SW gradient in Western Europe. Additionally, we fit non-migratory songbirds (European blackbirds, Turdus merula) with geolocators for 12months to compare known locations of individuals with locations estimated by geolocators. We found an average error ±95% CI of 201±43km in latitude for stationary geolocators in forest habitat. Longitude error was considerably lower (12±03km). The most accurate geolocator was on average 23km off target, the worst was on average 390km off. The winter latitude estimate error for geolocators deployed on sedentary birds was on average (±95% CI) 143±62km when geolocators were calibrated during the breeding season and 132±75km when they were calibrated during the winter. Longitude error for geolocators deployed on birds was on average (±95% CI) 50±34km. Although we found error most likely due to seasonal changes in habitat and behaviour, our results indicate that geolocators can be used to reliably track long-distance forest-dwelling migrants. We also found that the low degree of error for longitude estimates attained from geolocators makes this technology suitable for identifying relatively short-distance movements in longitude. © 2011 The Authors. Methods in Ecology and Evolution © 2011 British Ecological Society.","author":[{"dropping-particle":"","family":"Fudickar","given":"Adam M.","non-dropping-particle":"","parse-names":false,"suffix":""},{"dropping-particle":"","family":"Wikelski","given":"Martin","non-dropping-particle":"","parse-names":false,"suffix":""},{"dropping-particle":"","family":"Partecke","given":"Jesko","non-dropping-particle":"","parse-names":false,"suffix":""}],"container-title":"Methods in Ecology and Evolution","id":"ITEM-1","issue":"1","issued":{"date-parts":[["2012","2"]]},"page":"47-52","title":"Tracking migratory songbirds: accuracy of light-level loggers (geolocators) in forest habitats","type":"article-journal","volume":"3"},"uris":["http://www.mendeley.com/documents/?uuid=c4d16934-4ebe-45e0-ba64-23790dad5e84"]},{"id":"ITEM-2","itemData":{"DOI":"10.1111/j.2041-210X.2012.00185.x","ISSN":"2041210X","abstract":"1. Geolocation by light allows for tracking animal movements, based on measurements of light intensity over time by a data-logging device ('geolocator'). Recent developments of ultra-light devices (&lt;2g) broadened the range of target species and boosted the number of studies using geolocators. However, an inherent problem of geolocators is that any factor or process that changes the natural light intensity pattern also affects the positions calculated from these light patterns. Although the most important factors have been identified, estimation of their effect on the accuracy and precision of positions estimated has been lacking but is very important for the analyses and interpretation of geolocator data. 2.The 'threshold method' is mainly used to derive positions by defining sunrise and sunset times from the light intensity pattern for each recorded day. This method requires calibration: a predefined sun elevation angle for estimating latitude by fitting the recorded day/night lengths to theoretical values across latitudes. Therewith, almost constant shading can be corrected for by finding the appropriate sun elevation angle. 3.Weather, topography and vegetation are the most important factors that influence light intensities. We demonstrated their effect on the measurement of day/night length, time of solar midnight/noon and the resulting position estimates using light measurements from stationary geolocators at known places and from geolocators mounted on birds. Furthermore, we investigated the influence of different calibration methods on the accuracy of the latitudinal positions. 4.All three environmental factors can influence the light intensity pattern significantly. Weather and an animal's behaviour result in increased noise in positioning, whereas topography and vegetation result in systematic shading and biased positions. Calibration can significantly shift the estimated latitudes and potentially increase the accuracy, but detailed knowledge about the particular confounding factors and the behaviour of the studied animal is crucial for the choice of the most appropriate calibration method. © 2012 The Authors. Methods in Ecology and Evolution © 2012 British Ecological Society.","author":[{"dropping-particle":"","family":"Lisovski","given":"Simeon","non-dropping-particle":"","parse-names":false,"suffix":""},{"dropping-particle":"","family":"Hewson","given":"Chris M.","non-dropping-particle":"","parse-names":false,"suffix":""},{"dropping-particle":"","family":"Klaassen","given":"Raymond H.G.","non-dropping-particle":"","parse-names":false,"suffix":""},{"dropping-particle":"","family":"Korner-Nievergelt","given":"Fränzi","non-dropping-particle":"","parse-names":false,"suffix":""},{"dropping-particle":"","family":"Kristensen","given":"Mikkel W.","non-dropping-particle":"","parse-names":false,"suffix":""},{"dropping-particle":"","family":"Hahn","given":"Steffen","non-dropping-particle":"","parse-names":false,"suffix":""}],"container-title":"Methods in Ecology and Evolution","id":"ITEM-2","issue":"3","issued":{"date-parts":[["2012"]]},"page":"603-612","title":"Geolocation by light: Accuracy and precision affected by environmental factors","type":"article-journal","volume":"3"},"uris":["http://www.mendeley.com/documents/?uuid=8f8e198d-71a9-4f9c-ad09-82f404514a1a"]},{"id":"ITEM-3","itemData":{"DOI":"10.1016/j.cub.2017.11.072","ISSN":"09609822","PMID":"29408264","abstract":"In their 2015 Current Biology paper, Streby et al. [1] reported that Golden-winged Warblers (Vermivora chrysoptera), which had just migrated to their breeding location in eastern Tennessee, performed a facultative and up to “&gt;1,500 km roundtrip” to the Gulf of Mexico to avoid a severe tornadic storm. From light-level geolocator data, wherein geographical locations are estimated via the timing of sunrise and sunset, Streby et al. [1] concluded that the warblers had evacuated their breeding area approximately 24 hours before the storm and returned about five days later. The authors presented this finding as evidence that migratory birds avoid severe storms by temporarily moving long-distances. However, the tracking method employed by Streby et al. [1] is prone to considerable error and uncertainty. Here, we argue that this interpretation of the data oversteps the limits of the used tracking technique. By calculating the expected geographical error range for the tracked birds, we demonstrate that the hypothesized movements fell well within the geolocators’ inherent error range for this species and that such deviations in latitude occur frequently even if individuals remain stationary. Lisovski et al. respond to a Current Biology paper by Streby et al. on small migratory bird moving long distances to avoid a tornado hitting their breeding grounds and show that the reported locations during this evacuation movement cannot be disentangled from the inherent error of the used tracking technique.","author":[{"dropping-particle":"","family":"Lisovski","given":"Simeon","non-dropping-particle":"","parse-names":false,"suffix":""},{"dropping-particle":"","family":"Schmaljohann","given":"Heiko","non-dropping-particle":"","parse-names":false,"suffix":""},{"dropping-particle":"","family":"Bridge","given":"Eli S.","non-dropping-particle":"","parse-names":false,"suffix":""},{"dropping-particle":"","family":"Bauer","given":"Silke","non-dropping-particle":"","parse-names":false,"suffix":""},{"dropping-particle":"","family":"Farnsworth","given":"Andrew","non-dropping-particle":"","parse-names":false,"suffix":""},{"dropping-particle":"","family":"Gauthreaux","given":"Sidney A.","non-dropping-particle":"","parse-names":false,"suffix":""},{"dropping-particle":"","family":"Hahn","given":"Steffen","non-dropping-particle":"","parse-names":false,"suffix":""},{"dropping-particle":"","family":"Hallworth","given":"Michael T.","non-dropping-particle":"","parse-names":false,"suffix":""},{"dropping-particle":"","family":"Hewson","given":"Chris M.","non-dropping-particle":"","parse-names":false,"suffix":""},{"dropping-particle":"","family":"Kelly","given":"Jeffrey F.","non-dropping-particle":"","parse-names":false,"suffix":""},{"dropping-particle":"","family":"Liechti","given":"Felix","non-dropping-particle":"","parse-names":false,"suffix":""},{"dropping-particle":"","family":"Marra","given":"Peter P.","non-dropping-particle":"","parse-names":false,"suffix":""},{"dropping-particle":"","family":"Rakhimberdiev","given":"Eldar","non-dropping-particle":"","parse-names":false,"suffix":""},{"dropping-particle":"","family":"Ross","given":"Jeremy D.","non-dropping-particle":"","parse-names":false,"suffix":""},{"dropping-particle":"","family":"Seavy","given":"Nathaniel E.","non-dropping-particle":"","parse-names":false,"suffix":""},{"dropping-particle":"","family":"Sumner","given":"Michael D.","non-dropping-particle":"","parse-names":false,"suffix":""},{"dropping-particle":"","family":"Taylor","given":"Caz M.","non-dropping-particle":"","parse-names":false,"suffix":""},{"dropping-particle":"","family":"Winkler","given":"David W.","non-dropping-particle":"","parse-names":false,"suffix":""},{"dropping-particle":"","family":"Wotherspoon","given":"Simon J.","non-dropping-particle":"","parse-names":false,"suffix":""},{"dropping-particle":"","family":"Wunder","given":"Michael B.","non-dropping-particle":"","parse-names":false,"suffix":""}],"container-title":"Current Biology","id":"ITEM-3","issue":"3","issued":{"date-parts":[["2018"]]},"page":"R99-R100","publisher":"Elsevier","title":"Inherent limits of light-level geolocation may lead to over-interpretation","type":"article-journal","volume":"28"},"uris":["http://www.mendeley.com/documents/?uuid=cecd1b40-0e75-4ed7-b8c7-32bf11d2adda"]}],"mendeley":{"formattedCitation":"(Fudickar et al., 2012; Lisovski et al., 2012; Lisovski et al., 2018)","plainTextFormattedCitation":"(Fudickar et al., 2012; Lisovski et al., 2012; Lisovski et al., 2018)","previouslyFormattedCitation":"(Fudickar et al., 2012; Lisovski et al., 2012; Lisovski et al., 2018)"},"properties":{"noteIndex":0},"schema":"https://github.com/citation-style-language/schema/raw/master/csl-citation.json"}</w:instrText>
      </w:r>
      <w:r>
        <w:fldChar w:fldCharType="separate"/>
      </w:r>
      <w:r w:rsidRPr="4CD7D69C" w:rsidR="00480408">
        <w:rPr>
          <w:noProof/>
        </w:rPr>
        <w:t>(Fudickar et al., 2012; Lisovski et al., 2012; Lisovski et al., 2018)</w:t>
      </w:r>
      <w:r>
        <w:fldChar w:fldCharType="end"/>
      </w:r>
      <w:r w:rsidR="00735E83">
        <w:rPr/>
        <w:t xml:space="preserve">. </w:t>
      </w:r>
      <w:r w:rsidR="008036E8">
        <w:rPr/>
        <w:t xml:space="preserve">Finally, </w:t>
      </w:r>
      <w:r w:rsidR="00100646">
        <w:rPr/>
        <w:t>technological development</w:t>
      </w:r>
      <w:r w:rsidR="5EE2A140">
        <w:rPr/>
        <w:t xml:space="preserve">s have </w:t>
      </w:r>
      <w:r w:rsidR="0D0B3A92">
        <w:rPr/>
        <w:t xml:space="preserve">led </w:t>
      </w:r>
      <w:r w:rsidR="00100646">
        <w:rPr/>
        <w:t xml:space="preserve">to </w:t>
      </w:r>
      <w:r w:rsidR="008036E8">
        <w:rPr/>
        <w:t xml:space="preserve">additional </w:t>
      </w:r>
      <w:r w:rsidR="00100646">
        <w:rPr/>
        <w:t>measurement</w:t>
      </w:r>
      <w:r w:rsidR="5A6B47ED">
        <w:rPr/>
        <w:t>s being captured by</w:t>
      </w:r>
      <w:r w:rsidR="006D2CFF">
        <w:rPr/>
        <w:t xml:space="preserve"> geolocators, such as temperature</w:t>
      </w:r>
      <w:r w:rsidR="73CB6623">
        <w:rPr/>
        <w:t>,</w:t>
      </w:r>
      <w:r w:rsidR="006D2CFF">
        <w:rPr/>
        <w:t xml:space="preserve"> air pressure and accelerometer</w:t>
      </w:r>
      <w:r w:rsidR="00100646">
        <w:rPr/>
        <w:t xml:space="preserve">, providing </w:t>
      </w:r>
      <w:r w:rsidR="7554E425">
        <w:rPr/>
        <w:t xml:space="preserve">further research </w:t>
      </w:r>
      <w:r w:rsidR="005C6A48">
        <w:rPr/>
        <w:t>opportunit</w:t>
      </w:r>
      <w:r w:rsidR="2E140CF9">
        <w:rPr/>
        <w:t>ies</w:t>
      </w:r>
      <w:r w:rsidR="30EC4612">
        <w:rPr/>
        <w:t xml:space="preserve"> </w:t>
      </w:r>
      <w:r>
        <w:fldChar w:fldCharType="begin"/>
      </w:r>
      <w:r>
        <w:instrText xml:space="preserve">ADDIN CSL_CITATION {"citationItems":[{"id":"ITEM-1","itemData":{"DOI":"10.1007/s00265-017-2438-6","ISBN":"0026501724","ISSN":"0340-5443","abstract":"Abstract: Studying individual flight behaviour throughout the year is indispensable to understand the ecology of a bird species. Recent development in technology allows now to track flight behaviour of small long-distance bird migrants throughout its annual cycle. The specific flight behaviour of twilight ascents in birds has been documented in a few studies, but only during a short period of the year, and never quantified on the individual level. It has been suggested that twilight ascents might be a role in orientation and navigation. Previous studies had reported the behaviour only near the breeding site and during migration. We investigated year-round flight behaviour of 34 individual Alpine swifts (Apus melba) of four different populations in relation to twilight ascents. We recorded twilight ascents all around the year and found a twofold higher frequency in ascents during the non-breeding residence phase in Africa compared to all other phases of the year. Dawn ascents were twice as common as dusk ascents and occurred mainly when atmospheric conditions remained stable over a 24-h period. We found no conclusive support that twilight ascents are essential for recalibration of compass cues and landmarks. Data on the wing flapping intensity revealed that high activity at twilight occurred more regularly than the ascents. We therefore conclude that alpine swift generally increase flight activity—also horizontal flight—during the twilight period and we suppose that this increased flight activity, including ascents, might be part of social interactions between individuals. Significance statement: Year-round flight altitude tracking with a light-weight multi-sensor tag reveals that Alpine swifts ascend several hundred meters high at twilight regularly. The reason for this behaviour remains unclear and the low-light conditions at this time of the day preclude foraging as a possibility. The frequency and altitude of twilight ascents were highest during the non-breeding period, intermediate during migration and low for active breeders during the breeding phase. We discuss our findings in the context of existing hypotheses on twilight ascent and we propose an additional hypothesis which links twilight ascent with social interaction between flock members. Our study highlights how flight behaviour of individuals of a migratory bird species can be studied even during the sparsely documented non-breeding period.","author":[{"dropping-particle":"","family":"Meier","given":"Christoph M.","non-dropping-particle":"","parse-names":false,"suffix":""},{"dropping-particle":"","family":"Karaardıç","given":"Hakan","non-dropping-particle":"","parse-names":false,"suffix":""},{"dropping-particle":"","family":"Aymí","given":"Raül","non-dropping-particle":"","parse-names":false,"suffix":""},{"dropping-particle":"","family":"Peev","given":"Strahil G.","non-dropping-particle":"","parse-names":false,"suffix":""},{"dropping-particle":"","family":"Bächler","given":"Erich","non-dropping-particle":"","parse-names":false,"suffix":""},{"dropping-particle":"","family":"Weber","given":"Roger","non-dropping-particle":"","parse-names":false,"suffix":""},{"dropping-particle":"","family":"Witvliet","given":"Willem","non-dropping-particle":"","parse-names":false,"suffix":""},{"dropping-particle":"","family":"Liechti","given":"Felix","non-dropping-particle":"","parse-names":false,"suffix":""}],"container-title":"Behavioral Ecology and Sociobiology","id":"ITEM-1","issue":"3","issued":{"date-parts":[["2018","3","26"]]},"page":"45","title":"What makes Alpine swift ascend at twilight? Novel geolocators reveal year-round flight behaviour","type":"article-journal","volume":"72"},"uris":["http://www.mendeley.com/documents/?uuid=6c970837-3958-4cf7-9b8e-8f886cadc260"]},{"id":"ITEM-2","itemData":{"DOI":"10.1111/jav.02546","ISBN":"0000000315661","ISSN":"1600048X","abstract":"Migratory birds complete their seasonal journeys between breeding and non-breeding sites with a series of migratory flights that are separated by prolonged stopovers. While songbirds are the most common taxa among migratory birds, empirical data on flight and stopover behaviour along their entire migratory journeys are still rare. Here, we integrate activity and barometric pressure tracking with classical light-level geolocation to describe migration behaviour of tawny pipits Anthus campestris breeding in central Europe. Surprisingly, tracked pipits used, on average, as many as 10 stopover sites during their six week, &gt; 5000 km long autumn migration. This conforms to a typical hop-type pattern of migration. In contrast to common knowledge which considers the tawny pipit as a typical diurnal migrant, our data revealed that more than two thirds of all migratory movements were carried out at night. Nocturnal departure times were highly variable within individuals and spread across the entire night while landing most often took place within the first few hours after sunrise. Consequently, there was a negative relationship between departure timing relative to sunset and flight duration. Short flights of up to 2 h were most common and median flight duration was 4.5 h. There was a hyperbolic relationship between flight duration and maximum flight altitude and flight altitudes during night were two times higher compared to daytime. The overall ratio of flight versus stopover duration during migration was on average 1:6.5. This closely matches predictions from theoretical models. We show that multi-sensor tracking has the potential to provide unprecedented details on migratory behaviour of individual birds along their entire migratory journeys, and it also improves the precision of geographical locations derived from light-level geolocators.","author":[{"dropping-particle":"","family":"Briedis","given":"Martins","non-dropping-particle":"","parse-names":false,"suffix":""},{"dropping-particle":"","family":"Beran","given":"Václav","non-dropping-particle":"","parse-names":false,"suffix":""},{"dropping-particle":"","family":"Adamík","given":"Peter","non-dropping-particle":"","parse-names":false,"suffix":""},{"dropping-particle":"","family":"Hahn","given":"Steffen","non-dropping-particle":"","parse-names":false,"suffix":""}],"container-title":"Journal of Avian Biology","id":"ITEM-2","issue":"9","issued":{"date-parts":[["2020"]]},"page":"1-10","title":"Integrating light-level geolocation with activity tracking reveals unexpected nocturnal migration patterns of the tawny pipit","type":"article-journal","volume":"51"},"uris":["http://www.mendeley.com/documents/?uuid=871c7731-f38e-4e20-8d52-8fed104c1457"]},{"id":"ITEM-3","itemData":{"DOI":"10.1186/s40462-018-0137-1","ISSN":"20513933","abstract":"Background: Over the past decade, the miniaturisation of animal borne tags such as geolocators and GPS-transmitters has revolutionized our knowledge of the whereabouts of migratory species. Novel light-weight multi-sensor loggers (1.4g), which harbour sensors for measuring ambient light intensity, atmospheric pressure, temperature and acceleration, were fixed to two long-distance migrant bird species - eurasian hoopoe (Upupa epops) and great reed warbler (Acrocephalus arundinaceus). Using acceleration and atmospheric pressure data recorded every 5 and 30min, respectively, we aimed at reconstructing individual diurnal and seasonal patterns of flight activity and flight altitude and thereby, at describing basic, yet hitherto unknown characteristics of migratory flight behaviour. Furthermore, we wanted to characterise the variability in these migration characteristics between individuals, species and migration periods. Results: The flight duration from breeding to sub-Saharan African non-breeding sites and back was more variable within than between the species. Great reed warblers were airborne for a total of 252 flight hours and thus, only slightly longer than eurasian hoopoes with 232h. With a few exceptions, both species migrated predominantly nocturnally - departure around dusk and landing before dawn. Mean flight altitudes were higher during pre- than during post-breeding migration (median 1100 to 1600ma.s.l.) and flight above 3000m occurred regularly with a few great reed warblers exceeding 6000ma.s.l. (max. 6458ma.s.l.). Individuals changed flight altitudes repeatedly during a flight bout, indicating a continuous search for (more) favourable flight conditions. Conclusions: We found high variation between individuals in the flight behaviour parameters measured - a variation that surprisingly even exceeded the variation between the species. More importantly, our results have shown that multi-sensor loggers have the potential to provide detailed insights into many fundamental aspects of individual behaviour in small aerial migrants. Combining the data recorded on the multiple sensors with, e.g., remote sensing data like weather and habitat quality on the spatial and temporal scale will be a great step forward to explore individual decisions during migration and their consequences.","author":[{"dropping-particle":"","family":"Liechti","given":"Felix","non-dropping-particle":"","parse-names":false,"suffix":""},{"dropping-particle":"","family":"Bauer","given":"Silke","non-dropping-particle":"","parse-names":false,"suffix":""},{"dropping-particle":"","family":"Dhanjal-Adams","given":"Kiran L.","non-dropping-particle":"","parse-names":false,"suffix":""},{"dropping-particle":"","family":"Emmenegger","given":"Tamara","non-dropping-particle":"","parse-names":false,"suffix":""},{"dropping-particle":"","family":"Zehtindjiev","given":"Pavel","non-dropping-particle":"","parse-names":false,"suffix":""},{"dropping-particle":"","family":"Hahn","given":"Steffen","non-dropping-particle":"","parse-names":false,"suffix":""}],"container-title":"Movement Ecology","id":"ITEM-3","issue":"1","issued":{"date-parts":[["2018"]]},"page":"1-10","publisher":"Movement Ecology","title":"Miniaturized multi-sensor loggers provide new insight into year-round flight behaviour of small trans-Sahara avian migrants","type":"article-journal","volume":"6"},"uris":["http://www.mendeley.com/documents/?uuid=c445dea7-bed4-4ffd-a46d-b7e9158c2144"]},{"id":"ITEM-4","itemData":{"DOI":"10.1016/j.cub.2018.06.054","ISSN":"09609822","PMID":"30146151","abstract":"Thousands of species migrate [1]. Though we have some understanding of where and when they travel, we still have very little insight into who migrates with whom and for how long. Group formation is pivotal in allowing individuals to interact, transfer information, and adapt to changing conditions [2]. Yet it is remarkably difficult to infer group membership in migrating animals without being able to directly observe them. Here, we use novel lightweight atmospheric pressure loggers to monitor group dynamics in a small migratory bird, the European bee-eater (Merops apiaster). We present the first evidence of a migratory bird flying together with non-kin of different ages and sexes at all stages of the life cycle. In fact, 49% stay together throughout the annual cycle, never separating longer than 5 days at a time despite the </w:instrText>
      </w:r>
      <w:r w:rsidRPr="4CD7D69C">
        <w:rPr>
          <w:rFonts w:ascii="Cambria Math" w:hAnsi="Cambria Math" w:cs="Cambria Math"/>
        </w:rPr>
        <w:instrText xml:space="preserve">∼</w:instrText>
      </w:r>
      <w:r>
        <w:instrText xml:space="preserve">14,000-km journey. Of those that separated for longer, 89% reunited within less than a month with individuals they had previously spent time with, having flown up to 5,000 km apart. These birds were not only using the same non-breeding sites, but also displayed coordinated foraging behaviors—these are unlikely to result from chance encounters in response to the same environmental conditions alone. Better understanding of migratory group dynamics, using the presented methods, could help improve our understanding of collective decision making during large-scale movements. Dhanjal-Adams et al. report on the spatiotemporal group dynamics of migrating bee-eaters using novel lightweight (1.4 g) multisensor loggers. Using synchronisation in pressure measurements, they show how some birds migrate </w:instrText>
      </w:r>
      <w:r w:rsidRPr="4CD7D69C">
        <w:rPr>
          <w:rFonts w:ascii="Cambria Math" w:hAnsi="Cambria Math" w:cs="Cambria Math"/>
        </w:rPr>
        <w:instrText xml:space="preserve">∼</w:instrText>
      </w:r>
      <w:r>
        <w:instrText xml:space="preserve">14,000 km together, while others repeatedly separate and come back together, despite separations of days or weeks.","author":[{"dropping-particle":"","family":"Dhanjal-Adams","given":"Kiran L.","non-dropping-particle":"","parse-names":false,"suffix":""},{"dropping-particle":"","family":"Bauer","given":"Silke","non-dropping-particle":"","parse-names":false,"suffix":""},{"dropping-particle":"","family":"Emmenegger","given":"Tamara","non-dropping-particle":"","parse-names":false,"suffix":""},{"dropping-particle":"","family":"Hahn","given":"Steffen","non-dropping-particle":"","parse-names":false,"suffix":""},{"dropping-particle":"","family":"Lisovski","given":"Simeon","non-dropping-particle":"","parse-names":false,"suffix":""},{"dropping-particle":"","family":"Liechti","given":"Felix","non-dropping-particle":"","parse-names":false,"suffix":""}],"container-title":"Current Biology","id":"ITEM-4","issue":"17","issued":{"date-parts":[["2018"]]},"page":"2824-2830.e3","publisher":"Elsevier Ltd.","title":"Spatiotemporal Group Dynamics in a Long-Distance Migratory Bird","type":"article-journal","volume":"28"},"uris":["http://www.mendeley.com/documents/?uuid=725f331d-7c14-4aca-8f56-bb1b9e3efcc4"]},{"id":"ITEM-5","itemData":{"DOI":"10.1111/jav.01821","ISSN":"1600048X","abstract":"Recent advances in tracking technology are based on the use of miniature sensors for recording new aspects of individual migratory behaviour. In this study, we have used activity data loggers with barometric and temperature sensors to record the flight altitudes as well as ground elevations during stationary periods of migratory songbirds. We tracked one individual of red-backed shrike and one great reed warbler along their autumn migration from Europe to Africa. Both individuals performed their migration stepwise in travel segments and climbed most metres during the passage across the Mediterranean Sea and the Sahara Desert and least metres during the first flight segment in Europe. The great reed warbler reached its highest flight altitude of 3950 m a.s.l. during the travel segment from Europe to west Africa, while the red-backed shrike reached 3650 m a.s.l as maximum flight altitude during its travel segment from Sahel to southern Africa. Both individuals used both lowlands and highlands for resting periods along their migrations. Furthermore, temperature decreased with increasing altitude during migratory flights for both individuals, highlighting the potential to determine flight duration from temperature measurements. Finally, we discuss how barometric data could be used to investigate birds’ responses to changes in air pressure as a cue for departures on migratory flights. This new technique, i.e. using a miniature data logger with barometric pressure sensor to estimate flight altitudes and ground elevations, will open up new avenues for research and importantly advance our understanding on how small birds behave during migratory flights.","author":[{"dropping-particle":"","family":"Sjöberg","given":"Sissel","non-dropping-particle":"","parse-names":false,"suffix":""},{"dropping-particle":"","family":"Pedersen","given":"Lykke","non-dropping-particle":"","parse-names":false,"suffix":""},{"dropping-particle":"","family":"Malmiga","given":"Gintaras","non-dropping-particle":"","parse-names":false,"suffix":""},{"dropping-particle":"","family":"Alerstam","given":"Thomas","non-dropping-particle":"","parse-names":false,"suffix":""},{"dropping-particle":"","family":"Hansson","given":"Bengt","non-dropping-particle":"","parse-names":false,"suffix":""},{"dropping-particle":"","family":"Hasselquist","given":"Dennis","non-dropping-particle":"","parse-names":false,"suffix":""},{"dropping-particle":"","family":"Thorup","given":"Kasper","non-dropping-particle":"","parse-names":false,"suffix":""},{"dropping-particle":"","family":"Tøttrup","given":"Anders P.","non-dropping-particle":"","parse-names":false,"suffix":""},{"dropping-particle":"","family":"Andersson","given":"Arne","non-dropping-particle":"","parse-names":false,"suffix":""},{"dropping-particle":"","family":"Bäckman","given":"Johan","non-dropping-particle":"","parse-names":false,"suffix":""}],"container-title":"Journal of Avian Biology","id":"ITEM-5","issue":"9","issued":{"date-parts":[["2018"]]},"title":"Barometer logging reveals new dimensions of individual songbird migration","type":"article-journal","volume":"49"},"uris":["http://www.mendeley.com/documents/?uuid=3de9af2d-429a-47b2-9ba8-0bb75434c245"]},{"id":"ITEM-6","itemData":{"DOI":"10.1038/s41598-019-56677-4","ISSN":"20452322","PMID":"31882957","abstract":"Each year, billions of songbirds cross large ecological barriers during their migration. Understanding how they perform this incredible task is crucial to predict how global change may threaten the safety of such journeys. Earlier studies based on radar suggested that most songbirds cross deserts in intermittent flights at high altitude, stopping in the desert during the day, while recent tracking with light loggers suggested diurnal prolongation of nocturnal flights and common non-stop flights for some species. We analyzed light intensity and temperature data obtained from geolocation loggers deployed on 130 individuals of ten migratory songbird species, and show that a large variety of strategies for crossing deserts exists between, but also sometimes within species. Diurnal stopover in the desert is a common strategy in autumn, while most species prolonged some nocturnal flights into the day. Non-stop flights over the desert occurred more frequently in spring than in autumn, and more frequently in foliage gleaners. Temperature recordings suggest that songbirds crossed deserts with flight bouts performed at various altitudes according to species and season, along a gradient ranging from low above ground in autumn to probably &gt;2000 m above ground level, and possibly at higher altitude in spring. High-altitude flights are therefore not the general rule for crossing deserts in migrant songbirds. We conclude that a diversity of migration strategies exists for desert crossing among songbirds, with variations between but also within species.","author":[{"dropping-particle":"","family":"Jiguet","given":"Frédéric","non-dropping-particle":"","parse-names":false,"suffix":""},{"dropping-particle":"","family":"Burgess","given":"Malcolm","non-dropping-particle":"","parse-names":false,"suffix":""},{"dropping-particle":"","family":"Thorup","given":"Kasper","non-dropping-particle":"","parse-names":false,"suffix":""},{"dropping-particle":"","family":"Conway","given":"Greg","non-dropping-particle":"","parse-names":false,"suffix":""},{"dropping-particle":"","family":"Arroyo Matos","given":"José Luis","non-dropping-particle":"","parse-names":false,"suffix":""},{"dropping-particle":"","family":"Barber","given":"Lee","non-dropping-particle":"","parse-names":false,"suffix":""},{"dropping-particle":"","family":"Black","given":"John","non-dropping-particle":"","parse-names":false,"suffix":""},{"dropping-particle":"","family":"Burton","given":"Niall","non-dropping-particle":"","parse-names":false,"suffix":""},{"dropping-particle":"","family":"Castelló","given":"Joan","non-dropping-particle":"","parse-names":false,"suffix":""},{"dropping-particle":"","family":"Clewley","given":"Gary","non-dropping-particle":"","parse-names":false,"suffix":""},{"dropping-particle":"","family":"Copete","given":"José Luis","non-dropping-particle":"","parse-names":false,"suffix":""},{"dropping-particle":"","family":"Czajkowski","given":"Michel Alexandre","non-dropping-particle":"","parse-names":false,"suffix":""},{"dropping-particle":"","family":"Dale","given":"Svein","non-dropping-particle":"","parse-names":false,"suffix":""},{"dropping-particle":"","family":"Davis","given":"Tony","non-dropping-particle":"","parse-names":false,"suffix":""},{"dropping-particle":"","family":"Dombrovski","given":"Valery","non-dropping-particle":"","parse-names":false,"suffix":""},{"dropping-particle":"","family":"Drew","given":"Mike","non-dropping-particle":"","parse-names":false,"suffix":""},{"dropping-particle":"","family":"Elts","given":"Jaanus","non-dropping-particle":"","parse-names":false,"suffix":""},{"dropping-particle":"","family":"Gilson","given":"Vicky","non-dropping-particle":"","parse-names":false,"suffix":""},{"dropping-particle":"","family":"Grzegorczyk","given":"Emilienne","non-dropping-particle":"","parse-names":false,"suffix":""},{"dropping-particle":"","family":"Henderson","given":"Ian","non-dropping-particle":"","parse-names":false,"suffix":""},{"dropping-particle":"","family":"Holdsworth","given":"Michael","non-dropping-particle":"","parse-names":false,"suffix":""},{"dropping-particle":"","family":"Husbands","given":"Rob","non-dropping-particle":"","parse-names":false,"suffix":""},{"dropping-particle":"","family":"Lorrilliere","given":"Romain","non-dropping-particle":"","parse-names":false,"suffix":""},{"dropping-particle":"","family":"Marja","given":"Riho","non-dropping-particle":"","parse-names":false,"suffix":""},{"dropping-particle":"","family":"Minkevicius","given":"Simonas","non-dropping-particle":"","parse-names":false,"suffix":""},{"dropping-particle":"","family":"Moussy","given":"Caroline","non-dropping-particle":"","parse-names":false,"suffix":""},{"dropping-particle":"","family":"Olsson","given":"Peter","non-dropping-particle":"","parse-names":false,"suffix":""},{"dropping-particle":"","family":"Onrubia","given":"Alejandro","non-dropping-particle":"","parse-names":false,"suffix":""},{"dropping-particle":"","family":"Pérez","given":"Marc","non-dropping-particle":"","parse-names":false,"suffix":""},{"dropping-particle":"","family":"Piacentini","given":"Joseph","non-dropping-particle":"","parse-names":false,"suffix":""},{"dropping-particle":"","family":"Piha","given":"Markus","non-dropping-particle":"","parse-names":false,"suffix":""},{"dropping-particle":"","family":"Pons","given":"Jean Marc","non-dropping-particle":"","parse-names":false,"suffix":""},{"dropping-particle":"","family":"Procházka","given":"Petr","non-dropping-particle":"","parse-names":false,"suffix":""},{"dropping-particle":"","family":"Raković","given":"Marko","non-dropping-particle":"","parse-names":false,"suffix":""},{"dropping-particle":"","family":"Robins","given":"Harriet","non-dropping-particle":"","parse-names":false,"suffix":""},{"dropping-particle":"","family":"Seimola","given":"Tuomas","non-dropping-particle":"","parse-names":false,"suffix":""},{"dropping-particle":"","family":"Selstam","given":"Gunnar","non-dropping-particle":"","parse-names":false,"suffix":""},{"dropping-particle":"","family":"Skierczyński","given":"Michał","non-dropping-particle":"","parse-names":false,"suffix":""},{"dropping-particle":"","family":"Sondell","given":"Jan","non-dropping-particle":"","parse-names":false,"suffix":""},{"dropping-particle":"","family":"Thibault","given":"Jean Claude","non-dropping-particle":"","parse-names":false,"suffix":""},{"dropping-particle":"","family":"Tøttrup","given":"Anders P.","non-dropping-particle":"","parse-names":false,"suffix":""},{"dropping-particle":"","family":"Walker","given":"Justin","non-dropping-particle":"","parse-names":false,"suffix":""},{"dropping-particle":"","family":"Hewson","given":"Chris","non-dropping-particle":"","parse-names":false,"suffix":""}],"container-title":"Scientific Reports","id":"ITEM-6","issue":"1","issued":{"date-parts":[["2019"]]},"page":"1-12","title":"Desert crossing strategies of migrant songbirds vary between and within species","type":"article-journal","volume":"9"},"uris":["http://www.mendeley.com/documents/?uuid=0eb37b45-5a09-4539-8017-ca7af8b88f3d"]}],"mendeley":{"formattedCitation":"(Meier et al., 2018; Liechti et al., 2018; Dhanjal-Adams et al., 2018; Sjöberg et al., 2018; Jiguet et al., 2019; Briedis et al., 2020)","plainTextFormattedCitation":"(Meier et al., 2018; Liechti et al., 2018; Dhanjal-Adams et al., 2018; Sjöberg et al., 2018; Jiguet et al., 2019; Briedis et al., 2020)","previouslyFormattedCitation":"(Meier et al., 2018; Liechti et al., 2018; Dhanjal-Adams et al., 2018; Sjöberg et al., 2018; Jiguet et al., 2019; Briedis et al., 2020)"},"properties":{"noteIndex":0},"schema":"https://github.com/citation-style-language/schema/raw/master/csl-citation.json"}</w:instrText>
      </w:r>
      <w:r>
        <w:fldChar w:fldCharType="separate"/>
      </w:r>
      <w:r w:rsidRPr="4CD7D69C" w:rsidR="00CA462B">
        <w:rPr>
          <w:noProof/>
        </w:rPr>
        <w:t>(Meier et al., 2018; Liechti et al., 2018; Dhanjal-Adams et al., 2018; Sjöberg et al., 2018; Jiguet et al., 2019; Briedis et al., 2020)</w:t>
      </w:r>
      <w:r>
        <w:fldChar w:fldCharType="end"/>
      </w:r>
      <w:r w:rsidR="00626777">
        <w:rPr/>
        <w:t>.</w:t>
      </w:r>
    </w:p>
    <w:p w:rsidRPr="00970352" w:rsidR="00F7030F" w:rsidP="00BA0A02" w:rsidRDefault="003668D6" w14:paraId="57365DB3" w14:textId="084DCBF5">
      <w:commentRangeStart w:id="3"/>
      <w:r w:rsidRPr="00970352">
        <w:t>Despite th</w:t>
      </w:r>
      <w:r w:rsidRPr="00970352" w:rsidR="1D878672">
        <w:t>i</w:t>
      </w:r>
      <w:r w:rsidRPr="00970352">
        <w:t xml:space="preserve">s progress, </w:t>
      </w:r>
      <w:r w:rsidRPr="00970352" w:rsidR="00F24C0C">
        <w:t xml:space="preserve">geolocator </w:t>
      </w:r>
      <w:r w:rsidRPr="00970352">
        <w:t xml:space="preserve">studies </w:t>
      </w:r>
      <w:r w:rsidRPr="00970352" w:rsidR="00F24C0C">
        <w:t>still need to be carefully planned</w:t>
      </w:r>
      <w:r w:rsidRPr="00970352">
        <w:t xml:space="preserve"> </w:t>
      </w:r>
      <w:r w:rsidRPr="00970352" w:rsidR="00167B71">
        <w:t>(</w:t>
      </w:r>
      <w:r w:rsidRPr="00970352" w:rsidR="1210FC81">
        <w:t>in terms of</w:t>
      </w:r>
      <w:r w:rsidRPr="00970352" w:rsidR="00167B71">
        <w:t xml:space="preserve"> field time, research questions, sample size etc.) </w:t>
      </w:r>
      <w:r w:rsidRPr="00970352">
        <w:t xml:space="preserve">to </w:t>
      </w:r>
      <w:r w:rsidRPr="00970352" w:rsidR="00167B71">
        <w:t>improve the recapture of bird</w:t>
      </w:r>
      <w:r w:rsidRPr="00970352" w:rsidR="12073C21">
        <w:t>s</w:t>
      </w:r>
      <w:r w:rsidRPr="00970352" w:rsidR="00167B71">
        <w:t xml:space="preserve"> </w:t>
      </w:r>
      <w:r w:rsidRPr="00970352" w:rsidR="30B17B8E">
        <w:t>from one</w:t>
      </w:r>
      <w:r w:rsidRPr="00970352" w:rsidR="00167B71">
        <w:t xml:space="preserve"> season</w:t>
      </w:r>
      <w:r w:rsidRPr="00970352" w:rsidR="0DBCAE7F">
        <w:t xml:space="preserve"> to the next</w:t>
      </w:r>
      <w:r w:rsidRPr="00970352" w:rsidR="00167B71">
        <w:t>.</w:t>
      </w:r>
      <w:commentRangeEnd w:id="3"/>
      <w:r w:rsidRPr="00970352" w:rsidR="00FD6967">
        <w:rPr>
          <w:rStyle w:val="CommentReference"/>
        </w:rPr>
        <w:commentReference w:id="3"/>
      </w:r>
      <w:r w:rsidRPr="00970352" w:rsidR="00167B71">
        <w:t xml:space="preserve"> In this study</w:t>
      </w:r>
      <w:r w:rsidRPr="00970352" w:rsidR="00F24C0C">
        <w:t>,</w:t>
      </w:r>
      <w:r w:rsidRPr="00970352" w:rsidR="00167B71">
        <w:t xml:space="preserve"> </w:t>
      </w:r>
      <w:r w:rsidRPr="00970352" w:rsidR="00F24C0C">
        <w:t>w</w:t>
      </w:r>
      <w:r w:rsidRPr="00970352" w:rsidR="00167B71">
        <w:t xml:space="preserve">e </w:t>
      </w:r>
      <w:r w:rsidRPr="00970352" w:rsidR="00F24C0C">
        <w:t>present a</w:t>
      </w:r>
      <w:r w:rsidRPr="00970352" w:rsidR="55C5D53F">
        <w:t>n example</w:t>
      </w:r>
      <w:r w:rsidRPr="00970352" w:rsidR="009141DB">
        <w:t xml:space="preserve"> of geolocator study carried out on two Afro-tropical migrants in Kenya</w:t>
      </w:r>
      <w:r w:rsidRPr="00970352" w:rsidR="6C1AE173">
        <w:t>.</w:t>
      </w:r>
      <w:r w:rsidRPr="00970352" w:rsidR="22F6C76E">
        <w:t xml:space="preserve"> T</w:t>
      </w:r>
      <w:r w:rsidRPr="00970352" w:rsidR="009141DB">
        <w:t>his study will demonstrate how pre-deployment analysis using an existing ringing database can help optimize the deployment of geolocators</w:t>
      </w:r>
      <w:r w:rsidRPr="00970352" w:rsidR="76F794C8">
        <w:t>,</w:t>
      </w:r>
      <w:r w:rsidRPr="00970352" w:rsidR="009141DB">
        <w:t xml:space="preserve"> answering two questions</w:t>
      </w:r>
      <w:r w:rsidRPr="00970352" w:rsidR="29FA22BE">
        <w:t xml:space="preserve"> in particular</w:t>
      </w:r>
      <w:r w:rsidRPr="00970352" w:rsidR="00F24C0C">
        <w:t xml:space="preserve">: </w:t>
      </w:r>
      <w:r w:rsidRPr="00970352" w:rsidR="1C300560">
        <w:t xml:space="preserve">1) </w:t>
      </w:r>
      <w:commentRangeStart w:id="4"/>
      <w:r w:rsidRPr="00970352" w:rsidR="1C300560">
        <w:t xml:space="preserve">how can </w:t>
      </w:r>
      <w:r w:rsidRPr="00970352" w:rsidR="581EB4F4">
        <w:t>w</w:t>
      </w:r>
      <w:r w:rsidRPr="00970352" w:rsidR="1C300560">
        <w:t xml:space="preserve">e accurately estimate how many birds can be equipped </w:t>
      </w:r>
      <w:r w:rsidRPr="00970352" w:rsidR="15E9B6F9">
        <w:t xml:space="preserve">during </w:t>
      </w:r>
      <w:r w:rsidRPr="00970352" w:rsidR="1C300560">
        <w:t>one season</w:t>
      </w:r>
      <w:r w:rsidRPr="00970352" w:rsidR="43A64F35">
        <w:t xml:space="preserve">, </w:t>
      </w:r>
      <w:r w:rsidRPr="00970352" w:rsidR="1C300560">
        <w:t>to avoid wasting geolocators or not maximizing equ</w:t>
      </w:r>
      <w:r w:rsidRPr="00970352" w:rsidR="7FAFDA83">
        <w:t>ipping rates</w:t>
      </w:r>
      <w:commentRangeEnd w:id="4"/>
      <w:r w:rsidRPr="00970352" w:rsidR="00FD6967">
        <w:rPr>
          <w:rStyle w:val="CommentReference"/>
        </w:rPr>
        <w:commentReference w:id="4"/>
      </w:r>
      <w:r w:rsidRPr="00970352" w:rsidR="7FAFDA83">
        <w:t xml:space="preserve">, and 2) </w:t>
      </w:r>
      <w:r w:rsidRPr="00970352" w:rsidR="00383CEA">
        <w:t xml:space="preserve">when </w:t>
      </w:r>
      <w:r w:rsidRPr="00970352" w:rsidR="48CBD0FD">
        <w:t>should we</w:t>
      </w:r>
      <w:r w:rsidRPr="00970352" w:rsidR="00383CEA">
        <w:t xml:space="preserve"> equip, and which bird </w:t>
      </w:r>
      <w:r w:rsidRPr="00970352" w:rsidR="0377BFAA">
        <w:t>should we</w:t>
      </w:r>
      <w:r w:rsidRPr="00970352" w:rsidR="00383CEA">
        <w:t xml:space="preserve"> equip (</w:t>
      </w:r>
      <w:r w:rsidRPr="00970352" w:rsidR="5FEDC9B9">
        <w:t xml:space="preserve">with regards to </w:t>
      </w:r>
      <w:r w:rsidRPr="00970352" w:rsidR="00383CEA">
        <w:t>sex, age,</w:t>
      </w:r>
      <w:r w:rsidRPr="00970352" w:rsidR="53799E1E">
        <w:t xml:space="preserve"> and</w:t>
      </w:r>
      <w:r w:rsidRPr="00970352" w:rsidR="00383CEA">
        <w:t xml:space="preserve"> weight)</w:t>
      </w:r>
      <w:r w:rsidRPr="00970352" w:rsidR="7FAFDA83">
        <w:t xml:space="preserve"> </w:t>
      </w:r>
      <w:r w:rsidRPr="00970352" w:rsidR="00383CEA">
        <w:t xml:space="preserve">to maximize </w:t>
      </w:r>
      <w:r w:rsidRPr="00970352" w:rsidR="7FAFDA83">
        <w:t>the recapture rate</w:t>
      </w:r>
      <w:r w:rsidRPr="00970352" w:rsidR="00383CEA">
        <w:t xml:space="preserve"> and consequently</w:t>
      </w:r>
      <w:r w:rsidRPr="00970352" w:rsidR="7FAFDA83">
        <w:t xml:space="preserve"> </w:t>
      </w:r>
      <w:r w:rsidRPr="00970352" w:rsidR="6D5B8B0B">
        <w:t>data</w:t>
      </w:r>
      <w:r w:rsidRPr="00970352" w:rsidR="7FAFDA83">
        <w:t xml:space="preserve"> retriev</w:t>
      </w:r>
      <w:r w:rsidRPr="00970352" w:rsidR="5C65D7D3">
        <w:t>al?</w:t>
      </w:r>
      <w:r w:rsidRPr="00970352" w:rsidR="00FD6967">
        <w:br w:type="page"/>
      </w:r>
    </w:p>
    <w:p w:rsidRPr="00970352" w:rsidR="002E6EED" w:rsidP="00BA0A02" w:rsidRDefault="002E6EED" w14:paraId="4863D51E" w14:textId="5BB58B72">
      <w:pPr>
        <w:pStyle w:val="Heading1"/>
      </w:pPr>
      <w:r w:rsidRPr="00970352">
        <w:lastRenderedPageBreak/>
        <w:t>Materials and methods</w:t>
      </w:r>
    </w:p>
    <w:p w:rsidRPr="00970352" w:rsidR="0073355F" w:rsidP="00BA0A02" w:rsidRDefault="0073355F" w14:paraId="0E8EE958" w14:textId="124B930E">
      <w:pPr>
        <w:pStyle w:val="Heading2"/>
      </w:pPr>
      <w:r w:rsidRPr="00970352">
        <w:t xml:space="preserve">Ringing </w:t>
      </w:r>
      <w:r w:rsidRPr="00970352" w:rsidR="00775FDF">
        <w:t>s</w:t>
      </w:r>
      <w:r w:rsidRPr="00970352">
        <w:t xml:space="preserve">ite and </w:t>
      </w:r>
      <w:r w:rsidRPr="00970352" w:rsidR="00775FDF">
        <w:t>d</w:t>
      </w:r>
      <w:r w:rsidRPr="00970352">
        <w:t>atabase</w:t>
      </w:r>
    </w:p>
    <w:p w:rsidRPr="00970352" w:rsidR="00BF5941" w:rsidP="00BA0A02" w:rsidRDefault="00B64146" w14:paraId="1ECE83DA" w14:textId="46EEC62C">
      <w:commentRangeStart w:id="5"/>
      <w:r w:rsidRPr="00970352">
        <w:t>A Rocha Kenya</w:t>
      </w:r>
      <w:r w:rsidRPr="00970352" w:rsidR="00BF5941">
        <w:t xml:space="preserve"> </w:t>
      </w:r>
      <w:r w:rsidRPr="00970352" w:rsidR="1330AD5A">
        <w:t xml:space="preserve">Conservation </w:t>
      </w:r>
      <w:r w:rsidRPr="00970352" w:rsidR="00A551EC">
        <w:t>centre</w:t>
      </w:r>
      <w:r w:rsidRPr="00970352" w:rsidR="00BF5941">
        <w:t xml:space="preserve"> (3</w:t>
      </w:r>
      <w:r w:rsidRPr="00970352" w:rsidR="00A551EC">
        <w:t>°</w:t>
      </w:r>
      <w:r w:rsidRPr="00970352" w:rsidR="00BF5941">
        <w:t>22'36.3"S</w:t>
      </w:r>
      <w:r w:rsidRPr="00970352" w:rsidR="00A551EC">
        <w:t>,</w:t>
      </w:r>
      <w:r w:rsidRPr="00970352" w:rsidR="00BF5941">
        <w:t xml:space="preserve"> 39</w:t>
      </w:r>
      <w:r w:rsidRPr="00970352" w:rsidR="00A551EC">
        <w:t>°</w:t>
      </w:r>
      <w:r w:rsidRPr="00970352" w:rsidR="00BF5941">
        <w:t>59'16.9"E) is located on the coast of Kenya and in the middle of the Northern Zanzibar-Inhambane Coastal Forest Mosaic e</w:t>
      </w:r>
      <w:r w:rsidRPr="00970352" w:rsidR="00BF5941">
        <w:t>coregion, recognized for its</w:t>
      </w:r>
      <w:r w:rsidRPr="00970352" w:rsidR="003A6D8A">
        <w:t xml:space="preserve"> high</w:t>
      </w:r>
      <w:r w:rsidRPr="00970352" w:rsidR="00BF5941">
        <w:t xml:space="preserve"> </w:t>
      </w:r>
      <w:r w:rsidRPr="00970352" w:rsidR="00A551EC">
        <w:t>biodiversity</w:t>
      </w:r>
      <w:r w:rsidRPr="00970352" w:rsidR="00BF5941">
        <w:t xml:space="preserve"> value</w:t>
      </w:r>
      <w:r w:rsidRPr="00970352" w:rsidR="00A551EC">
        <w:t xml:space="preserve"> </w:t>
      </w:r>
      <w:r w:rsidRPr="00970352">
        <w:fldChar w:fldCharType="begin" w:fldLock="1"/>
      </w:r>
      <w:r w:rsidRPr="00970352">
        <w:instrText>ADDIN CSL_CITATION {"citationItems":[{"id":"ITEM-1","itemData":{"DOI":"10.1038/468895a","ISSN":"00280836","author":[{"dropping-particle":"","family":"Marris","given":"Emma","non-dropping-particle":"","parse-names":false,"suffix":""}],"container-title":"Nature","id":"ITEM-1","issue":"7326","issued":{"date-parts":[["2010"]]},"page":"895","title":"Conservation: Biodiversity as a bonus prize","type":"article-journal","volume":"468"},"uris":["http://www.mendeley.com/documents/?uuid=d80a7cf5-1ceb-4397-a132-c743946fb79b"]}],"mendeley":{"formattedCitation":"(Marris, 2010)","plainTextFormattedCitation":"(Marris, 2010)","previouslyFormattedCitation":"(Marris, 2010)"},"properties":{"noteIndex":0},"schema":"https://github.com/citation-style-language/schema/raw/master/csl-citation.json"}</w:instrText>
      </w:r>
      <w:r w:rsidRPr="00970352">
        <w:fldChar w:fldCharType="separate"/>
      </w:r>
      <w:r w:rsidRPr="00970352" w:rsidR="005D7D08">
        <w:rPr>
          <w:noProof/>
        </w:rPr>
        <w:t>(Marris, 2010)</w:t>
      </w:r>
      <w:r w:rsidRPr="00970352">
        <w:fldChar w:fldCharType="end"/>
      </w:r>
      <w:r w:rsidRPr="00970352" w:rsidR="004078FF">
        <w:t xml:space="preserve"> and threat</w:t>
      </w:r>
      <w:r w:rsidRPr="00970352" w:rsidR="01394AE9">
        <w:t>ened</w:t>
      </w:r>
      <w:r w:rsidRPr="00970352" w:rsidR="004078FF">
        <w:t xml:space="preserve"> </w:t>
      </w:r>
      <w:r w:rsidRPr="00970352" w:rsidR="7339D8E3">
        <w:t xml:space="preserve">with high </w:t>
      </w:r>
      <w:r w:rsidRPr="00970352" w:rsidR="004078FF">
        <w:t xml:space="preserve">habitat </w:t>
      </w:r>
      <w:r w:rsidRPr="00970352" w:rsidR="7331B714">
        <w:t>fragmentation</w:t>
      </w:r>
      <w:r w:rsidRPr="00970352" w:rsidR="3A520972">
        <w:t xml:space="preserve"> incurred by population growth </w:t>
      </w:r>
      <w:r w:rsidRPr="00970352" w:rsidR="3A0DD277">
        <w:t xml:space="preserve">as well as </w:t>
      </w:r>
      <w:r w:rsidRPr="00970352" w:rsidR="3A520972">
        <w:t>the expansion of agriculture and charcoal burning</w:t>
      </w:r>
      <w:r w:rsidRPr="00970352" w:rsidR="00E807DF">
        <w:t xml:space="preserve"> </w:t>
      </w:r>
      <w:r w:rsidRPr="00970352">
        <w:fldChar w:fldCharType="begin"/>
      </w:r>
      <w:r w:rsidRPr="00970352">
        <w:instrText>ADDIN CSL_CITATION {"citationItems":[{"id":"ITEM-1","itemData":{"author":[{"dropping-particle":"","family":"Burgess","given":"N","non-dropping-particle":"","parse-names":false,"suffix":""},{"dropping-particle":"","family":"Clarke","given":"G","non-dropping-particle":"","parse-names":false,"suffix":""}],"id":"ITEM-1","issued":{"date-parts":[["2000"]]},"title":"Coastal forests of eastern Africa","type":"paper-conference"},"uris":["http://www.mendeley.com/documents/?uuid=e7528d92-5809-4842-b986-1cfa66bccd4e"]}],"mendeley":{"formattedCitation":"(Burgess &amp; Clarke, 2000)","plainTextFormattedCitation":"(Burgess &amp; Clarke, 2000)","previouslyFormattedCitation":"(Burgess &amp; Clarke, 2000)"},"properties":{"noteIndex":0},"schema":"https://github.com/citation-style-language/schema/raw/master/csl-citation.json"}</w:instrText>
      </w:r>
      <w:r w:rsidRPr="00970352">
        <w:fldChar w:fldCharType="separate"/>
      </w:r>
      <w:r w:rsidRPr="00970352" w:rsidR="00E807DF">
        <w:rPr>
          <w:noProof/>
        </w:rPr>
        <w:t>(Burgess &amp; Clarke, 2000)</w:t>
      </w:r>
      <w:r w:rsidRPr="00970352">
        <w:fldChar w:fldCharType="end"/>
      </w:r>
      <w:r w:rsidRPr="00970352" w:rsidR="00E807DF">
        <w:t>.</w:t>
      </w:r>
      <w:r w:rsidRPr="00970352" w:rsidR="3A520972">
        <w:t xml:space="preserve"> </w:t>
      </w:r>
      <w:commentRangeStart w:id="6"/>
      <w:r w:rsidRPr="00970352" w:rsidR="00470703">
        <w:t xml:space="preserve">Located </w:t>
      </w:r>
      <w:r w:rsidRPr="00970352" w:rsidR="008D57BD">
        <w:t xml:space="preserve">near </w:t>
      </w:r>
      <w:r w:rsidRPr="00970352" w:rsidR="00737CAE">
        <w:t xml:space="preserve">the </w:t>
      </w:r>
      <w:r w:rsidRPr="00970352" w:rsidR="2F9FB345">
        <w:t>E</w:t>
      </w:r>
      <w:r w:rsidRPr="00970352" w:rsidR="00737CAE">
        <w:t>quator</w:t>
      </w:r>
      <w:r w:rsidRPr="00970352" w:rsidR="008D57BD">
        <w:t xml:space="preserve"> (400km south),</w:t>
      </w:r>
      <w:r w:rsidRPr="00970352" w:rsidR="00737CAE">
        <w:t xml:space="preserve"> </w:t>
      </w:r>
      <w:r w:rsidRPr="00970352" w:rsidR="00C33379">
        <w:t>several migrant strateg</w:t>
      </w:r>
      <w:r w:rsidRPr="00970352" w:rsidR="079E7C17">
        <w:t>ies</w:t>
      </w:r>
      <w:r w:rsidRPr="00970352" w:rsidR="00C33379">
        <w:t xml:space="preserve"> overlap in this area </w:t>
      </w:r>
      <w:r w:rsidRPr="00970352">
        <w:fldChar w:fldCharType="begin" w:fldLock="1"/>
      </w:r>
      <w:r w:rsidRPr="00970352">
        <w:instrText>ADDIN CSL_CITATION {"citationItems":[{"id":"ITEM-1","itemData":{"abstract":"Each year, thousands of millions of African birds undertake seasonal movements, ranging from a few hundred kilometres to epic trans-continental journeys of more than 10 000 kilometres. Of the approximately 1 800 bird species found in sub-Saharan Africa, nearly 200 species migrate seasonally between the Palearctic (Europe and Asia) and Afrotropical (sub-Saharan Africa) regions. A further 50 or so migrate between Africa and the New World, Antarctica and oceanic islands. In addition to these, more than 580 species are known to undertake seasonal migrations within the continent. This intra-African migrant, the Diederik Cuckoo, will have tackled the journey from southern Africa to its tropical non-breeding grounds and back without ever having had contact with its parents. nigel j dennis/abpl","author":[{"dropping-particle":"","family":"Turpie","given":"Jane K","non-dropping-particle":"","parse-names":false,"suffix":""}],"container-title":"Africa Birds and Birding","id":"ITEM-1","issued":{"date-parts":[["1996"]]},"page":"61 -67","title":"Superpilots Bird migration in Africa","type":"article-journal"},"uris":["http://www.mendeley.com/documents/?uuid=5aa0ff09-e838-4c9f-ba0b-7230dd9e68c5"]}],"mendeley":{"formattedCitation":"(Turpie, 1996)","plainTextFormattedCitation":"(Turpie, 1996)","previouslyFormattedCitation":"(Turpie, 1996)"},"properties":{"noteIndex":0},"schema":"https://github.com/citation-style-language/schema/raw/master/csl-citation.json"}</w:instrText>
      </w:r>
      <w:r w:rsidRPr="00970352">
        <w:fldChar w:fldCharType="separate"/>
      </w:r>
      <w:r w:rsidRPr="00970352" w:rsidR="007F1D6B">
        <w:rPr>
          <w:noProof/>
        </w:rPr>
        <w:t>(Turpie, 1996)</w:t>
      </w:r>
      <w:r w:rsidRPr="00970352">
        <w:fldChar w:fldCharType="end"/>
      </w:r>
      <w:r w:rsidRPr="00970352" w:rsidR="00C82B3E">
        <w:t>:</w:t>
      </w:r>
      <w:r w:rsidRPr="00970352" w:rsidR="007F1D6B">
        <w:t xml:space="preserve"> </w:t>
      </w:r>
      <w:r w:rsidRPr="00970352" w:rsidR="46C1AC01">
        <w:t>palearctic</w:t>
      </w:r>
      <w:r w:rsidRPr="00970352" w:rsidR="007F1D6B">
        <w:t xml:space="preserve"> passage</w:t>
      </w:r>
      <w:r w:rsidRPr="00970352" w:rsidR="00C82B3E">
        <w:t xml:space="preserve"> </w:t>
      </w:r>
      <w:r w:rsidRPr="00970352" w:rsidR="009E017E">
        <w:t xml:space="preserve">(e.g. Sedge Warbler) </w:t>
      </w:r>
      <w:r w:rsidRPr="00970352" w:rsidR="00E807DF">
        <w:t xml:space="preserve">and </w:t>
      </w:r>
      <w:r w:rsidRPr="00970352" w:rsidR="007F1D6B">
        <w:t>wintering</w:t>
      </w:r>
      <w:r w:rsidRPr="00970352" w:rsidR="009E017E">
        <w:t xml:space="preserve"> (e.g. Spotted Flycatcher)</w:t>
      </w:r>
      <w:r w:rsidRPr="00970352" w:rsidR="00C82B3E">
        <w:t>,</w:t>
      </w:r>
      <w:r w:rsidRPr="00970352" w:rsidR="008D3FE3">
        <w:t xml:space="preserve"> </w:t>
      </w:r>
      <w:r w:rsidRPr="00970352" w:rsidR="7F254088">
        <w:t xml:space="preserve">and </w:t>
      </w:r>
      <w:r w:rsidRPr="00970352" w:rsidR="00E807DF">
        <w:t xml:space="preserve">several </w:t>
      </w:r>
      <w:r w:rsidRPr="00970352" w:rsidR="008D3FE3">
        <w:t>types of</w:t>
      </w:r>
      <w:r w:rsidRPr="00970352" w:rsidR="00C82B3E">
        <w:t xml:space="preserve"> </w:t>
      </w:r>
      <w:r w:rsidRPr="00970352" w:rsidR="00B8236C">
        <w:t>intra-</w:t>
      </w:r>
      <w:r w:rsidRPr="00970352" w:rsidR="7D901A7F">
        <w:t>African</w:t>
      </w:r>
      <w:r w:rsidRPr="00970352" w:rsidR="00B8236C">
        <w:t xml:space="preserve"> </w:t>
      </w:r>
      <w:r w:rsidRPr="00970352" w:rsidR="008D3FE3">
        <w:t>migration</w:t>
      </w:r>
      <w:r w:rsidRPr="00970352" w:rsidR="71350191">
        <w:t xml:space="preserve">: </w:t>
      </w:r>
      <w:r w:rsidRPr="00970352" w:rsidR="008D3FE3">
        <w:t>wintering</w:t>
      </w:r>
      <w:r w:rsidRPr="00970352" w:rsidR="009E017E">
        <w:t xml:space="preserve"> (e.g. </w:t>
      </w:r>
      <w:r w:rsidRPr="00970352" w:rsidR="00B62AFB">
        <w:t>Pygmy Kingfisher</w:t>
      </w:r>
      <w:r w:rsidRPr="00970352" w:rsidR="009E017E">
        <w:t>)</w:t>
      </w:r>
      <w:r w:rsidRPr="00970352" w:rsidR="008D3FE3">
        <w:t>, passage</w:t>
      </w:r>
      <w:r w:rsidRPr="00970352" w:rsidR="009E017E">
        <w:t xml:space="preserve"> (e.g. </w:t>
      </w:r>
      <w:r w:rsidRPr="00970352" w:rsidR="00B42258">
        <w:t>White-throated Bee-eater</w:t>
      </w:r>
      <w:r w:rsidRPr="00970352" w:rsidR="009E017E">
        <w:t>)</w:t>
      </w:r>
      <w:r w:rsidRPr="00970352" w:rsidR="008D3FE3">
        <w:t xml:space="preserve">, </w:t>
      </w:r>
      <w:r w:rsidRPr="00970352" w:rsidR="1C7C1CDC">
        <w:t>and summering</w:t>
      </w:r>
      <w:r w:rsidRPr="00970352" w:rsidR="00A81CF5">
        <w:t xml:space="preserve"> (e.g. )</w:t>
      </w:r>
      <w:r w:rsidRPr="00970352" w:rsidR="1C7C1CDC">
        <w:t>,</w:t>
      </w:r>
      <w:r w:rsidRPr="00970352" w:rsidR="00F00025">
        <w:t xml:space="preserve"> </w:t>
      </w:r>
      <w:r w:rsidRPr="00970352" w:rsidR="24BCB6B4">
        <w:t xml:space="preserve">and finally predictable and erratic </w:t>
      </w:r>
      <w:r w:rsidRPr="00970352" w:rsidR="009A10F1">
        <w:t>rain-related movement</w:t>
      </w:r>
      <w:r w:rsidRPr="00970352" w:rsidR="71DA22C2">
        <w:t>s</w:t>
      </w:r>
      <w:r w:rsidRPr="00970352" w:rsidR="00851C16">
        <w:t xml:space="preserve"> (e.g.)</w:t>
      </w:r>
      <w:r w:rsidRPr="00970352" w:rsidR="009A10F1">
        <w:t>.</w:t>
      </w:r>
      <w:commentRangeEnd w:id="6"/>
      <w:r w:rsidRPr="00970352">
        <w:rPr>
          <w:rStyle w:val="CommentReference"/>
        </w:rPr>
        <w:commentReference w:id="6"/>
      </w:r>
    </w:p>
    <w:p w:rsidRPr="00970352" w:rsidR="00BF5941" w:rsidP="02D9F3B0" w:rsidRDefault="00BF5941" w14:paraId="511BA64A" w14:textId="4C8F4D5E">
      <w:pPr>
        <w:rPr>
          <w:rFonts w:cs="Arial"/>
          <w:b/>
          <w:bCs/>
          <w:kern w:val="32"/>
        </w:rPr>
      </w:pPr>
      <w:r w:rsidRPr="00970352">
        <w:t xml:space="preserve">More locally, the </w:t>
      </w:r>
      <w:r w:rsidRPr="00970352" w:rsidR="375ADA34">
        <w:t xml:space="preserve">study </w:t>
      </w:r>
      <w:r w:rsidRPr="00970352" w:rsidR="5224FD2A">
        <w:t xml:space="preserve">centre </w:t>
      </w:r>
      <w:r w:rsidRPr="00970352">
        <w:t>is located on a residential co</w:t>
      </w:r>
      <w:r w:rsidRPr="00970352" w:rsidR="1D444EC3">
        <w:t>a</w:t>
      </w:r>
      <w:r w:rsidRPr="00970352">
        <w:t>st</w:t>
      </w:r>
      <w:r w:rsidRPr="00970352" w:rsidR="2EE045CF">
        <w:t>al</w:t>
      </w:r>
      <w:r w:rsidRPr="00970352">
        <w:t xml:space="preserve"> scrub/forest that </w:t>
      </w:r>
      <w:r w:rsidRPr="00970352" w:rsidR="446F11CB">
        <w:t xml:space="preserve">has </w:t>
      </w:r>
      <w:r w:rsidRPr="00970352">
        <w:t>benefit</w:t>
      </w:r>
      <w:r w:rsidRPr="00970352" w:rsidR="224FD39A">
        <w:t>ted</w:t>
      </w:r>
      <w:r w:rsidRPr="00970352">
        <w:t xml:space="preserve"> from l</w:t>
      </w:r>
      <w:r w:rsidRPr="00970352" w:rsidR="07A847BE">
        <w:t xml:space="preserve">imited </w:t>
      </w:r>
      <w:r w:rsidRPr="00970352">
        <w:t xml:space="preserve">habitat change over the last 50 years </w:t>
      </w:r>
      <w:r w:rsidRPr="00970352">
        <w:fldChar w:fldCharType="begin" w:fldLock="1"/>
      </w:r>
      <w:r w:rsidRPr="00970352">
        <w:instrText>ADDIN CSL_CITATION {"citationItems":[{"id":"ITEM-1","itemData":{"DOI":"10.4236/ojf.2016.64019","ISSN":"2163-0429","abstract":"Watamu Mida creek coastal areas, mainly the shoreline, the mangroves and the general environ-ment have been changing due to the impact of land use change, shoreline erosion, human popula-tion pressure and the expansion of tourism sector. This research assesses the impact of land use change on mangrove dynamics and shoreline erosion as well as the main driving factors that cause these changes in Watamu Midacreek. This study uses old aerial photographs (1969 and 1989), current high resolution satellite images World view (2010) and ground truthing in combination with information from the local community to analyze the impact of change in land use from 1969-2010. Land use and cover types were visually interpreted, digitized and delineated using aerial photographs of 1969, 1989 and 2010 satellite images in ArcGIS.9.3.1 and ERDAS IMAGINE 2014 software. The results of the land use change between 1969 and 1989 showed a decline of scrub land, miscellaneous coastal vegetation, coastal bush, thicket with trees and mangroves, whereas new types of land use which emerged during this period were town and barren land. The greatest land use change rate observed between 1969 and 1989 was in miscellaneous coastal vegetation at 2.5%, while coastal bush experienced a significant negative change rate of −6.5%. The main land use changes observed between 1989 and 2010 were increasing coastal bush, an expansion of town and urban areas, hotels and private holiday houses. Encroachments into the mangrove forest have been observed both by local people and foreign private holiday house owners. The change in land use had an impact on shoreline changes as well. Areas mainly covered by old trees, and coastal bushes which protected the shoreline from erosion currently have been converted into very big hotels and several private holiday house complexes. The main drivers of land use change were human population growth and policy (through weakness of law enforcement). Policies and regu-lations which are not currently implemented need to be updated based on the current pressure-state situation, and there should be strong law enforcement and strict regulation to control any unplanned developments along the coast and in the neighboring hinterland.","author":[{"dropping-particle":"","family":"Alemayehu","given":"Fikir","non-dropping-particle":"","parse-names":false,"suffix":""}],"container-title":"Open Journal of Forestry","id":"ITEM-1","issue":"04","issued":{"date-parts":[["2016"]]},"page":"230-242","title":"Land Use and Land Cover Change in the Coastal Area of Watamu Mida Creek, Kenya","type":"article-journal","volume":"06"},"uris":["http://www.mendeley.com/documents/?uuid=defa967f-0c13-470a-b1f2-6ad5fcd0b7cf"]}],"mendeley":{"formattedCitation":"(Alemayehu, 2016)","plainTextFormattedCitation":"(Alemayehu, 2016)","previouslyFormattedCitation":"(Alemayehu, 2016)"},"properties":{"noteIndex":0},"schema":"https://github.com/citation-style-language/schema/raw/master/csl-citation.json"}</w:instrText>
      </w:r>
      <w:r w:rsidRPr="00970352">
        <w:fldChar w:fldCharType="separate"/>
      </w:r>
      <w:r w:rsidRPr="00970352" w:rsidR="005D7D08">
        <w:rPr>
          <w:noProof/>
        </w:rPr>
        <w:t>(Alemayehu, 2016)</w:t>
      </w:r>
      <w:r w:rsidRPr="00970352">
        <w:fldChar w:fldCharType="end"/>
      </w:r>
      <w:r w:rsidRPr="00970352" w:rsidR="1EDD4831">
        <w:t>, in the effort to preserve the ecosystems for tourism purposes</w:t>
      </w:r>
      <w:r w:rsidRPr="00970352">
        <w:t xml:space="preserve">. The </w:t>
      </w:r>
      <w:r w:rsidRPr="00970352" w:rsidR="35FF40ED">
        <w:t xml:space="preserve">ringing </w:t>
      </w:r>
      <w:r w:rsidRPr="00970352">
        <w:t xml:space="preserve">nets are </w:t>
      </w:r>
      <w:r w:rsidRPr="00970352" w:rsidR="630ED448">
        <w:t>placed</w:t>
      </w:r>
      <w:r w:rsidRPr="00970352">
        <w:t xml:space="preserve"> in </w:t>
      </w:r>
      <w:r w:rsidRPr="00970352" w:rsidR="00E83136">
        <w:t>a</w:t>
      </w:r>
      <w:r w:rsidRPr="00970352">
        <w:t xml:space="preserve"> nature trail </w:t>
      </w:r>
      <w:r w:rsidRPr="00970352" w:rsidR="0A23407C">
        <w:t xml:space="preserve">that runs </w:t>
      </w:r>
      <w:r w:rsidRPr="00970352" w:rsidR="00DF5E49">
        <w:t>through a small patch of forest, managed by the field study</w:t>
      </w:r>
      <w:r w:rsidRPr="00970352">
        <w:t xml:space="preserve"> </w:t>
      </w:r>
      <w:commentRangeStart w:id="8"/>
      <w:r w:rsidRPr="00970352" w:rsidR="00614C54">
        <w:t>centre</w:t>
      </w:r>
      <w:commentRangeEnd w:id="8"/>
      <w:r w:rsidRPr="00970352" w:rsidR="00851C16">
        <w:rPr>
          <w:rStyle w:val="CommentReference"/>
        </w:rPr>
        <w:commentReference w:id="8"/>
      </w:r>
      <w:r w:rsidRPr="00970352" w:rsidR="00DF5E49">
        <w:t xml:space="preserve">. </w:t>
      </w:r>
      <w:commentRangeEnd w:id="5"/>
      <w:r w:rsidRPr="00970352" w:rsidR="00851C16">
        <w:rPr>
          <w:rStyle w:val="CommentReference"/>
        </w:rPr>
        <w:commentReference w:id="5"/>
      </w:r>
    </w:p>
    <w:p w:rsidRPr="00970352" w:rsidR="004C42F2" w:rsidP="00BA0A02" w:rsidRDefault="00156367" w14:paraId="3EE9BBCC" w14:textId="51675906">
      <w:r w:rsidRPr="00970352">
        <w:t>In this study, we use the ringing data</w:t>
      </w:r>
      <w:r w:rsidRPr="00970352" w:rsidR="00E83136">
        <w:t>set</w:t>
      </w:r>
      <w:r w:rsidRPr="00970352">
        <w:t xml:space="preserve"> </w:t>
      </w:r>
      <w:r w:rsidRPr="00970352" w:rsidR="1BB849EA">
        <w:t xml:space="preserve">from </w:t>
      </w:r>
      <w:r w:rsidRPr="00970352">
        <w:t>ringing session</w:t>
      </w:r>
      <w:r w:rsidRPr="00970352" w:rsidR="508D923C">
        <w:t>s</w:t>
      </w:r>
      <w:r w:rsidRPr="00970352" w:rsidR="55608460">
        <w:t xml:space="preserve"> </w:t>
      </w:r>
      <w:r w:rsidRPr="00970352" w:rsidR="0C9DA37C">
        <w:t xml:space="preserve">conducted regularly </w:t>
      </w:r>
      <w:r w:rsidRPr="00970352" w:rsidR="24A77484">
        <w:t xml:space="preserve">from </w:t>
      </w:r>
      <w:r w:rsidRPr="00970352" w:rsidR="00E83136">
        <w:t xml:space="preserve">2002 </w:t>
      </w:r>
      <w:r w:rsidRPr="00970352" w:rsidR="7E30BA82">
        <w:t>to this date</w:t>
      </w:r>
      <w:r w:rsidRPr="00970352">
        <w:t>. Up to</w:t>
      </w:r>
      <w:r w:rsidRPr="00970352">
        <w:t xml:space="preserve"> </w:t>
      </w:r>
      <w:r w:rsidRPr="00970352" w:rsidR="00E83136">
        <w:t>early</w:t>
      </w:r>
      <w:r w:rsidRPr="00970352">
        <w:t xml:space="preserve"> 2019, the dataset </w:t>
      </w:r>
      <w:r w:rsidRPr="00970352" w:rsidR="00D54E36">
        <w:t>consists</w:t>
      </w:r>
      <w:r w:rsidRPr="00970352">
        <w:t xml:space="preserve"> of 3</w:t>
      </w:r>
      <w:r w:rsidRPr="00970352" w:rsidR="00ED1D94">
        <w:t>’</w:t>
      </w:r>
      <w:r w:rsidRPr="00970352">
        <w:t>372</w:t>
      </w:r>
      <w:r w:rsidRPr="00970352" w:rsidR="007E1F73">
        <w:t xml:space="preserve"> </w:t>
      </w:r>
      <w:r w:rsidRPr="00970352">
        <w:t>entries of 2</w:t>
      </w:r>
      <w:r w:rsidRPr="00970352" w:rsidR="00ED1D94">
        <w:t>’</w:t>
      </w:r>
      <w:r w:rsidRPr="00970352">
        <w:t>532 rings covering 96 species</w:t>
      </w:r>
      <w:r w:rsidRPr="00970352" w:rsidR="00585DEA">
        <w:t xml:space="preserve"> and collected during</w:t>
      </w:r>
      <w:r w:rsidRPr="00970352">
        <w:t xml:space="preserve"> 317 sessions.</w:t>
      </w:r>
      <w:r w:rsidRPr="00970352" w:rsidR="00D17709">
        <w:t xml:space="preserve"> The ringing effort presents some temporal variability</w:t>
      </w:r>
      <w:r w:rsidRPr="00970352" w:rsidR="00DF5E49">
        <w:t>, a</w:t>
      </w:r>
      <w:r w:rsidRPr="00970352" w:rsidR="228DA8F8">
        <w:t xml:space="preserve">s well as </w:t>
      </w:r>
      <w:r w:rsidRPr="00970352" w:rsidR="00DF5E49">
        <w:t>variability</w:t>
      </w:r>
      <w:r w:rsidRPr="00970352" w:rsidR="00D17709">
        <w:t xml:space="preserve"> </w:t>
      </w:r>
      <w:r w:rsidRPr="00970352" w:rsidR="00DF5E49">
        <w:t>in</w:t>
      </w:r>
      <w:r w:rsidRPr="00970352" w:rsidR="002E2AC7">
        <w:t xml:space="preserve"> </w:t>
      </w:r>
      <w:r w:rsidRPr="00970352" w:rsidR="00306821">
        <w:t xml:space="preserve">the metadata recorded </w:t>
      </w:r>
      <w:r w:rsidRPr="00970352" w:rsidR="00D17709">
        <w:t>(see SM1).</w:t>
      </w:r>
      <w:r w:rsidRPr="00970352" w:rsidR="00334B44">
        <w:t xml:space="preserve"> </w:t>
      </w:r>
      <w:r w:rsidRPr="00970352">
        <w:t>In general</w:t>
      </w:r>
      <w:r w:rsidRPr="00970352" w:rsidR="00564598">
        <w:t xml:space="preserve"> (</w:t>
      </w:r>
      <w:r w:rsidRPr="00970352" w:rsidR="009F6C59">
        <w:t xml:space="preserve">see </w:t>
      </w:r>
      <w:r w:rsidRPr="00970352">
        <w:fldChar w:fldCharType="begin"/>
      </w:r>
      <w:r w:rsidRPr="00970352">
        <w:instrText xml:space="preserve"> REF _Ref55910017 \h </w:instrText>
      </w:r>
      <w:r w:rsidRPr="00970352">
        <w:fldChar w:fldCharType="separate"/>
      </w:r>
      <w:r w:rsidRPr="00970352" w:rsidR="009F6C59">
        <w:t xml:space="preserve">Figure </w:t>
      </w:r>
      <w:r w:rsidRPr="00970352" w:rsidR="009F6C59">
        <w:rPr>
          <w:noProof/>
        </w:rPr>
        <w:t>7</w:t>
      </w:r>
      <w:r w:rsidRPr="00970352">
        <w:fldChar w:fldCharType="end"/>
      </w:r>
      <w:r w:rsidRPr="00970352" w:rsidR="009F6C59">
        <w:t xml:space="preserve"> in SM1</w:t>
      </w:r>
      <w:r w:rsidRPr="00970352" w:rsidR="00564598">
        <w:t>)</w:t>
      </w:r>
      <w:r w:rsidRPr="00970352">
        <w:t>, sessions start at sunrise (M=06</w:t>
      </w:r>
      <w:r w:rsidRPr="00970352" w:rsidR="00DF5E49">
        <w:t>.</w:t>
      </w:r>
      <w:r w:rsidRPr="00970352">
        <w:t>12</w:t>
      </w:r>
      <w:r w:rsidRPr="00970352" w:rsidR="00DF5E49">
        <w:t>am</w:t>
      </w:r>
      <w:r w:rsidRPr="00970352">
        <w:t>; SD=00:14) and last until bird activity</w:t>
      </w:r>
      <w:r w:rsidRPr="00970352" w:rsidR="007E1F73">
        <w:t xml:space="preserve"> </w:t>
      </w:r>
      <w:r w:rsidRPr="00970352">
        <w:t>slows down (</w:t>
      </w:r>
      <w:r w:rsidRPr="00970352" w:rsidR="00851C16">
        <w:t xml:space="preserve">session </w:t>
      </w:r>
      <w:r w:rsidRPr="00970352" w:rsidR="00DF5E49">
        <w:t xml:space="preserve">duration </w:t>
      </w:r>
      <w:r w:rsidRPr="00970352">
        <w:t xml:space="preserve">M=04:08; SD=01:01). </w:t>
      </w:r>
      <w:r w:rsidRPr="00970352" w:rsidR="481456AE">
        <w:t>O</w:t>
      </w:r>
      <w:r w:rsidRPr="00970352">
        <w:t>n average, a total of 154m</w:t>
      </w:r>
      <w:r w:rsidRPr="00970352" w:rsidR="007E1F73">
        <w:t xml:space="preserve"> </w:t>
      </w:r>
      <w:r w:rsidRPr="00970352">
        <w:t>(SD= 51) of nets</w:t>
      </w:r>
      <w:r w:rsidRPr="00970352" w:rsidR="00347CF2">
        <w:t xml:space="preserve"> were used</w:t>
      </w:r>
      <w:r w:rsidRPr="00970352">
        <w:t xml:space="preserve">. </w:t>
      </w:r>
      <w:r w:rsidRPr="00970352" w:rsidR="5DB66A04">
        <w:t>D</w:t>
      </w:r>
      <w:r w:rsidRPr="00970352" w:rsidR="00C16071">
        <w:t>escriptive note</w:t>
      </w:r>
      <w:r w:rsidRPr="00970352" w:rsidR="51502778">
        <w:t>s</w:t>
      </w:r>
      <w:r w:rsidRPr="00970352" w:rsidR="00C16071">
        <w:t xml:space="preserve"> on</w:t>
      </w:r>
      <w:r w:rsidRPr="00970352">
        <w:t xml:space="preserve"> weather</w:t>
      </w:r>
      <w:r w:rsidRPr="00970352" w:rsidR="00C16071">
        <w:t xml:space="preserve"> condition</w:t>
      </w:r>
      <w:r w:rsidRPr="00970352" w:rsidR="46947148">
        <w:t>s</w:t>
      </w:r>
      <w:r w:rsidRPr="00970352" w:rsidR="00C16071">
        <w:t xml:space="preserve"> w</w:t>
      </w:r>
      <w:r w:rsidRPr="00970352" w:rsidR="4ADB44B6">
        <w:t>ere</w:t>
      </w:r>
      <w:r w:rsidRPr="00970352" w:rsidR="00C16071">
        <w:t xml:space="preserve"> also </w:t>
      </w:r>
      <w:r w:rsidRPr="00970352" w:rsidR="2ABC2C9A">
        <w:t xml:space="preserve">included, </w:t>
      </w:r>
      <w:r w:rsidRPr="00970352" w:rsidR="00C16071">
        <w:t xml:space="preserve">and </w:t>
      </w:r>
      <w:r w:rsidRPr="00970352" w:rsidR="540F357B">
        <w:t xml:space="preserve">later </w:t>
      </w:r>
      <w:r w:rsidRPr="00970352" w:rsidR="00C16071">
        <w:t xml:space="preserve">classified </w:t>
      </w:r>
      <w:r w:rsidRPr="00970352">
        <w:t>according to the</w:t>
      </w:r>
      <w:r w:rsidRPr="00970352" w:rsidR="07728A53">
        <w:t>ir</w:t>
      </w:r>
      <w:r w:rsidRPr="00970352">
        <w:t xml:space="preserve"> expected in</w:t>
      </w:r>
      <w:r w:rsidRPr="00970352" w:rsidR="00E44B06">
        <w:t>fl</w:t>
      </w:r>
      <w:r w:rsidRPr="00970352">
        <w:t xml:space="preserve">uence on the capture rate (none, little, large). </w:t>
      </w:r>
      <w:commentRangeStart w:id="10"/>
      <w:r w:rsidRPr="00970352">
        <w:t xml:space="preserve">We manually checked </w:t>
      </w:r>
      <w:r w:rsidRPr="00970352" w:rsidR="00E44B06">
        <w:t>extreme</w:t>
      </w:r>
      <w:r w:rsidRPr="00970352">
        <w:t xml:space="preserve"> value</w:t>
      </w:r>
      <w:r w:rsidRPr="00970352" w:rsidR="2ECE73DE">
        <w:t>s</w:t>
      </w:r>
      <w:r w:rsidRPr="00970352" w:rsidR="00851C16">
        <w:t xml:space="preserve"> in the dataset and </w:t>
      </w:r>
      <w:r w:rsidRPr="00970352" w:rsidR="2ECE73DE">
        <w:t>remove</w:t>
      </w:r>
      <w:r w:rsidRPr="00970352" w:rsidR="00851C16">
        <w:t>d</w:t>
      </w:r>
      <w:r w:rsidRPr="00970352">
        <w:t xml:space="preserve"> </w:t>
      </w:r>
      <w:r w:rsidRPr="00970352" w:rsidR="00E44B06">
        <w:t>outlier</w:t>
      </w:r>
      <w:r w:rsidRPr="00970352" w:rsidR="19FFC36A">
        <w:t>s</w:t>
      </w:r>
      <w:r w:rsidRPr="00970352">
        <w:t>.</w:t>
      </w:r>
      <w:commentRangeEnd w:id="10"/>
      <w:r w:rsidRPr="00970352">
        <w:rPr>
          <w:rStyle w:val="CommentReference"/>
        </w:rPr>
        <w:commentReference w:id="10"/>
      </w:r>
    </w:p>
    <w:p w:rsidRPr="00970352" w:rsidR="000D61F9" w:rsidP="00BA0A02" w:rsidRDefault="00E44B06" w14:paraId="3FAB7349" w14:textId="08854154">
      <w:r w:rsidRPr="00970352">
        <w:t>In addition, w</w:t>
      </w:r>
      <w:r w:rsidRPr="00970352" w:rsidR="004C42F2">
        <w:t xml:space="preserve">e also </w:t>
      </w:r>
      <w:r w:rsidRPr="00970352" w:rsidR="005D2466">
        <w:t>present</w:t>
      </w:r>
      <w:r w:rsidRPr="00970352" w:rsidR="004C42F2">
        <w:t xml:space="preserve"> the </w:t>
      </w:r>
      <w:r w:rsidRPr="00970352" w:rsidR="008521F3">
        <w:t xml:space="preserve">ringing </w:t>
      </w:r>
      <w:r w:rsidRPr="00970352" w:rsidR="004C42F2">
        <w:t xml:space="preserve">data </w:t>
      </w:r>
      <w:r w:rsidRPr="00970352" w:rsidR="00614C54">
        <w:t>of 2020</w:t>
      </w:r>
      <w:r w:rsidRPr="00970352" w:rsidR="008521F3">
        <w:t xml:space="preserve">, when the geolocators were </w:t>
      </w:r>
      <w:r w:rsidRPr="00970352" w:rsidR="00DF5E49">
        <w:t>deployed</w:t>
      </w:r>
      <w:r w:rsidRPr="00970352" w:rsidR="008521F3">
        <w:t xml:space="preserve">. We did not include this data in the fitting of the models </w:t>
      </w:r>
      <w:r w:rsidRPr="00970352" w:rsidR="00DF5E49">
        <w:t>but rather</w:t>
      </w:r>
      <w:r w:rsidRPr="00970352" w:rsidR="008521F3">
        <w:t xml:space="preserve"> use</w:t>
      </w:r>
      <w:r w:rsidRPr="00970352" w:rsidR="008363D5">
        <w:t xml:space="preserve">d it </w:t>
      </w:r>
      <w:r w:rsidRPr="00970352" w:rsidR="00DF5E49">
        <w:t>for</w:t>
      </w:r>
      <w:r w:rsidRPr="00970352" w:rsidR="008363D5">
        <w:t xml:space="preserve"> </w:t>
      </w:r>
      <w:r w:rsidRPr="00970352" w:rsidR="00DF5E49">
        <w:t>comparison and d</w:t>
      </w:r>
      <w:r w:rsidRPr="00970352" w:rsidR="008363D5">
        <w:t>iscussion</w:t>
      </w:r>
      <w:r w:rsidRPr="00970352" w:rsidR="48773899">
        <w:t xml:space="preserve"> purposes</w:t>
      </w:r>
      <w:r w:rsidRPr="00970352" w:rsidR="004C42F2">
        <w:t>.</w:t>
      </w:r>
    </w:p>
    <w:p w:rsidRPr="00970352" w:rsidR="25376D17" w:rsidP="02D9F3B0" w:rsidRDefault="25376D17" w14:paraId="5BC0FEE2" w14:textId="63741D98">
      <w:r w:rsidRPr="00970352">
        <w:t>In this case study, geolocators were placed on Red-capped Robin-chats</w:t>
      </w:r>
      <w:r w:rsidRPr="00970352" w:rsidR="758972B1">
        <w:t xml:space="preserve"> (RCRC)</w:t>
      </w:r>
      <w:r w:rsidRPr="00970352">
        <w:t>, a</w:t>
      </w:r>
      <w:r w:rsidRPr="00970352" w:rsidR="29CE73F4">
        <w:t xml:space="preserve"> terrestrial thrush </w:t>
      </w:r>
      <w:r w:rsidRPr="00970352">
        <w:t>wintering in the area</w:t>
      </w:r>
      <w:r w:rsidRPr="00970352" w:rsidR="523D2AD7">
        <w:t xml:space="preserve"> from April to October</w:t>
      </w:r>
      <w:r w:rsidRPr="00970352" w:rsidR="6164F4DF">
        <w:t>, in order to uncover their summering site and migration routes</w:t>
      </w:r>
      <w:r w:rsidRPr="00970352" w:rsidR="005D2466">
        <w:t xml:space="preserve"> </w:t>
      </w:r>
      <w:r w:rsidRPr="00970352" w:rsidR="00325723">
        <w:fldChar w:fldCharType="begin" w:fldLock="1"/>
      </w:r>
      <w:r w:rsidRPr="00970352" w:rsidR="00B51AE0">
        <w:instrText>ADDIN CSL_CITATION {"citationItems":[{"id":"ITEM-1","itemData":{"DOI":"10.13140/RG.2.2.34477.10721","abstract":"Within the current context of climate change particularly affecting Africa, it has become all the more urgent to study intra-African migratory birds, whose even general migration routes and timing are in most cases as yet largely unknown. In one of the first studies leveraging geolocators to uncover intra-African bird migration, we propose to investigate the specific migration patterns of two species: the Mangrove Kingfisher and the Red-capped Robin-chat. Beyond the description of migratory patterns in terms of timing and route, we will investigate the speed and rhythm of the Mangrove Kingfisher’s migration, and reveal the location of breeding grounds of Red-capped Robin-chat populations that spend the non-breeding season along the coast of Kenya. We plan to equip individuals from these two species with geolocators on the coast of Kenya, and retrap them in the following years, in order to collect and subsequently analyse data on their migration strategy. These data will be combined with ringing data and citizen science bird atlas data to provide a detailed picture of these two species’ migration in East Africa.","author":[{"dropping-particle":"","family":"Nussbaumer","given":"Raphaël","non-dropping-particle":"","parse-names":false,"suffix":""},{"dropping-particle":"","family":"Jackson","given":"Colin","non-dropping-particle":"","parse-names":false,"suffix":""}],"id":"ITEM-1","issue":"March","issued":{"date-parts":[["2020"]]},"number-of-pages":"1-7","publisher-place":"Watamu","title":"Using geolocators to unravel intra-African migrant strategies","type":"report"},"uris":["http://www.mendeley.com/documents/?uuid=0e4c3bcc-ff70-456a-aea1-e808ea1eec5a"]}],"mendeley":{"formattedCitation":"(Nussbaumer &amp; Jackson, 2020)","plainTextFormattedCitation":"(Nussbaumer &amp; Jackson, 2020)","previouslyFormattedCitation":"(Nussbaumer &amp; Jackson, 2020)"},"properties":{"noteIndex":0},"schema":"https://github.com/citation-style-language/schema/raw/master/csl-citation.json"}</w:instrText>
      </w:r>
      <w:r w:rsidRPr="00970352" w:rsidR="00325723">
        <w:fldChar w:fldCharType="separate"/>
      </w:r>
      <w:r w:rsidRPr="00970352" w:rsidR="00325723">
        <w:rPr>
          <w:noProof/>
        </w:rPr>
        <w:t>(Nussbaumer &amp; Jackson, 2020)</w:t>
      </w:r>
      <w:r w:rsidRPr="00970352" w:rsidR="00325723">
        <w:fldChar w:fldCharType="end"/>
      </w:r>
      <w:r w:rsidRPr="00970352" w:rsidR="523D2AD7">
        <w:t xml:space="preserve">. </w:t>
      </w:r>
      <w:commentRangeStart w:id="11"/>
      <w:r w:rsidRPr="00970352" w:rsidR="523D2AD7">
        <w:t xml:space="preserve">The migratory patterns for this </w:t>
      </w:r>
      <w:r w:rsidRPr="00970352" w:rsidR="06FA9667">
        <w:t xml:space="preserve">Afro-tropical migrant </w:t>
      </w:r>
      <w:r w:rsidRPr="00970352" w:rsidR="523D2AD7">
        <w:t xml:space="preserve">have proven difficult to understand, as there appears to be several migratory populations, as well as resident </w:t>
      </w:r>
      <w:commentRangeStart w:id="12"/>
      <w:r w:rsidRPr="00970352" w:rsidR="523D2AD7">
        <w:t>populations</w:t>
      </w:r>
      <w:commentRangeEnd w:id="12"/>
      <w:r w:rsidRPr="00970352" w:rsidR="00E02C9E">
        <w:rPr>
          <w:rStyle w:val="CommentReference"/>
        </w:rPr>
        <w:commentReference w:id="12"/>
      </w:r>
      <w:r w:rsidRPr="00970352" w:rsidR="523D2AD7">
        <w:t xml:space="preserve">. </w:t>
      </w:r>
      <w:commentRangeEnd w:id="11"/>
      <w:r w:rsidRPr="00970352" w:rsidR="00E02C9E">
        <w:rPr>
          <w:rStyle w:val="CommentReference"/>
        </w:rPr>
        <w:commentReference w:id="11"/>
      </w:r>
    </w:p>
    <w:p w:rsidRPr="00970352" w:rsidR="000D61F9" w:rsidP="00BA0A02" w:rsidRDefault="007D7B18" w14:paraId="5B0293CA" w14:textId="1C769226">
      <w:pPr>
        <w:pStyle w:val="Heading2"/>
      </w:pPr>
      <w:r w:rsidRPr="00970352">
        <w:t xml:space="preserve">How many </w:t>
      </w:r>
      <w:r w:rsidRPr="00970352" w:rsidR="00614C54">
        <w:t>geolocator</w:t>
      </w:r>
      <w:r w:rsidRPr="00970352" w:rsidR="62E356A7">
        <w:t>s</w:t>
      </w:r>
      <w:r w:rsidRPr="00970352" w:rsidR="00614C54">
        <w:t xml:space="preserve"> to </w:t>
      </w:r>
      <w:r w:rsidRPr="00970352" w:rsidR="00A13B1B">
        <w:t>order</w:t>
      </w:r>
      <w:r w:rsidRPr="00970352">
        <w:t>?</w:t>
      </w:r>
    </w:p>
    <w:p w:rsidRPr="00970352" w:rsidR="004C42F2" w:rsidP="0043321B" w:rsidRDefault="004C42F2" w14:paraId="09CCA390" w14:textId="45EB3497">
      <w:r w:rsidR="004C42F2">
        <w:rPr/>
        <w:t xml:space="preserve">In the </w:t>
      </w:r>
      <w:r w:rsidR="001A795C">
        <w:rPr/>
        <w:t>planification</w:t>
      </w:r>
      <w:r w:rsidR="004C42F2">
        <w:rPr/>
        <w:t xml:space="preserve"> stage, </w:t>
      </w:r>
      <w:r w:rsidR="6EB413A3">
        <w:rPr/>
        <w:t>it is important to</w:t>
      </w:r>
      <w:r w:rsidR="1BD07797">
        <w:rPr/>
        <w:t xml:space="preserve"> accurately estimate</w:t>
      </w:r>
      <w:r w:rsidR="004C42F2">
        <w:rPr/>
        <w:t xml:space="preserve"> the number of individual</w:t>
      </w:r>
      <w:r w:rsidR="4A0EEC11">
        <w:rPr/>
        <w:t>s</w:t>
      </w:r>
      <w:r w:rsidR="004C42F2">
        <w:rPr/>
        <w:t xml:space="preserve"> that </w:t>
      </w:r>
      <w:r w:rsidR="661CB097">
        <w:rPr/>
        <w:t xml:space="preserve">can realistically be </w:t>
      </w:r>
      <w:r w:rsidR="004C42F2">
        <w:rPr/>
        <w:t>capture</w:t>
      </w:r>
      <w:r w:rsidR="620A7B9E">
        <w:rPr/>
        <w:t>d</w:t>
      </w:r>
      <w:r w:rsidR="004C42F2">
        <w:rPr/>
        <w:t xml:space="preserve"> </w:t>
      </w:r>
      <w:r w:rsidR="00C21A6D">
        <w:rPr/>
        <w:t>during a ringing season</w:t>
      </w:r>
      <w:r w:rsidR="621A92E3">
        <w:rPr/>
        <w:t>,</w:t>
      </w:r>
      <w:r w:rsidR="00C21A6D">
        <w:rPr/>
        <w:t xml:space="preserve"> </w:t>
      </w:r>
      <w:r w:rsidR="004C42F2">
        <w:rPr/>
        <w:t xml:space="preserve">and thus </w:t>
      </w:r>
      <w:r w:rsidR="00C21A6D">
        <w:rPr/>
        <w:t>the number of geolocator</w:t>
      </w:r>
      <w:r w:rsidR="0207328B">
        <w:rPr/>
        <w:t>s</w:t>
      </w:r>
      <w:r w:rsidR="00C21A6D">
        <w:rPr/>
        <w:t xml:space="preserve"> to </w:t>
      </w:r>
      <w:r w:rsidR="00B02511">
        <w:rPr/>
        <w:t>request</w:t>
      </w:r>
      <w:r w:rsidR="004C42F2">
        <w:rPr/>
        <w:t xml:space="preserve">. </w:t>
      </w:r>
      <w:commentRangeStart w:id="14"/>
      <w:r w:rsidR="79AE68BA">
        <w:rPr/>
        <w:t xml:space="preserve">Indeed, geolocators </w:t>
      </w:r>
      <w:r w:rsidR="4F7F80DC">
        <w:rPr/>
        <w:t xml:space="preserve">are </w:t>
      </w:r>
      <w:r w:rsidR="79AE68BA">
        <w:rPr/>
        <w:t xml:space="preserve">configured to collect data for a single year, </w:t>
      </w:r>
      <w:r w:rsidR="389B57BC">
        <w:rPr/>
        <w:t xml:space="preserve">and therefore </w:t>
      </w:r>
      <w:r w:rsidR="79AE68BA">
        <w:rPr/>
        <w:t xml:space="preserve">cannot be </w:t>
      </w:r>
      <w:r w:rsidR="79AE68BA">
        <w:rPr/>
        <w:t>kept for future studies</w:t>
      </w:r>
      <w:r w:rsidR="715C1026">
        <w:rPr/>
        <w:t>. Overestimating the individuals captured would thus result in wasting devices</w:t>
      </w:r>
      <w:r w:rsidR="79AE68BA">
        <w:rPr/>
        <w:t xml:space="preserve">. </w:t>
      </w:r>
      <w:r w:rsidR="004C42F2">
        <w:rPr/>
        <w:t xml:space="preserve">This </w:t>
      </w:r>
      <w:r w:rsidR="59914010">
        <w:rPr/>
        <w:t xml:space="preserve">estimation </w:t>
      </w:r>
      <w:r w:rsidR="78A7683C">
        <w:rPr/>
        <w:t>will directly influence the</w:t>
      </w:r>
      <w:r w:rsidR="004C42F2">
        <w:rPr/>
        <w:t xml:space="preserve"> ringing effort planned (i.e. number of </w:t>
      </w:r>
      <w:r w:rsidR="008363D5">
        <w:rPr/>
        <w:t>sessions</w:t>
      </w:r>
      <w:r w:rsidR="004C42F2">
        <w:rPr/>
        <w:t xml:space="preserve">, duration of session, number of nets etc). </w:t>
      </w:r>
      <w:commentRangeEnd w:id="14"/>
      <w:r>
        <w:rPr>
          <w:rStyle w:val="CommentReference"/>
        </w:rPr>
        <w:commentReference w:id="14"/>
      </w:r>
      <w:r w:rsidR="004C42F2">
        <w:rPr/>
        <w:t>To address this question, we follow</w:t>
      </w:r>
      <w:r w:rsidR="00F91124">
        <w:rPr/>
        <w:t>ed</w:t>
      </w:r>
      <w:r w:rsidR="004C42F2">
        <w:rPr/>
        <w:t xml:space="preserve"> a three</w:t>
      </w:r>
      <w:r w:rsidR="53B84DAD">
        <w:rPr/>
        <w:t>-</w:t>
      </w:r>
      <w:r w:rsidR="004C42F2">
        <w:rPr/>
        <w:t xml:space="preserve">step process </w:t>
      </w:r>
      <w:r w:rsidR="004C42F2">
        <w:rPr/>
        <w:t>described below.</w:t>
      </w:r>
    </w:p>
    <w:p w:rsidRPr="00970352" w:rsidR="004C42F2" w:rsidP="0043321B" w:rsidRDefault="004C42F2" w14:paraId="71E8DEA2" w14:textId="0EDE53C1">
      <w:r w:rsidRPr="00970352">
        <w:t>In the first step, we modelled the number of RCRC captured per session using a generalized additive model (GAM)</w:t>
      </w:r>
      <w:r w:rsidRPr="00970352" w:rsidR="4892EAA4">
        <w:t>,</w:t>
      </w:r>
      <w:r w:rsidRPr="00970352">
        <w:t xml:space="preserve"> assuming the number of </w:t>
      </w:r>
      <w:r w:rsidRPr="00970352" w:rsidR="008363D5">
        <w:t>captures</w:t>
      </w:r>
      <w:r w:rsidRPr="00970352">
        <w:t xml:space="preserve"> follows a Poisson distribution. The predictor variables tested in the model are (1) year (2) day-of-year (or Julian day), (3) duration of the session</w:t>
      </w:r>
      <w:r w:rsidRPr="00970352" w:rsidR="467E8951">
        <w:t xml:space="preserve">, </w:t>
      </w:r>
      <w:r w:rsidRPr="00970352">
        <w:t>(4) total length of nets</w:t>
      </w:r>
      <w:r w:rsidRPr="00970352" w:rsidR="3E124812">
        <w:t xml:space="preserve">, </w:t>
      </w:r>
      <w:r w:rsidRPr="00970352">
        <w:t>(5) starting time</w:t>
      </w:r>
      <w:r w:rsidRPr="00970352" w:rsidR="004F42C7">
        <w:t xml:space="preserve"> and (6) weather</w:t>
      </w:r>
      <w:r w:rsidRPr="00970352" w:rsidR="36678BBC">
        <w:t xml:space="preserve"> conditions</w:t>
      </w:r>
      <w:r w:rsidRPr="00970352">
        <w:t xml:space="preserve">. </w:t>
      </w:r>
      <w:r w:rsidRPr="00970352" w:rsidR="51A17D8B">
        <w:t xml:space="preserve">To </w:t>
      </w:r>
      <w:r w:rsidRPr="00970352" w:rsidR="64510E95">
        <w:t>overcome</w:t>
      </w:r>
      <w:r w:rsidRPr="00970352" w:rsidR="51A17D8B">
        <w:t xml:space="preserve"> </w:t>
      </w:r>
      <w:r w:rsidRPr="00970352" w:rsidR="464F36E0">
        <w:t>t</w:t>
      </w:r>
      <w:r w:rsidRPr="00970352" w:rsidR="25BD82A4">
        <w:t>he</w:t>
      </w:r>
      <w:r w:rsidRPr="00970352">
        <w:t xml:space="preserve"> </w:t>
      </w:r>
      <w:r w:rsidRPr="00970352" w:rsidR="464F36E0">
        <w:t xml:space="preserve">lack of sufficient data for </w:t>
      </w:r>
      <w:r w:rsidRPr="00970352">
        <w:t>the duration, start time and length of nets, we used multiple imputation method</w:t>
      </w:r>
      <w:r w:rsidRPr="00970352" w:rsidR="7DD37153">
        <w:t>s</w:t>
      </w:r>
      <w:r w:rsidRPr="00970352">
        <w:t xml:space="preserve"> by chained equations </w:t>
      </w:r>
      <w:r w:rsidRPr="00970352">
        <w:fldChar w:fldCharType="begin" w:fldLock="1"/>
      </w:r>
      <w:r w:rsidRPr="00970352">
        <w:instrText>ADDIN CSL_CITATION {"citationItems":[{"id":"ITEM-1","itemData":{"DOI":"10.1002/mpr.329","ISSN":"10498931","PMID":"18543368","abstract":"BACKGROUND AND AIMS: Preclinical animal studies have established stressors, substance use associated cues, and priming as distinct triggers of relapse in substance dependence. These triggers seem to induce relapse by activating distinct brain pathways. In order to test these findings in humans, it is necessary to establish new human research paradigms. Neuroimaging may help to study brain regions involved in mediating the effects of these distinct triggers of relapse and to further delineate mediators of these pathways. In order to understand individual differences it is crucial to assess the impact of moderators on these pathways to relapse. METHODS: Paradigms to study distinct relapse triggers are currently being set up for tobacco dependence. It is practically impossible to study human relapse and specifically its neurobiological pathways in the natural surrounding. Instead we aim to establish vulnerability patterns in a laboratory environment, applying functional magnetic resonance imaging (fMRI) assessments during trigger exposure. Brain activation determined by fMRI may constitute a sensitive measure to assess responses to cues, stress, and priming. Establishing these paradigms will then allow to further delineate the role of possible mediators (e.g. attention, inhibition) and moderators (e.g. sex, genetic factors) underlying relapse to smoking. RESULTS: Initial results are encouraging, but this approach needs further studies to proof its usefulness. CONCLUSIONS: We outline an approach to study nicotine relapse within a laboratory environment, using fMRI assessments during trigger exposure. The long term goal is rational treatment development. To reach this goal it is crucial to identify, include and investigate critical moderators and mediators of relapse within this approach.","author":[{"dropping-particle":"","family":"Azur","given":"Melissa J.","non-dropping-particle":"","parse-names":false,"suffix":""},{"dropping-particle":"","family":"Stuart","given":"Elizabeth A.","non-dropping-particle":"","parse-names":false,"suffix":""},{"dropping-particle":"","family":"Frangakis","given":"Constantine","non-dropping-particle":"","parse-names":false,"suffix":""},{"dropping-particle":"","family":"Leaf","given":"Philip J.","non-dropping-particle":"","parse-names":false,"suffix":""}],"container-title":"International Journal of Methods in Psychiatric Research","id":"ITEM-1","issue":"1","issued":{"date-parts":[["2011","3"]]},"page":"40-49","title":"Multiple imputation by chained equations: what is it and how does it work?","type":"article-journal","volume":"20"},"uris":["http://www.mendeley.com/documents/?uuid=8056faca-32f9-47dd-a8ff-33fb629d84ea"]}],"mendeley":{"formattedCitation":"(Azur et al., 2011)","plainTextFormattedCitation":"(Azur et al., 2011)","previouslyFormattedCitation":"(Azur et al., 2011)"},"properties":{"noteIndex":0},"schema":"https://github.com/citation-style-language/schema/raw/master/csl-citation.json"}</w:instrText>
      </w:r>
      <w:r w:rsidRPr="00970352">
        <w:fldChar w:fldCharType="separate"/>
      </w:r>
      <w:r w:rsidRPr="00970352" w:rsidR="00B15286">
        <w:rPr>
          <w:noProof/>
        </w:rPr>
        <w:t>(Azur et al., 2011)</w:t>
      </w:r>
      <w:r w:rsidRPr="00970352">
        <w:fldChar w:fldCharType="end"/>
      </w:r>
      <w:r w:rsidRPr="00970352">
        <w:t xml:space="preserve"> to generate 30 sets of data without any missing value. For each of these sets, a GAM model </w:t>
      </w:r>
      <w:r w:rsidRPr="00970352" w:rsidR="264EF757">
        <w:t>wa</w:t>
      </w:r>
      <w:r w:rsidRPr="00970352">
        <w:t>s fitted.</w:t>
      </w:r>
    </w:p>
    <w:p w:rsidRPr="00970352" w:rsidR="004C42F2" w:rsidP="0043321B" w:rsidRDefault="004C42F2" w14:paraId="7C1B5BBA" w14:textId="444B4AFD">
      <w:r w:rsidRPr="00970352">
        <w:t>In the second step, we address the problem that RCRC can only be equipped once a year. A first approach tested was to model the count of new bird</w:t>
      </w:r>
      <w:r w:rsidRPr="00970352" w:rsidR="5225AFAD">
        <w:t>s</w:t>
      </w:r>
      <w:r w:rsidRPr="00970352">
        <w:t xml:space="preserve"> (</w:t>
      </w:r>
      <w:r w:rsidRPr="00970352" w:rsidR="261FA4EC">
        <w:t>i.e.,</w:t>
      </w:r>
      <w:r w:rsidRPr="00970352">
        <w:t xml:space="preserve"> bird</w:t>
      </w:r>
      <w:r w:rsidRPr="00970352" w:rsidR="7C3B39CC">
        <w:t>s</w:t>
      </w:r>
      <w:r w:rsidRPr="00970352">
        <w:t xml:space="preserve"> </w:t>
      </w:r>
      <w:r w:rsidRPr="00970352" w:rsidR="0CECEB29">
        <w:t xml:space="preserve">that </w:t>
      </w:r>
      <w:r w:rsidRPr="00970352">
        <w:t>have</w:t>
      </w:r>
      <w:r w:rsidRPr="00970352" w:rsidR="6C240002">
        <w:t xml:space="preserve"> not yet</w:t>
      </w:r>
      <w:r w:rsidRPr="00970352">
        <w:t xml:space="preserve"> been captured in the </w:t>
      </w:r>
      <w:r w:rsidRPr="00970352" w:rsidR="79A89C22">
        <w:t xml:space="preserve">same </w:t>
      </w:r>
      <w:r w:rsidRPr="00970352">
        <w:t xml:space="preserve">year) rather than the total number of </w:t>
      </w:r>
      <w:r w:rsidRPr="00970352" w:rsidR="00B47BA3">
        <w:t>birds</w:t>
      </w:r>
      <w:r w:rsidRPr="00970352">
        <w:t xml:space="preserve">. However, this count depends on how many RCRC have already been equipped earlier in the year. Instead, we preferred to model the probability that a bird captured </w:t>
      </w:r>
      <w:r w:rsidRPr="00970352" w:rsidR="5B238860">
        <w:t>w</w:t>
      </w:r>
      <w:r w:rsidRPr="00970352">
        <w:t>as</w:t>
      </w:r>
      <w:r w:rsidRPr="00970352" w:rsidR="02231623">
        <w:t xml:space="preserve"> not</w:t>
      </w:r>
      <w:r w:rsidRPr="00970352">
        <w:t xml:space="preserve"> already captured in the </w:t>
      </w:r>
      <w:r w:rsidRPr="00970352" w:rsidR="17518AD1">
        <w:t>same</w:t>
      </w:r>
      <w:r w:rsidRPr="00970352" w:rsidR="14457DAB">
        <w:t xml:space="preserve"> </w:t>
      </w:r>
      <w:r w:rsidRPr="00970352">
        <w:t xml:space="preserve">year. This probability is modelled with a Generalized Linear Model (GLM) using a binomial family and a single explanatory variable consisting of the total number of RCRC captured in the year. </w:t>
      </w:r>
    </w:p>
    <w:p w:rsidRPr="00970352" w:rsidR="004C42F2" w:rsidP="0043321B" w:rsidRDefault="004C42F2" w14:paraId="102C11AF" w14:textId="24F21E4B">
      <w:r w:rsidRPr="00970352">
        <w:t>In the third step, we used the two model</w:t>
      </w:r>
      <w:r w:rsidRPr="00970352" w:rsidR="1F4CC35E">
        <w:t>s above</w:t>
      </w:r>
      <w:r w:rsidRPr="00970352">
        <w:t xml:space="preserve"> to predict the number of RCRC that can be captured over one year. This number is estimated from the prediction of the models under various </w:t>
      </w:r>
      <w:r w:rsidRPr="00970352" w:rsidR="6873336C">
        <w:t xml:space="preserve">ringing </w:t>
      </w:r>
      <w:r w:rsidRPr="00970352" w:rsidR="0043321B">
        <w:t>scenarios</w:t>
      </w:r>
      <w:r w:rsidRPr="00970352">
        <w:t xml:space="preserve">. The default scenario for our ringing season of 2020 is to ring every week for 4 hours using 156m of nets. Using the first model and </w:t>
      </w:r>
      <w:r w:rsidRPr="00970352" w:rsidR="0043321B">
        <w:t>this information</w:t>
      </w:r>
      <w:r w:rsidRPr="00970352">
        <w:t xml:space="preserve">, we can estimate the number of RCRC that will be captured along the season. Knowing how many </w:t>
      </w:r>
      <w:r w:rsidRPr="00970352" w:rsidR="008363D5">
        <w:t>birds</w:t>
      </w:r>
      <w:r w:rsidRPr="00970352">
        <w:t xml:space="preserve"> have been capture</w:t>
      </w:r>
      <w:r w:rsidRPr="00970352" w:rsidR="6A3AA335">
        <w:t>d</w:t>
      </w:r>
      <w:r w:rsidRPr="00970352">
        <w:t xml:space="preserve">, we used the second model to predict how many unique RCRC can be equipped along the year by multiplying the number of </w:t>
      </w:r>
      <w:r w:rsidRPr="00970352" w:rsidR="009D40C0">
        <w:t>captures</w:t>
      </w:r>
      <w:r w:rsidRPr="00970352">
        <w:t xml:space="preserve"> by the probability of </w:t>
      </w:r>
      <w:proofErr w:type="gramStart"/>
      <w:r w:rsidRPr="00970352" w:rsidR="430E8D12">
        <w:t>each individual</w:t>
      </w:r>
      <w:proofErr w:type="gramEnd"/>
      <w:r w:rsidRPr="00970352" w:rsidR="430E8D12">
        <w:t xml:space="preserve"> </w:t>
      </w:r>
      <w:r w:rsidRPr="00970352">
        <w:t>being a new bird. Finally, assuming that the sessions are independent conditional to the model, we estimate the total number with a cumulative sum along the year. The standard error estimate is computed with basic variance calculus assuming independence of the variables.</w:t>
      </w:r>
    </w:p>
    <w:p w:rsidRPr="00970352" w:rsidR="00897DA6" w:rsidP="00321B99" w:rsidRDefault="004C42F2" w14:paraId="3F4ACE1C" w14:textId="211E5839">
      <w:r w:rsidRPr="00970352">
        <w:t>This approach was performed under different scenarios where we modify the number of ringing session</w:t>
      </w:r>
      <w:r w:rsidRPr="00970352" w:rsidR="3169E92C">
        <w:t>s</w:t>
      </w:r>
      <w:r w:rsidRPr="00970352">
        <w:t xml:space="preserve">, total </w:t>
      </w:r>
      <w:r w:rsidRPr="00970352" w:rsidR="0043321B">
        <w:t>length</w:t>
      </w:r>
      <w:r w:rsidRPr="00970352">
        <w:t xml:space="preserve"> of nets and duration of ringing session.</w:t>
      </w:r>
      <w:r w:rsidRPr="00970352" w:rsidR="0043321B">
        <w:t xml:space="preserve"> </w:t>
      </w:r>
      <w:r w:rsidRPr="00970352" w:rsidR="002C3983">
        <w:t xml:space="preserve">The default scenario </w:t>
      </w:r>
      <w:r w:rsidRPr="00970352" w:rsidR="6535D047">
        <w:t>include</w:t>
      </w:r>
      <w:r w:rsidRPr="00970352" w:rsidR="008363D5">
        <w:t>s</w:t>
      </w:r>
      <w:r w:rsidRPr="00970352" w:rsidR="002C3983">
        <w:t xml:space="preserve"> </w:t>
      </w:r>
      <w:r w:rsidRPr="00970352" w:rsidR="6535D047">
        <w:t xml:space="preserve">4hr-ringing sessions </w:t>
      </w:r>
      <w:r w:rsidRPr="00970352" w:rsidR="002C3983">
        <w:t xml:space="preserve">every </w:t>
      </w:r>
      <w:r w:rsidRPr="00970352" w:rsidR="008963C2">
        <w:t>10 days</w:t>
      </w:r>
      <w:r w:rsidRPr="00970352" w:rsidR="002C3983">
        <w:t xml:space="preserve"> with 156m of nets. We tested the influence of increasing the </w:t>
      </w:r>
      <w:r w:rsidRPr="00970352" w:rsidR="26F12612">
        <w:t xml:space="preserve">duration of </w:t>
      </w:r>
      <w:r w:rsidRPr="00970352" w:rsidR="002C3983">
        <w:t>ringing session to 6hr</w:t>
      </w:r>
      <w:r w:rsidRPr="00970352" w:rsidR="318AA149">
        <w:t>s</w:t>
      </w:r>
      <w:r w:rsidRPr="00970352" w:rsidR="002C3983">
        <w:t xml:space="preserve"> and </w:t>
      </w:r>
      <w:r w:rsidRPr="00970352" w:rsidR="5543A538">
        <w:t>the length of</w:t>
      </w:r>
      <w:r w:rsidRPr="00970352" w:rsidR="002C3983">
        <w:t xml:space="preserve"> nets to 225m. In addition, we tested a</w:t>
      </w:r>
      <w:r w:rsidRPr="00970352" w:rsidR="191383B3">
        <w:t>n optimized</w:t>
      </w:r>
      <w:r w:rsidRPr="00970352" w:rsidR="002C3983">
        <w:t xml:space="preserve"> ringing schedule where more ringing session</w:t>
      </w:r>
      <w:r w:rsidRPr="00970352" w:rsidR="1C046B63">
        <w:t>s</w:t>
      </w:r>
      <w:r w:rsidRPr="00970352" w:rsidR="002C3983">
        <w:t xml:space="preserve"> are held during the peak passage. Finally, w</w:t>
      </w:r>
      <w:r w:rsidRPr="00970352" w:rsidR="0043321B">
        <w:t xml:space="preserve">e </w:t>
      </w:r>
      <w:r w:rsidRPr="00970352" w:rsidR="002C3983">
        <w:t>also</w:t>
      </w:r>
      <w:r w:rsidRPr="00970352" w:rsidR="0043321B">
        <w:t xml:space="preserve"> compare</w:t>
      </w:r>
      <w:r w:rsidRPr="00970352" w:rsidR="35E23902">
        <w:t>d</w:t>
      </w:r>
      <w:r w:rsidRPr="00970352" w:rsidR="0043321B">
        <w:t xml:space="preserve"> </w:t>
      </w:r>
      <w:r w:rsidRPr="00970352" w:rsidR="00321B99">
        <w:t>the actual number of RCRC captured in 2020 with the prediction of our model using the exact sessions</w:t>
      </w:r>
      <w:r w:rsidRPr="00970352" w:rsidR="11408DE7">
        <w:t>’</w:t>
      </w:r>
      <w:r w:rsidRPr="00970352" w:rsidR="002C3983">
        <w:t xml:space="preserve"> duration and length</w:t>
      </w:r>
      <w:r w:rsidRPr="00970352" w:rsidR="69D62951">
        <w:t xml:space="preserve"> of nets</w:t>
      </w:r>
      <w:r w:rsidRPr="00970352" w:rsidR="00321B99">
        <w:t xml:space="preserve">. </w:t>
      </w:r>
    </w:p>
    <w:p w:rsidRPr="00970352" w:rsidR="00897DA6" w:rsidP="00BA0A02" w:rsidRDefault="00897DA6" w14:paraId="05B1D2CD" w14:textId="05580665">
      <w:pPr>
        <w:pStyle w:val="Heading2"/>
      </w:pPr>
      <w:r w:rsidRPr="00970352">
        <w:t>Improve the recapture rate</w:t>
      </w:r>
    </w:p>
    <w:p w:rsidRPr="00970352" w:rsidR="00897DA6" w:rsidP="00BA0A02" w:rsidRDefault="3A8B9F3B" w14:paraId="11F0BC05" w14:textId="327570FE">
      <w:r w:rsidRPr="00970352">
        <w:t>D</w:t>
      </w:r>
      <w:r w:rsidRPr="00970352" w:rsidR="00897DA6">
        <w:t>ata collected by geolocator</w:t>
      </w:r>
      <w:r w:rsidRPr="00970352" w:rsidR="17F3BA92">
        <w:t>s</w:t>
      </w:r>
      <w:r w:rsidRPr="00970352" w:rsidR="00897DA6">
        <w:t xml:space="preserve"> can only be retrieved if the</w:t>
      </w:r>
      <w:r w:rsidRPr="00970352" w:rsidR="11AF5691">
        <w:t xml:space="preserve"> equipped</w:t>
      </w:r>
      <w:r w:rsidRPr="00970352" w:rsidR="00897DA6">
        <w:t xml:space="preserve"> bird is recapture</w:t>
      </w:r>
      <w:r w:rsidRPr="00970352" w:rsidR="366110C1">
        <w:t>d</w:t>
      </w:r>
      <w:r w:rsidRPr="00970352" w:rsidR="00897DA6">
        <w:t xml:space="preserve"> in the following years. Consequently, to optimize the study, it is essential to equip </w:t>
      </w:r>
      <w:r w:rsidRPr="00970352" w:rsidR="75950CC4">
        <w:t xml:space="preserve">those </w:t>
      </w:r>
      <w:r w:rsidRPr="00970352" w:rsidR="00897DA6">
        <w:t>bird</w:t>
      </w:r>
      <w:r w:rsidRPr="00970352" w:rsidR="3EFCE871">
        <w:t>s</w:t>
      </w:r>
      <w:r w:rsidRPr="00970352" w:rsidR="00897DA6">
        <w:t xml:space="preserve"> that are mo</w:t>
      </w:r>
      <w:r w:rsidRPr="00970352" w:rsidR="3650B72A">
        <w:t>st</w:t>
      </w:r>
      <w:r w:rsidRPr="00970352" w:rsidR="00897DA6">
        <w:t xml:space="preserve"> likely to be </w:t>
      </w:r>
      <w:r w:rsidRPr="00970352" w:rsidR="004D1F01">
        <w:t>recapture</w:t>
      </w:r>
      <w:r w:rsidRPr="00970352" w:rsidR="2509B98F">
        <w:t>d</w:t>
      </w:r>
      <w:r w:rsidRPr="00970352" w:rsidR="00897DA6">
        <w:t xml:space="preserve">. </w:t>
      </w:r>
      <w:r w:rsidRPr="00970352" w:rsidR="6BF56A94">
        <w:t>Here too, the r</w:t>
      </w:r>
      <w:r w:rsidRPr="00970352" w:rsidR="00897DA6">
        <w:t xml:space="preserve">inging database can inform this </w:t>
      </w:r>
      <w:r w:rsidRPr="00970352" w:rsidR="33938811">
        <w:t xml:space="preserve">decision, </w:t>
      </w:r>
      <w:r w:rsidRPr="00970352" w:rsidR="79A19366">
        <w:t xml:space="preserve">in this case </w:t>
      </w:r>
      <w:r w:rsidRPr="00970352" w:rsidR="00897DA6">
        <w:t xml:space="preserve">by providing the recapture rate of </w:t>
      </w:r>
      <w:r w:rsidRPr="00970352" w:rsidR="6AB09C3D">
        <w:t xml:space="preserve">a </w:t>
      </w:r>
      <w:r w:rsidRPr="00970352" w:rsidR="00897DA6">
        <w:t xml:space="preserve">bird as a function of the date of </w:t>
      </w:r>
      <w:r w:rsidRPr="00970352" w:rsidR="004D1F01">
        <w:t>equip</w:t>
      </w:r>
      <w:r w:rsidRPr="00970352" w:rsidR="01BF4F89">
        <w:t xml:space="preserve">ping </w:t>
      </w:r>
      <w:r w:rsidRPr="00970352" w:rsidR="00897DA6">
        <w:t>but also the sex, age</w:t>
      </w:r>
      <w:r w:rsidRPr="00970352" w:rsidR="009553BD">
        <w:t xml:space="preserve"> or</w:t>
      </w:r>
      <w:r w:rsidRPr="00970352" w:rsidR="00897DA6">
        <w:t xml:space="preserve"> weight of the bird. Using this information, the ringer can make an informed decision about </w:t>
      </w:r>
      <w:proofErr w:type="gramStart"/>
      <w:r w:rsidRPr="00970352" w:rsidR="6E14F8E7">
        <w:t>whether or not</w:t>
      </w:r>
      <w:proofErr w:type="gramEnd"/>
      <w:r w:rsidRPr="00970352" w:rsidR="6E14F8E7">
        <w:t xml:space="preserve"> to </w:t>
      </w:r>
      <w:r w:rsidRPr="00970352" w:rsidR="00897DA6">
        <w:t xml:space="preserve">equip a captured bird. This decision </w:t>
      </w:r>
      <w:r w:rsidRPr="00970352" w:rsidR="0B980396">
        <w:t xml:space="preserve">should also account for </w:t>
      </w:r>
      <w:r w:rsidRPr="00970352" w:rsidR="00897DA6">
        <w:t>the total number of geolocator</w:t>
      </w:r>
      <w:r w:rsidRPr="00970352" w:rsidR="561AC296">
        <w:t>s</w:t>
      </w:r>
      <w:r w:rsidRPr="00970352" w:rsidR="00897DA6">
        <w:t xml:space="preserve"> available and the </w:t>
      </w:r>
      <w:r w:rsidRPr="00970352" w:rsidR="00897DA6">
        <w:lastRenderedPageBreak/>
        <w:t xml:space="preserve">number of </w:t>
      </w:r>
      <w:r w:rsidRPr="00970352" w:rsidR="004D1F01">
        <w:t>sessions</w:t>
      </w:r>
      <w:r w:rsidRPr="00970352" w:rsidR="00897DA6">
        <w:t xml:space="preserve"> left. </w:t>
      </w:r>
    </w:p>
    <w:p w:rsidRPr="00970352" w:rsidR="00897DA6" w:rsidP="00BA0A02" w:rsidRDefault="00897DA6" w14:paraId="7A6545E0" w14:textId="01B72707">
      <w:r w:rsidRPr="00970352">
        <w:t xml:space="preserve">In this study, we look at two parameters: the time of year and the age class (adult or juvenile). The recapture probability is estimated by modelling the binomial response of </w:t>
      </w:r>
      <w:r w:rsidRPr="00970352" w:rsidR="006A7751">
        <w:t>whether</w:t>
      </w:r>
      <w:r w:rsidRPr="00970352">
        <w:t xml:space="preserve"> a captured bird will be recaptured in the following years</w:t>
      </w:r>
      <w:r w:rsidRPr="00970352" w:rsidR="113254CD">
        <w:t>:</w:t>
      </w:r>
      <w:r w:rsidRPr="00970352" w:rsidR="1AD352F0">
        <w:t xml:space="preserve"> w</w:t>
      </w:r>
      <w:r w:rsidRPr="00970352">
        <w:t xml:space="preserve">e consider that an individual is recaptured if the bird has been </w:t>
      </w:r>
      <w:r w:rsidRPr="00970352" w:rsidR="006A7751">
        <w:t>recaptured</w:t>
      </w:r>
      <w:r w:rsidRPr="00970352">
        <w:t xml:space="preserve"> at least once in any of the following year</w:t>
      </w:r>
      <w:r w:rsidRPr="00970352" w:rsidR="497744E0">
        <w:t>s,</w:t>
      </w:r>
      <w:r w:rsidRPr="00970352">
        <w:t xml:space="preserve"> and this independently </w:t>
      </w:r>
      <w:r w:rsidRPr="00970352" w:rsidR="78B490F5">
        <w:t xml:space="preserve">from whether </w:t>
      </w:r>
      <w:r w:rsidRPr="00970352">
        <w:t>it was already captured in the past.</w:t>
      </w:r>
      <w:r w:rsidRPr="00970352" w:rsidR="009553BD">
        <w:t xml:space="preserve"> </w:t>
      </w:r>
    </w:p>
    <w:p w:rsidRPr="00970352" w:rsidR="00897DA6" w:rsidP="00BA0A02" w:rsidRDefault="03345870" w14:paraId="4384A52A" w14:textId="65C66266">
      <w:r w:rsidRPr="00970352">
        <w:t>We modelled the count of adults and juveniles per session separately</w:t>
      </w:r>
      <w:r w:rsidRPr="00970352" w:rsidR="6B269545">
        <w:t xml:space="preserve"> to reveal the influence of age on recapture rates</w:t>
      </w:r>
      <w:r w:rsidRPr="00970352">
        <w:t>.</w:t>
      </w:r>
      <w:r w:rsidRPr="00970352" w:rsidR="407011FF">
        <w:t xml:space="preserve"> </w:t>
      </w:r>
      <w:r w:rsidRPr="00970352" w:rsidR="009553BD">
        <w:t xml:space="preserve">The weight of the bird was left out of the model as it </w:t>
      </w:r>
      <w:r w:rsidRPr="00970352" w:rsidR="0B4FF08B">
        <w:t xml:space="preserve">showed </w:t>
      </w:r>
      <w:r w:rsidRPr="00970352" w:rsidR="009553BD">
        <w:t xml:space="preserve">little to no effect on the recapture rate </w:t>
      </w:r>
      <w:r w:rsidRPr="00970352" w:rsidR="00872FBE">
        <w:t xml:space="preserve">(see </w:t>
      </w:r>
      <w:r w:rsidRPr="00970352" w:rsidR="00897DA6">
        <w:fldChar w:fldCharType="begin"/>
      </w:r>
      <w:r w:rsidRPr="00970352" w:rsidR="00897DA6">
        <w:instrText xml:space="preserve"> REF _Ref55979599 \h </w:instrText>
      </w:r>
      <w:r w:rsidRPr="00970352" w:rsidR="00897DA6">
        <w:fldChar w:fldCharType="separate"/>
      </w:r>
      <w:r w:rsidRPr="00970352" w:rsidR="00872FBE">
        <w:t xml:space="preserve">Figure </w:t>
      </w:r>
      <w:r w:rsidRPr="00970352" w:rsidR="00872FBE">
        <w:rPr>
          <w:noProof/>
        </w:rPr>
        <w:t>10</w:t>
      </w:r>
      <w:r w:rsidRPr="00970352" w:rsidR="00897DA6">
        <w:fldChar w:fldCharType="end"/>
      </w:r>
      <w:r w:rsidRPr="00970352" w:rsidR="007732F6">
        <w:t xml:space="preserve"> in SM3).</w:t>
      </w:r>
    </w:p>
    <w:p w:rsidRPr="00970352" w:rsidR="00703495" w:rsidP="00BA0A02" w:rsidRDefault="00703495" w14:paraId="04F42972" w14:textId="1301F048">
      <w:r w:rsidRPr="00970352">
        <w:t>The expected number of retrieved geolocator</w:t>
      </w:r>
      <w:r w:rsidRPr="00970352" w:rsidR="7D8B0EC5">
        <w:t>s</w:t>
      </w:r>
      <w:r w:rsidRPr="00970352">
        <w:t xml:space="preserve"> can be computed as the product of the </w:t>
      </w:r>
      <w:r w:rsidRPr="00970352" w:rsidR="1A93A790">
        <w:t xml:space="preserve">initial geolocator </w:t>
      </w:r>
      <w:r w:rsidRPr="00970352">
        <w:t xml:space="preserve">count and </w:t>
      </w:r>
      <w:r w:rsidRPr="00970352" w:rsidR="6B391F2A">
        <w:t xml:space="preserve">estimated </w:t>
      </w:r>
      <w:r w:rsidRPr="00970352">
        <w:t>recapture rate.</w:t>
      </w:r>
    </w:p>
    <w:p w:rsidRPr="00970352" w:rsidR="00897DA6" w:rsidP="00E0354A" w:rsidRDefault="00E0354A" w14:paraId="2077F32C" w14:textId="7F1EE17E">
      <w:r w:rsidRPr="00970352">
        <w:t xml:space="preserve">All computation was performed on R </w:t>
      </w:r>
      <w:r w:rsidRPr="00970352">
        <w:fldChar w:fldCharType="begin" w:fldLock="1"/>
      </w:r>
      <w:r w:rsidRPr="00970352">
        <w:instrText>ADDIN CSL_CITATION {"citationItems":[{"id":"ITEM-1","itemData":{"author":[{"dropping-particle":"","family":"Team","given":"R Core","non-dropping-particle":"","parse-names":false,"suffix":""},{"dropping-particle":"","family":"others","given":"","non-dropping-particle":"","parse-names":false,"suffix":""}],"id":"ITEM-1","issued":{"date-parts":[["2013"]]},"publisher":"Vienna, Austria","title":"R: A language and environment for statistical computing","type":"article"},"uris":["http://www.mendeley.com/documents/?uuid=1616517f-aefb-424e-b2df-612f142454f0"]}],"mendeley":{"formattedCitation":"(Team &amp; others, 2013)","plainTextFormattedCitation":"(Team &amp; others, 2013)","previouslyFormattedCitation":"(Team &amp; others, 2013)"},"properties":{"noteIndex":0},"schema":"https://github.com/citation-style-language/schema/raw/master/csl-citation.json"}</w:instrText>
      </w:r>
      <w:r w:rsidRPr="00970352">
        <w:fldChar w:fldCharType="separate"/>
      </w:r>
      <w:r w:rsidRPr="00970352">
        <w:rPr>
          <w:noProof/>
        </w:rPr>
        <w:t>(Team &amp; others, 2013)</w:t>
      </w:r>
      <w:r w:rsidRPr="00970352">
        <w:fldChar w:fldCharType="end"/>
      </w:r>
      <w:r w:rsidRPr="00970352">
        <w:t xml:space="preserve">, using the MCGV package </w:t>
      </w:r>
      <w:r w:rsidRPr="00970352">
        <w:fldChar w:fldCharType="begin" w:fldLock="1"/>
      </w:r>
      <w:r w:rsidRPr="00970352">
        <w:instrText>ADDIN CSL_CITATION {"citationItems":[{"id":"ITEM-1","itemData":{"author":[{"dropping-particle":"","family":"Wood","given":"Simon N","non-dropping-particle":"","parse-names":false,"suffix":""}],"id":"ITEM-1","issued":{"date-parts":[["2017"]]},"publisher":"CRC press","title":"Generalized additive models: an introduction with R","type":"book"},"uris":["http://www.mendeley.com/documents/?uuid=c3d23a90-91ba-4c83-87d6-0607d5721dd1"]}],"mendeley":{"formattedCitation":"(Wood, 2017)","plainTextFormattedCitation":"(Wood, 2017)","previouslyFormattedCitation":"(Wood, 2017)"},"properties":{"noteIndex":0},"schema":"https://github.com/citation-style-language/schema/raw/master/csl-citation.json"}</w:instrText>
      </w:r>
      <w:r w:rsidRPr="00970352">
        <w:fldChar w:fldCharType="separate"/>
      </w:r>
      <w:r w:rsidRPr="00970352">
        <w:rPr>
          <w:noProof/>
        </w:rPr>
        <w:t>(Wood, 2017)</w:t>
      </w:r>
      <w:r w:rsidRPr="00970352">
        <w:fldChar w:fldCharType="end"/>
      </w:r>
      <w:r w:rsidRPr="00970352">
        <w:t xml:space="preserve"> for GAM and Mice Package </w:t>
      </w:r>
      <w:r w:rsidRPr="00970352">
        <w:fldChar w:fldCharType="begin" w:fldLock="1"/>
      </w:r>
      <w:r w:rsidRPr="00970352">
        <w:instrText>ADDIN CSL_CITATION {"citationItems":[{"id":"ITEM-1","itemData":{"DOI":"10.18637/jss.v045.i03","ISSN":"1548-7660","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 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page":"1-67","title":"mice : Multivariate Imputation by Chained Equations in R","type":"article-journal","volume":"45"},"uris":["http://www.mendeley.com/documents/?uuid=24336f25-98e9-4c2f-874d-39b03430c4bd"]}],"mendeley":{"formattedCitation":"(Buuren &amp; Groothuis-Oudshoorn, 2011)","plainTextFormattedCitation":"(Buuren &amp; Groothuis-Oudshoorn, 2011)","previouslyFormattedCitation":"(Buuren &amp; Groothuis-Oudshoorn, 2011)"},"properties":{"noteIndex":0},"schema":"https://github.com/citation-style-language/schema/raw/master/csl-citation.json"}</w:instrText>
      </w:r>
      <w:r w:rsidRPr="00970352">
        <w:fldChar w:fldCharType="separate"/>
      </w:r>
      <w:r w:rsidRPr="00970352">
        <w:rPr>
          <w:noProof/>
        </w:rPr>
        <w:t>(Buuren &amp; Groothuis-Oudshoorn, 2011)</w:t>
      </w:r>
      <w:r w:rsidRPr="00970352">
        <w:fldChar w:fldCharType="end"/>
      </w:r>
      <w:r w:rsidRPr="00970352">
        <w:t xml:space="preserve"> for the </w:t>
      </w:r>
      <w:commentRangeStart w:id="15"/>
      <w:r w:rsidRPr="00970352">
        <w:t>imputation</w:t>
      </w:r>
      <w:commentRangeEnd w:id="15"/>
      <w:r w:rsidR="007F2E81">
        <w:rPr>
          <w:rStyle w:val="CommentReference"/>
        </w:rPr>
        <w:commentReference w:id="15"/>
      </w:r>
      <w:r w:rsidRPr="00970352">
        <w:t xml:space="preserve">. </w:t>
      </w:r>
    </w:p>
    <w:p w:rsidRPr="00970352" w:rsidR="002E6EED" w:rsidP="00BA0A02" w:rsidRDefault="002E6EED" w14:paraId="3BA8DB22" w14:textId="055FB3E2">
      <w:pPr>
        <w:pStyle w:val="Heading1"/>
      </w:pPr>
      <w:r w:rsidRPr="00970352">
        <w:t>Results</w:t>
      </w:r>
    </w:p>
    <w:p w:rsidRPr="00970352" w:rsidR="00703495" w:rsidP="00BA0A02" w:rsidRDefault="00703495" w14:paraId="523E14D4" w14:textId="0BB3D3BB">
      <w:pPr>
        <w:pStyle w:val="Heading2"/>
      </w:pPr>
      <w:r w:rsidRPr="00970352">
        <w:t xml:space="preserve">How many </w:t>
      </w:r>
      <w:r w:rsidRPr="00970352" w:rsidR="00775FDF">
        <w:t>captures are</w:t>
      </w:r>
      <w:r w:rsidRPr="00970352">
        <w:t xml:space="preserve"> possible</w:t>
      </w:r>
      <w:r w:rsidRPr="00970352" w:rsidR="00775FDF">
        <w:t>?</w:t>
      </w:r>
    </w:p>
    <w:p w:rsidRPr="00970352" w:rsidR="00897DA6" w:rsidP="02D9F3B0" w:rsidRDefault="00703495" w14:paraId="6E5D1E48" w14:textId="5BB5C5E0">
      <w:r w:rsidRPr="00970352">
        <w:t xml:space="preserve">A GAM model was fitted to the data in order to model the number of RCRC captured for each session. </w:t>
      </w:r>
      <w:r w:rsidRPr="00970352" w:rsidR="041DD58F">
        <w:t>After testing</w:t>
      </w:r>
      <w:r w:rsidRPr="00970352">
        <w:t xml:space="preserve"> several parametrization</w:t>
      </w:r>
      <w:r w:rsidRPr="00970352" w:rsidR="6825317B">
        <w:t>s</w:t>
      </w:r>
      <w:r w:rsidRPr="00970352">
        <w:t xml:space="preserve"> of the model</w:t>
      </w:r>
      <w:r w:rsidRPr="00970352" w:rsidR="00F651E8">
        <w:t xml:space="preserve"> (see </w:t>
      </w:r>
      <w:r w:rsidRPr="00970352" w:rsidR="00C512B0">
        <w:t>SM2</w:t>
      </w:r>
      <w:r w:rsidRPr="00970352" w:rsidR="00F651E8">
        <w:t>)</w:t>
      </w:r>
      <w:r w:rsidRPr="00970352">
        <w:t>, the retained model was `Count ~s(Julian) +</w:t>
      </w:r>
      <w:r w:rsidRPr="00970352" w:rsidR="00F84E9B">
        <w:t xml:space="preserve"> s(Year) +</w:t>
      </w:r>
      <w:r w:rsidRPr="00970352">
        <w:t xml:space="preserve"> </w:t>
      </w:r>
      <w:proofErr w:type="spellStart"/>
      <w:r w:rsidRPr="00970352">
        <w:t>NetsDuration</w:t>
      </w:r>
      <w:proofErr w:type="spellEnd"/>
      <w:r w:rsidRPr="00970352">
        <w:t xml:space="preserve"> + </w:t>
      </w:r>
      <w:r w:rsidRPr="00970352" w:rsidR="009A3B59">
        <w:t>s(</w:t>
      </w:r>
      <w:proofErr w:type="spellStart"/>
      <w:r w:rsidRPr="00970352">
        <w:t>NetsLength</w:t>
      </w:r>
      <w:proofErr w:type="spellEnd"/>
      <w:r w:rsidRPr="00970352" w:rsidR="009A3B59">
        <w:t>)</w:t>
      </w:r>
      <w:r w:rsidRPr="00970352" w:rsidR="5400E9B6">
        <w:t>'</w:t>
      </w:r>
      <w:r w:rsidRPr="00970352">
        <w:t>. The fitted model</w:t>
      </w:r>
      <w:r w:rsidRPr="00970352" w:rsidR="4AD144E5">
        <w:t xml:space="preserve"> for the default case (156m of nets and 4hr of duration) together with the raw counts data</w:t>
      </w:r>
      <w:r w:rsidRPr="00970352">
        <w:t xml:space="preserve"> is illustrated in </w:t>
      </w:r>
      <w:r w:rsidRPr="00970352">
        <w:fldChar w:fldCharType="begin"/>
      </w:r>
      <w:r w:rsidRPr="00970352">
        <w:instrText xml:space="preserve"> REF _Ref55662176 \h  \* MERGEFORMAT </w:instrText>
      </w:r>
      <w:r w:rsidRPr="00970352">
        <w:fldChar w:fldCharType="separate"/>
      </w:r>
      <w:r w:rsidRPr="00970352" w:rsidR="003C31A3">
        <w:t xml:space="preserve">Figure </w:t>
      </w:r>
      <w:r w:rsidRPr="00970352" w:rsidR="003C31A3">
        <w:rPr>
          <w:noProof/>
        </w:rPr>
        <w:t>1</w:t>
      </w:r>
      <w:r w:rsidRPr="00970352">
        <w:fldChar w:fldCharType="end"/>
      </w:r>
      <w:r w:rsidRPr="00970352">
        <w:t>. The model fits a typical migrant phenology curve, with a steep increase in the number</w:t>
      </w:r>
      <w:r w:rsidRPr="00970352" w:rsidR="64754FAF">
        <w:t>s</w:t>
      </w:r>
      <w:r w:rsidRPr="00970352">
        <w:t xml:space="preserve"> in May, peaking in early June with </w:t>
      </w:r>
      <w:r w:rsidRPr="00970352" w:rsidR="2640EAC8">
        <w:t>almost</w:t>
      </w:r>
      <w:r w:rsidRPr="00970352">
        <w:t xml:space="preserve"> 3</w:t>
      </w:r>
      <w:r w:rsidRPr="00970352" w:rsidR="00E01337">
        <w:t xml:space="preserve"> </w:t>
      </w:r>
      <w:r w:rsidRPr="00970352">
        <w:t>RCRC per session. The second peak of returning bird</w:t>
      </w:r>
      <w:r w:rsidRPr="00970352" w:rsidR="3A159861">
        <w:t>s</w:t>
      </w:r>
      <w:r w:rsidRPr="00970352">
        <w:t xml:space="preserve"> in mid</w:t>
      </w:r>
      <w:r w:rsidRPr="00970352" w:rsidR="00E13E0A">
        <w:t>-September</w:t>
      </w:r>
      <w:r w:rsidRPr="00970352">
        <w:t xml:space="preserve"> is much smaller with only 1.5 bird</w:t>
      </w:r>
      <w:r w:rsidRPr="00970352" w:rsidR="30DB54BE">
        <w:t>s</w:t>
      </w:r>
      <w:r w:rsidRPr="00970352">
        <w:t xml:space="preserve">/session. The counts of 2020 show an early arrival </w:t>
      </w:r>
      <w:r w:rsidRPr="00970352" w:rsidR="0C440C14">
        <w:t>of</w:t>
      </w:r>
      <w:r w:rsidRPr="00970352">
        <w:t xml:space="preserve"> bird</w:t>
      </w:r>
      <w:r w:rsidRPr="00970352" w:rsidR="42DCB028">
        <w:t>s</w:t>
      </w:r>
      <w:r w:rsidRPr="00970352">
        <w:t xml:space="preserve"> (peak in second half of May), but </w:t>
      </w:r>
      <w:r w:rsidRPr="00970352" w:rsidR="00E01337">
        <w:t>overall,</w:t>
      </w:r>
      <w:r w:rsidRPr="00970352">
        <w:t xml:space="preserve"> within the range of typical years.</w:t>
      </w:r>
    </w:p>
    <w:p w:rsidRPr="00970352" w:rsidR="004267BA" w:rsidP="0055455D" w:rsidRDefault="00120AD7" w14:paraId="1FD13CA0" w14:textId="6EA71147">
      <w:pPr>
        <w:jc w:val="center"/>
      </w:pPr>
      <w:r w:rsidR="00120AD7">
        <w:drawing>
          <wp:inline wp14:editId="37E65429" wp14:anchorId="358211EA">
            <wp:extent cx="5264370" cy="3196742"/>
            <wp:effectExtent l="0" t="0" r="0" b="3810"/>
            <wp:docPr id="2" name="Picture 2" title=""/>
            <wp:cNvGraphicFramePr>
              <a:graphicFrameLocks noChangeAspect="1"/>
            </wp:cNvGraphicFramePr>
            <a:graphic>
              <a:graphicData uri="http://schemas.openxmlformats.org/drawingml/2006/picture">
                <pic:pic>
                  <pic:nvPicPr>
                    <pic:cNvPr id="0" name="Picture 2"/>
                    <pic:cNvPicPr/>
                  </pic:nvPicPr>
                  <pic:blipFill>
                    <a:blip r:embed="Rd4470eec14c049a1">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264370" cy="3196742"/>
                    </a:xfrm>
                    <a:prstGeom prst="rect">
                      <a:avLst/>
                    </a:prstGeom>
                  </pic:spPr>
                </pic:pic>
              </a:graphicData>
            </a:graphic>
          </wp:inline>
        </w:drawing>
      </w:r>
    </w:p>
    <w:p w:rsidRPr="00970352" w:rsidR="004267BA" w:rsidP="006606DD" w:rsidRDefault="004267BA" w14:paraId="03953F73" w14:textId="3A3708D2">
      <w:pPr>
        <w:pStyle w:val="Figure"/>
      </w:pPr>
      <w:bookmarkStart w:name="_Ref55662176" w:id="16"/>
      <w:r w:rsidRPr="00970352">
        <w:t xml:space="preserve">Figure </w:t>
      </w:r>
      <w:r w:rsidRPr="00970352">
        <w:fldChar w:fldCharType="begin"/>
      </w:r>
      <w:r w:rsidRPr="00970352">
        <w:instrText>SEQ Figure \* ARABIC</w:instrText>
      </w:r>
      <w:r w:rsidRPr="00970352">
        <w:fldChar w:fldCharType="separate"/>
      </w:r>
      <w:r w:rsidRPr="00970352" w:rsidR="00963958">
        <w:rPr>
          <w:noProof/>
        </w:rPr>
        <w:t>1</w:t>
      </w:r>
      <w:r w:rsidRPr="00970352">
        <w:fldChar w:fldCharType="end"/>
      </w:r>
      <w:bookmarkEnd w:id="16"/>
      <w:r w:rsidRPr="00970352">
        <w:t>:</w:t>
      </w:r>
      <w:r w:rsidRPr="00970352" w:rsidR="00831B80">
        <w:t xml:space="preserve"> Seasonal variation in the number of captured RCRC per session. </w:t>
      </w:r>
      <w:r w:rsidRPr="00970352" w:rsidR="14397851">
        <w:t>Points represent</w:t>
      </w:r>
      <w:r w:rsidRPr="00970352" w:rsidR="00831B80">
        <w:t xml:space="preserve"> actual data point</w:t>
      </w:r>
      <w:r w:rsidRPr="00970352" w:rsidR="2E928C43">
        <w:t>s</w:t>
      </w:r>
      <w:r w:rsidRPr="00970352" w:rsidR="00831B80">
        <w:t xml:space="preserve"> while</w:t>
      </w:r>
      <w:r w:rsidRPr="00970352" w:rsidR="611B320A">
        <w:t xml:space="preserve"> the</w:t>
      </w:r>
      <w:r w:rsidRPr="00970352" w:rsidR="00831B80">
        <w:t xml:space="preserve"> black line is the model estimate for the default/average case (156m, 4hr) with </w:t>
      </w:r>
      <w:r w:rsidRPr="00970352" w:rsidR="00352E36">
        <w:t>its corresponding u</w:t>
      </w:r>
      <w:r w:rsidRPr="00970352" w:rsidR="00831B80">
        <w:t xml:space="preserve">ncertainty </w:t>
      </w:r>
      <w:r w:rsidRPr="00970352" w:rsidR="00352E36">
        <w:t xml:space="preserve">illustrated </w:t>
      </w:r>
      <w:r w:rsidRPr="00970352" w:rsidR="00831B80">
        <w:t xml:space="preserve">as shaded area. </w:t>
      </w:r>
      <w:r w:rsidRPr="00970352" w:rsidR="00DE1EB3">
        <w:t xml:space="preserve">Sessions with 6 or more RCRC are illustrated on the “6+” line but </w:t>
      </w:r>
      <w:r w:rsidRPr="00970352" w:rsidR="00D26DD5">
        <w:t xml:space="preserve">with </w:t>
      </w:r>
      <w:r w:rsidRPr="00970352" w:rsidR="14F5A348">
        <w:t>proportionate</w:t>
      </w:r>
      <w:r w:rsidRPr="00970352" w:rsidR="00D26DD5">
        <w:t xml:space="preserve"> size and </w:t>
      </w:r>
      <w:proofErr w:type="spellStart"/>
      <w:r w:rsidRPr="00970352" w:rsidR="00D26DD5">
        <w:t>color</w:t>
      </w:r>
      <w:proofErr w:type="spellEnd"/>
      <w:r w:rsidRPr="00970352" w:rsidR="00D26DD5">
        <w:t>. B</w:t>
      </w:r>
      <w:r w:rsidRPr="00970352" w:rsidR="00831B80">
        <w:t xml:space="preserve">lack </w:t>
      </w:r>
      <w:r w:rsidRPr="00970352" w:rsidR="49CE9CEC">
        <w:t>points</w:t>
      </w:r>
      <w:r w:rsidRPr="00970352" w:rsidR="00D26DD5">
        <w:t xml:space="preserve"> correspond to the </w:t>
      </w:r>
      <w:r w:rsidRPr="00970352" w:rsidR="3A8F15C7">
        <w:t>2020</w:t>
      </w:r>
      <w:r w:rsidRPr="00970352" w:rsidR="00D26DD5">
        <w:t xml:space="preserve"> data, when the geolocator</w:t>
      </w:r>
      <w:r w:rsidRPr="00970352" w:rsidR="1751D994">
        <w:t>s</w:t>
      </w:r>
      <w:r w:rsidRPr="00970352" w:rsidR="00D26DD5">
        <w:t xml:space="preserve"> were equipped. </w:t>
      </w:r>
    </w:p>
    <w:p w:rsidRPr="00970352" w:rsidR="006606DD" w:rsidP="00F653EA" w:rsidRDefault="006606DD" w14:paraId="051BB1B2" w14:textId="5E939965">
      <w:r w:rsidRPr="00970352">
        <w:t xml:space="preserve">We modelled the probability </w:t>
      </w:r>
      <w:r w:rsidRPr="00970352" w:rsidR="00F653EA">
        <w:t xml:space="preserve">of recapture </w:t>
      </w:r>
      <w:r w:rsidRPr="00970352">
        <w:t xml:space="preserve">within a year </w:t>
      </w:r>
      <w:r w:rsidRPr="00970352" w:rsidR="7346E1FA">
        <w:t>in order</w:t>
      </w:r>
      <w:r w:rsidRPr="00970352" w:rsidR="00F653EA">
        <w:t xml:space="preserve"> to </w:t>
      </w:r>
      <w:r w:rsidRPr="00970352">
        <w:t xml:space="preserve">extract the number of </w:t>
      </w:r>
      <w:r w:rsidRPr="00970352" w:rsidR="00F653EA">
        <w:t>unique birds</w:t>
      </w:r>
      <w:r w:rsidRPr="00970352">
        <w:t xml:space="preserve"> </w:t>
      </w:r>
      <w:r w:rsidRPr="00970352" w:rsidR="00F653EA">
        <w:t xml:space="preserve">captured </w:t>
      </w:r>
      <w:r w:rsidRPr="00970352">
        <w:t xml:space="preserve">during a </w:t>
      </w:r>
      <w:r w:rsidRPr="00970352" w:rsidR="00687906">
        <w:t xml:space="preserve">single </w:t>
      </w:r>
      <w:r w:rsidRPr="00970352">
        <w:t>year</w:t>
      </w:r>
      <w:r w:rsidRPr="00970352" w:rsidR="003C31A3">
        <w:t xml:space="preserve"> (</w:t>
      </w:r>
      <w:r w:rsidRPr="00970352" w:rsidR="003C31A3">
        <w:fldChar w:fldCharType="begin"/>
      </w:r>
      <w:r w:rsidRPr="00970352" w:rsidR="003C31A3">
        <w:instrText xml:space="preserve"> REF _Ref55662186 \h </w:instrText>
      </w:r>
      <w:r w:rsidRPr="00970352" w:rsidR="003C31A3">
        <w:fldChar w:fldCharType="separate"/>
      </w:r>
      <w:r w:rsidRPr="00970352" w:rsidR="003C31A3">
        <w:t xml:space="preserve">Figure </w:t>
      </w:r>
      <w:r w:rsidRPr="00970352" w:rsidR="003C31A3">
        <w:rPr>
          <w:noProof/>
        </w:rPr>
        <w:t>2</w:t>
      </w:r>
      <w:r w:rsidRPr="00970352" w:rsidR="003C31A3">
        <w:fldChar w:fldCharType="end"/>
      </w:r>
      <w:r w:rsidRPr="00970352" w:rsidR="003C31A3">
        <w:t>)</w:t>
      </w:r>
      <w:r w:rsidRPr="00970352">
        <w:t xml:space="preserve">. </w:t>
      </w:r>
      <w:r w:rsidRPr="00970352" w:rsidR="00BE0023">
        <w:t xml:space="preserve">As the </w:t>
      </w:r>
      <w:r w:rsidRPr="00970352" w:rsidR="00687906">
        <w:t>cum</w:t>
      </w:r>
      <w:r w:rsidRPr="00970352" w:rsidR="002840CC">
        <w:t xml:space="preserve">ulative </w:t>
      </w:r>
      <w:r w:rsidRPr="00970352" w:rsidR="00BE0023">
        <w:t xml:space="preserve">number of RCRC </w:t>
      </w:r>
      <w:r w:rsidRPr="00970352" w:rsidR="002840CC">
        <w:t>c</w:t>
      </w:r>
      <w:r w:rsidRPr="00970352" w:rsidR="00BE0023">
        <w:t>apture</w:t>
      </w:r>
      <w:r w:rsidRPr="00970352" w:rsidR="002840CC">
        <w:t>d increases,</w:t>
      </w:r>
      <w:r w:rsidRPr="00970352" w:rsidR="00BE0023">
        <w:t xml:space="preserve"> the </w:t>
      </w:r>
      <w:r w:rsidRPr="00970352" w:rsidR="00423584">
        <w:t>recapture rate</w:t>
      </w:r>
      <w:r w:rsidRPr="00970352">
        <w:t xml:space="preserve"> </w:t>
      </w:r>
      <w:r w:rsidRPr="00970352" w:rsidR="76B6EBDF">
        <w:t>also</w:t>
      </w:r>
      <w:r w:rsidRPr="00970352">
        <w:t xml:space="preserve"> increase</w:t>
      </w:r>
      <w:r w:rsidRPr="00970352" w:rsidR="00423584">
        <w:t>s</w:t>
      </w:r>
      <w:r w:rsidRPr="00970352">
        <w:t xml:space="preserve"> </w:t>
      </w:r>
      <w:r w:rsidRPr="00970352" w:rsidR="00423584">
        <w:t xml:space="preserve">and </w:t>
      </w:r>
      <w:r w:rsidRPr="00970352" w:rsidR="00F81087">
        <w:t>consequently</w:t>
      </w:r>
      <w:r w:rsidRPr="00970352" w:rsidR="002840CC">
        <w:t>,</w:t>
      </w:r>
      <w:r w:rsidRPr="00970352" w:rsidR="00F81087">
        <w:t xml:space="preserve"> the probability of being a new bird </w:t>
      </w:r>
      <w:r w:rsidRPr="00970352">
        <w:t>decrease</w:t>
      </w:r>
      <w:r w:rsidRPr="00970352" w:rsidR="4421DAD0">
        <w:t>s</w:t>
      </w:r>
      <w:r w:rsidRPr="00970352" w:rsidR="002840CC">
        <w:t xml:space="preserve"> from </w:t>
      </w:r>
      <w:r w:rsidRPr="00970352" w:rsidR="00130A78">
        <w:t xml:space="preserve">around </w:t>
      </w:r>
      <w:r w:rsidRPr="00970352" w:rsidR="002840CC">
        <w:t>100%</w:t>
      </w:r>
      <w:r w:rsidRPr="00970352" w:rsidR="00E43E26">
        <w:t xml:space="preserve"> </w:t>
      </w:r>
      <w:r w:rsidRPr="00970352" w:rsidR="00130A78">
        <w:t xml:space="preserve">for the first bird </w:t>
      </w:r>
      <w:r w:rsidRPr="00970352" w:rsidR="00E43E26">
        <w:t>to 60-70%</w:t>
      </w:r>
      <w:r w:rsidRPr="00970352" w:rsidR="00130A78">
        <w:t xml:space="preserve"> </w:t>
      </w:r>
      <w:r w:rsidRPr="00970352" w:rsidR="76F2F528">
        <w:t>after</w:t>
      </w:r>
      <w:r w:rsidRPr="00970352" w:rsidR="00130A78">
        <w:t xml:space="preserve"> </w:t>
      </w:r>
      <w:r w:rsidRPr="00970352" w:rsidR="00F36C5A">
        <w:t>40 RCRC have been captured in the year</w:t>
      </w:r>
      <w:r w:rsidRPr="00970352">
        <w:t xml:space="preserve">. </w:t>
      </w:r>
      <w:r w:rsidRPr="00970352" w:rsidR="00E43E26">
        <w:t xml:space="preserve">Note that this approach can only reliably estimate the probability </w:t>
      </w:r>
      <w:r w:rsidRPr="00970352" w:rsidR="6548E59D">
        <w:t xml:space="preserve">up </w:t>
      </w:r>
      <w:r w:rsidRPr="00970352" w:rsidR="00B6518A">
        <w:t xml:space="preserve">to a maximum </w:t>
      </w:r>
      <w:r w:rsidRPr="00970352">
        <w:t xml:space="preserve">of </w:t>
      </w:r>
      <w:r w:rsidRPr="00970352" w:rsidR="00B6518A">
        <w:t xml:space="preserve">around 40 </w:t>
      </w:r>
      <w:r w:rsidRPr="00970352">
        <w:t xml:space="preserve">RCRC captured in </w:t>
      </w:r>
      <w:r w:rsidRPr="00970352" w:rsidR="1AE69913">
        <w:t>a</w:t>
      </w:r>
      <w:r w:rsidRPr="00970352">
        <w:t xml:space="preserve"> year. </w:t>
      </w:r>
    </w:p>
    <w:p w:rsidRPr="00970352" w:rsidR="001B5266" w:rsidP="001B5266" w:rsidRDefault="00F653EA" w14:paraId="4557FFD6" w14:textId="767E2A76">
      <w:pPr>
        <w:keepNext/>
      </w:pPr>
      <w:r w:rsidR="00F653EA">
        <w:drawing>
          <wp:inline wp14:editId="59884896" wp14:anchorId="598BC4CB">
            <wp:extent cx="5332780" cy="3756659"/>
            <wp:effectExtent l="0" t="0" r="1270" b="0"/>
            <wp:docPr id="14" name="Picture 14" title=""/>
            <wp:cNvGraphicFramePr>
              <a:graphicFrameLocks noChangeAspect="1"/>
            </wp:cNvGraphicFramePr>
            <a:graphic>
              <a:graphicData uri="http://schemas.openxmlformats.org/drawingml/2006/picture">
                <pic:pic>
                  <pic:nvPicPr>
                    <pic:cNvPr id="0" name="Picture 14"/>
                    <pic:cNvPicPr/>
                  </pic:nvPicPr>
                  <pic:blipFill>
                    <a:blip r:embed="R35f4c2b786b042dd">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332780" cy="3756659"/>
                    </a:xfrm>
                    <a:prstGeom prst="rect">
                      <a:avLst/>
                    </a:prstGeom>
                  </pic:spPr>
                </pic:pic>
              </a:graphicData>
            </a:graphic>
          </wp:inline>
        </w:drawing>
      </w:r>
    </w:p>
    <w:p w:rsidRPr="00970352" w:rsidR="009E6A5A" w:rsidP="006606DD" w:rsidRDefault="001B5266" w14:paraId="6E4E1B0E" w14:textId="75E63AF8">
      <w:pPr>
        <w:pStyle w:val="Figure"/>
      </w:pPr>
      <w:bookmarkStart w:name="_Ref55662186" w:id="17"/>
      <w:r w:rsidRPr="00970352">
        <w:t xml:space="preserve">Figure </w:t>
      </w:r>
      <w:r w:rsidRPr="00970352">
        <w:fldChar w:fldCharType="begin"/>
      </w:r>
      <w:r w:rsidRPr="00970352">
        <w:instrText>SEQ Figure \* ARABIC</w:instrText>
      </w:r>
      <w:r w:rsidRPr="00970352">
        <w:fldChar w:fldCharType="separate"/>
      </w:r>
      <w:r w:rsidRPr="00970352" w:rsidR="00963958">
        <w:rPr>
          <w:noProof/>
        </w:rPr>
        <w:t>2</w:t>
      </w:r>
      <w:r w:rsidRPr="00970352">
        <w:fldChar w:fldCharType="end"/>
      </w:r>
      <w:bookmarkEnd w:id="17"/>
      <w:r w:rsidRPr="00970352">
        <w:t xml:space="preserve">: </w:t>
      </w:r>
      <w:r w:rsidRPr="00970352" w:rsidR="007F0510">
        <w:t xml:space="preserve">The </w:t>
      </w:r>
      <w:r w:rsidRPr="00970352" w:rsidR="001C6C0D">
        <w:t xml:space="preserve">colour and size of the </w:t>
      </w:r>
      <w:r w:rsidRPr="00970352" w:rsidR="0B9FB0C3">
        <w:t>points</w:t>
      </w:r>
      <w:r w:rsidRPr="00970352" w:rsidR="001C6C0D">
        <w:t xml:space="preserve"> indicate the number of </w:t>
      </w:r>
      <w:r w:rsidRPr="00970352" w:rsidR="48D51DE2">
        <w:t>occurrences</w:t>
      </w:r>
      <w:r w:rsidRPr="00970352" w:rsidR="001C6C0D">
        <w:t xml:space="preserve"> in the dataset </w:t>
      </w:r>
      <w:r w:rsidRPr="00970352" w:rsidR="0037750E">
        <w:t>that the n</w:t>
      </w:r>
      <w:r w:rsidRPr="00970352" w:rsidR="0037750E">
        <w:rPr>
          <w:vertAlign w:val="superscript"/>
        </w:rPr>
        <w:t>th</w:t>
      </w:r>
      <w:r w:rsidRPr="00970352" w:rsidR="0037750E">
        <w:t xml:space="preserve"> bird caught in a year </w:t>
      </w:r>
      <w:r w:rsidRPr="00970352" w:rsidR="02BC0B46">
        <w:t>had</w:t>
      </w:r>
      <w:r w:rsidRPr="00970352" w:rsidR="007E6E02">
        <w:t xml:space="preserve"> already </w:t>
      </w:r>
      <w:r w:rsidRPr="00970352" w:rsidR="620D19B1">
        <w:t>been</w:t>
      </w:r>
      <w:r w:rsidRPr="00970352" w:rsidR="007E6E02">
        <w:t xml:space="preserve"> caught during the year (</w:t>
      </w:r>
      <w:r w:rsidRPr="00970352" w:rsidR="00C635EA">
        <w:t xml:space="preserve">bottom, </w:t>
      </w:r>
      <w:r w:rsidRPr="00970352" w:rsidR="007E6E02">
        <w:t>old bird, 0%) or the first time it was caught this year (</w:t>
      </w:r>
      <w:r w:rsidRPr="00970352" w:rsidR="00C635EA">
        <w:t xml:space="preserve">top, </w:t>
      </w:r>
      <w:r w:rsidRPr="00970352" w:rsidR="007E6E02">
        <w:t>new bird, 100%).</w:t>
      </w:r>
      <w:r w:rsidRPr="00970352" w:rsidR="00C635EA">
        <w:t xml:space="preserve"> The</w:t>
      </w:r>
      <w:r w:rsidRPr="00970352" w:rsidR="00E50194">
        <w:t xml:space="preserve"> line shows the fitted model of the probability that </w:t>
      </w:r>
      <w:r w:rsidRPr="00970352" w:rsidR="008200CE">
        <w:t xml:space="preserve">a bird is a new bird as a function of its rank of capture. </w:t>
      </w:r>
      <w:r w:rsidRPr="00970352" w:rsidR="00E50194">
        <w:t>The probability of capturing a new bird (i.e.</w:t>
      </w:r>
      <w:r w:rsidRPr="00970352" w:rsidR="6B6BA0C1">
        <w:t>,</w:t>
      </w:r>
      <w:r w:rsidRPr="00970352" w:rsidR="00E50194">
        <w:t xml:space="preserve"> a bird not yet captured this year) decreases as the number of RCRC capture increase</w:t>
      </w:r>
      <w:r w:rsidRPr="00970352" w:rsidR="3F27BC9E">
        <w:t>s</w:t>
      </w:r>
      <w:r w:rsidRPr="00970352" w:rsidR="00E50194">
        <w:t>.</w:t>
      </w:r>
    </w:p>
    <w:p w:rsidRPr="00970352" w:rsidR="003C31A3" w:rsidP="003C31A3" w:rsidRDefault="00B34A02" w14:paraId="468CC788" w14:textId="71B6A371">
      <w:r w:rsidRPr="00970352">
        <w:t>Five</w:t>
      </w:r>
      <w:r w:rsidRPr="00970352" w:rsidR="001E6DDB">
        <w:t xml:space="preserve"> different </w:t>
      </w:r>
      <w:r w:rsidRPr="00970352" w:rsidR="009E12D6">
        <w:t>scenarios</w:t>
      </w:r>
      <w:r w:rsidRPr="00970352" w:rsidR="001E6DDB">
        <w:t xml:space="preserve"> of ringing were model</w:t>
      </w:r>
      <w:r w:rsidRPr="00970352" w:rsidR="7F5AA6C5">
        <w:t>led</w:t>
      </w:r>
      <w:r w:rsidRPr="00970352" w:rsidR="001E6DDB">
        <w:t xml:space="preserve"> to estimate the total number of unique RCRC captured along the year</w:t>
      </w:r>
      <w:r w:rsidRPr="00970352" w:rsidR="009E12D6">
        <w:t xml:space="preserve"> in </w:t>
      </w:r>
      <w:r w:rsidRPr="00970352" w:rsidR="003C31A3">
        <w:fldChar w:fldCharType="begin"/>
      </w:r>
      <w:r w:rsidRPr="00970352" w:rsidR="003C31A3">
        <w:instrText xml:space="preserve"> REF _Ref55662208 \h  \* MERGEFORMAT </w:instrText>
      </w:r>
      <w:r w:rsidRPr="00970352" w:rsidR="003C31A3">
        <w:fldChar w:fldCharType="separate"/>
      </w:r>
      <w:r w:rsidRPr="00970352" w:rsidR="003C31A3">
        <w:t xml:space="preserve">Figure </w:t>
      </w:r>
      <w:r w:rsidRPr="00970352" w:rsidR="003C31A3">
        <w:rPr>
          <w:noProof/>
        </w:rPr>
        <w:t>3</w:t>
      </w:r>
      <w:r w:rsidRPr="00970352" w:rsidR="003C31A3">
        <w:fldChar w:fldCharType="end"/>
      </w:r>
      <w:r w:rsidRPr="00970352" w:rsidR="009E12D6">
        <w:t xml:space="preserve">. </w:t>
      </w:r>
      <w:r w:rsidRPr="00970352" w:rsidR="00274BE1">
        <w:t>Compar</w:t>
      </w:r>
      <w:r w:rsidRPr="00970352" w:rsidR="6ED0F5EA">
        <w:t>ed with</w:t>
      </w:r>
      <w:r w:rsidRPr="00970352" w:rsidR="004860B0">
        <w:t xml:space="preserve"> the total number of birds</w:t>
      </w:r>
      <w:r w:rsidRPr="00970352" w:rsidR="00274BE1">
        <w:t xml:space="preserve"> </w:t>
      </w:r>
      <w:r w:rsidRPr="00970352" w:rsidR="004860B0">
        <w:t xml:space="preserve">caught at the end of year </w:t>
      </w:r>
      <w:r w:rsidRPr="00970352" w:rsidR="4E18B3C7">
        <w:t>with</w:t>
      </w:r>
      <w:r w:rsidRPr="00970352" w:rsidR="004860B0">
        <w:t xml:space="preserve"> </w:t>
      </w:r>
      <w:r w:rsidRPr="00970352" w:rsidR="00274BE1">
        <w:t>the default scenario (</w:t>
      </w:r>
      <w:r w:rsidRPr="00970352" w:rsidR="00153AB8">
        <w:t>16</w:t>
      </w:r>
      <w:r w:rsidRPr="00970352" w:rsidR="004860B0">
        <w:t>), i</w:t>
      </w:r>
      <w:r w:rsidRPr="00970352" w:rsidR="00536916">
        <w:t>ncreasing the duration of ringing session</w:t>
      </w:r>
      <w:r w:rsidRPr="00970352" w:rsidR="6BE51E27">
        <w:t>s</w:t>
      </w:r>
      <w:r w:rsidRPr="00970352" w:rsidR="00536916">
        <w:t xml:space="preserve"> by 2hr </w:t>
      </w:r>
      <w:r w:rsidRPr="00970352" w:rsidR="00274BE1">
        <w:t xml:space="preserve">(‘6hr’) </w:t>
      </w:r>
      <w:r w:rsidRPr="00970352" w:rsidR="00574360">
        <w:t>or adding 44m of additional nets (‘200m’) results in</w:t>
      </w:r>
      <w:r w:rsidRPr="00970352" w:rsidR="00536916">
        <w:t xml:space="preserve"> </w:t>
      </w:r>
      <w:r w:rsidRPr="00970352" w:rsidR="00574360">
        <w:t xml:space="preserve">only </w:t>
      </w:r>
      <w:r w:rsidRPr="00970352" w:rsidR="006C6648">
        <w:t>3</w:t>
      </w:r>
      <w:r w:rsidRPr="00970352" w:rsidR="00574360">
        <w:t xml:space="preserve"> more birds caught</w:t>
      </w:r>
      <w:r w:rsidRPr="00970352" w:rsidR="00536916">
        <w:t xml:space="preserve"> </w:t>
      </w:r>
      <w:r w:rsidRPr="00970352" w:rsidR="004F45C8">
        <w:t>(</w:t>
      </w:r>
      <w:r w:rsidRPr="00970352" w:rsidR="006C6648">
        <w:t>19</w:t>
      </w:r>
      <w:r w:rsidRPr="00970352" w:rsidR="004F45C8">
        <w:t>)</w:t>
      </w:r>
      <w:r w:rsidRPr="00970352" w:rsidR="00C64F40">
        <w:t xml:space="preserve">. </w:t>
      </w:r>
      <w:r w:rsidRPr="00970352" w:rsidR="00273F5D">
        <w:t xml:space="preserve">However, the optimized </w:t>
      </w:r>
      <w:r w:rsidRPr="00970352" w:rsidR="00574360">
        <w:t xml:space="preserve">scenario </w:t>
      </w:r>
      <w:r w:rsidRPr="00970352" w:rsidR="4D660FDD">
        <w:t>yields many more birds,</w:t>
      </w:r>
      <w:r w:rsidRPr="00970352" w:rsidR="00574360">
        <w:t xml:space="preserve"> with a total of </w:t>
      </w:r>
      <w:r w:rsidRPr="00970352" w:rsidR="002B027D">
        <w:t>22</w:t>
      </w:r>
      <w:r w:rsidRPr="00970352" w:rsidR="00846858">
        <w:t xml:space="preserve"> birds </w:t>
      </w:r>
      <w:r w:rsidRPr="00970352" w:rsidR="630178AA">
        <w:t xml:space="preserve">captured </w:t>
      </w:r>
      <w:r w:rsidRPr="00970352" w:rsidR="00846858">
        <w:t xml:space="preserve">in </w:t>
      </w:r>
      <w:r w:rsidRPr="00970352" w:rsidR="00817A16">
        <w:t xml:space="preserve">fewer </w:t>
      </w:r>
      <w:r w:rsidRPr="00970352" w:rsidR="00846858">
        <w:t>number of sessions (</w:t>
      </w:r>
      <w:r w:rsidRPr="00970352" w:rsidR="00817A16">
        <w:t>31 instead of 37)</w:t>
      </w:r>
      <w:r w:rsidRPr="00970352" w:rsidR="00273F5D">
        <w:t xml:space="preserve">. </w:t>
      </w:r>
      <w:r w:rsidRPr="00970352" w:rsidR="009F6643">
        <w:t xml:space="preserve">In 2020, the </w:t>
      </w:r>
      <w:r w:rsidRPr="00970352" w:rsidR="50D619C2">
        <w:t>total</w:t>
      </w:r>
      <w:r w:rsidRPr="00970352" w:rsidR="009F6643">
        <w:t xml:space="preserve"> number of RCRC capture</w:t>
      </w:r>
      <w:r w:rsidRPr="00970352" w:rsidR="001934C8">
        <w:t>d</w:t>
      </w:r>
      <w:r w:rsidRPr="00970352" w:rsidR="009F6643">
        <w:t xml:space="preserve"> as </w:t>
      </w:r>
      <w:r w:rsidRPr="00970352" w:rsidR="14E3E5D0">
        <w:t>of 1</w:t>
      </w:r>
      <w:r w:rsidRPr="00970352" w:rsidR="009F6643">
        <w:t xml:space="preserve"> November w</w:t>
      </w:r>
      <w:r w:rsidRPr="00970352" w:rsidR="036B2AD2">
        <w:t>as</w:t>
      </w:r>
      <w:r w:rsidRPr="00970352" w:rsidR="009F6643">
        <w:t xml:space="preserve"> 23, </w:t>
      </w:r>
      <w:r w:rsidRPr="00970352" w:rsidR="68AAB668">
        <w:t>against 20 predicted by the</w:t>
      </w:r>
      <w:r w:rsidRPr="00970352" w:rsidR="009F6643">
        <w:t xml:space="preserve"> model</w:t>
      </w:r>
      <w:r w:rsidRPr="00970352" w:rsidR="009E4C42">
        <w:t xml:space="preserve">. </w:t>
      </w:r>
    </w:p>
    <w:p w:rsidRPr="00970352" w:rsidR="001B5266" w:rsidP="001B5266" w:rsidRDefault="00C87A66" w14:paraId="5BA5E351" w14:textId="648051B5">
      <w:pPr>
        <w:keepNext/>
      </w:pPr>
      <w:r w:rsidR="00C87A66">
        <w:drawing>
          <wp:inline wp14:editId="0DA8DF13" wp14:anchorId="40EC2E2E">
            <wp:extent cx="5393689" cy="2860675"/>
            <wp:effectExtent l="0" t="0" r="0" b="0"/>
            <wp:docPr id="3" name="Picture 3" title=""/>
            <wp:cNvGraphicFramePr>
              <a:graphicFrameLocks noChangeAspect="1"/>
            </wp:cNvGraphicFramePr>
            <a:graphic>
              <a:graphicData uri="http://schemas.openxmlformats.org/drawingml/2006/picture">
                <pic:pic>
                  <pic:nvPicPr>
                    <pic:cNvPr id="0" name="Picture 3"/>
                    <pic:cNvPicPr/>
                  </pic:nvPicPr>
                  <pic:blipFill>
                    <a:blip r:embed="R3f6f245d5b404e4d">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393689" cy="2860675"/>
                    </a:xfrm>
                    <a:prstGeom prst="rect">
                      <a:avLst/>
                    </a:prstGeom>
                  </pic:spPr>
                </pic:pic>
              </a:graphicData>
            </a:graphic>
          </wp:inline>
        </w:drawing>
      </w:r>
    </w:p>
    <w:p w:rsidRPr="00970352" w:rsidR="001B5266" w:rsidP="006606DD" w:rsidRDefault="001B5266" w14:paraId="060E88A6" w14:textId="36C2C091">
      <w:pPr>
        <w:pStyle w:val="Figure"/>
      </w:pPr>
      <w:bookmarkStart w:name="_Ref55662208" w:id="18"/>
      <w:r w:rsidRPr="00970352">
        <w:t xml:space="preserve">Figure </w:t>
      </w:r>
      <w:r w:rsidRPr="00970352">
        <w:fldChar w:fldCharType="begin"/>
      </w:r>
      <w:r w:rsidRPr="00970352">
        <w:instrText>SEQ Figure \* ARABIC</w:instrText>
      </w:r>
      <w:r w:rsidRPr="00970352">
        <w:fldChar w:fldCharType="separate"/>
      </w:r>
      <w:r w:rsidRPr="00970352" w:rsidR="00963958">
        <w:rPr>
          <w:noProof/>
        </w:rPr>
        <w:t>3</w:t>
      </w:r>
      <w:r w:rsidRPr="00970352">
        <w:fldChar w:fldCharType="end"/>
      </w:r>
      <w:bookmarkEnd w:id="18"/>
      <w:r w:rsidRPr="00970352">
        <w:t xml:space="preserve">: </w:t>
      </w:r>
      <w:r w:rsidRPr="00970352" w:rsidR="004E5392">
        <w:t>Model predictions of the total unique RCRC c</w:t>
      </w:r>
      <w:r w:rsidRPr="00970352" w:rsidR="7A923A10">
        <w:t xml:space="preserve">aught </w:t>
      </w:r>
      <w:r w:rsidRPr="00970352" w:rsidR="00CA2C52">
        <w:t>along</w:t>
      </w:r>
      <w:r w:rsidRPr="00970352" w:rsidR="004E5392">
        <w:t xml:space="preserve"> a year</w:t>
      </w:r>
      <w:r w:rsidRPr="00970352" w:rsidR="00965459">
        <w:t xml:space="preserve"> following different scenarios</w:t>
      </w:r>
      <w:r w:rsidRPr="00970352" w:rsidR="004E5392">
        <w:t xml:space="preserve">. </w:t>
      </w:r>
      <w:r w:rsidRPr="00970352" w:rsidR="00CA2C52">
        <w:t xml:space="preserve">The default scenario </w:t>
      </w:r>
      <w:r w:rsidRPr="00970352" w:rsidR="009B04B3">
        <w:t xml:space="preserve">consists of </w:t>
      </w:r>
      <w:r w:rsidRPr="00970352" w:rsidR="00CA4FCE">
        <w:t xml:space="preserve">4hr </w:t>
      </w:r>
      <w:r w:rsidRPr="00970352" w:rsidR="009B04B3">
        <w:t>ringing session</w:t>
      </w:r>
      <w:r w:rsidRPr="00970352" w:rsidR="132EE419">
        <w:t>s</w:t>
      </w:r>
      <w:r w:rsidRPr="00970352" w:rsidR="009B04B3">
        <w:t xml:space="preserve"> using </w:t>
      </w:r>
      <w:r w:rsidRPr="00970352" w:rsidR="00CA2C52">
        <w:t>156m</w:t>
      </w:r>
      <w:r w:rsidRPr="00970352" w:rsidR="009B04B3">
        <w:t xml:space="preserve"> of nets </w:t>
      </w:r>
      <w:r w:rsidRPr="00970352" w:rsidR="00CA2C52">
        <w:t>every 10 days</w:t>
      </w:r>
      <w:r w:rsidRPr="00970352" w:rsidR="00EE41D1">
        <w:t>.</w:t>
      </w:r>
      <w:r w:rsidRPr="00970352" w:rsidR="00CA4FCE">
        <w:t xml:space="preserve"> ‘6h’ and ‘225m’ are modification</w:t>
      </w:r>
      <w:r w:rsidRPr="00970352" w:rsidR="6B5D67A7">
        <w:t>s</w:t>
      </w:r>
      <w:r w:rsidRPr="00970352" w:rsidR="00CA4FCE">
        <w:t xml:space="preserve"> of the default scenario</w:t>
      </w:r>
      <w:r w:rsidRPr="00970352" w:rsidR="301D23EA">
        <w:t>,</w:t>
      </w:r>
      <w:r w:rsidRPr="00970352" w:rsidR="00CA4FCE">
        <w:t xml:space="preserve"> and</w:t>
      </w:r>
      <w:r w:rsidRPr="00970352" w:rsidR="00EE41D1">
        <w:t xml:space="preserve"> </w:t>
      </w:r>
      <w:r w:rsidRPr="00970352" w:rsidR="00CA4FCE">
        <w:t>‘</w:t>
      </w:r>
      <w:r w:rsidRPr="00970352" w:rsidR="00EE41D1">
        <w:t>optimized</w:t>
      </w:r>
      <w:r w:rsidRPr="00970352" w:rsidR="00CA4FCE">
        <w:t xml:space="preserve">’ </w:t>
      </w:r>
      <w:r w:rsidRPr="00970352" w:rsidR="00EE41D1">
        <w:t>increase</w:t>
      </w:r>
      <w:r w:rsidRPr="00970352" w:rsidR="00CA4FCE">
        <w:t>s</w:t>
      </w:r>
      <w:r w:rsidRPr="00970352" w:rsidR="00EE41D1">
        <w:t xml:space="preserve"> the </w:t>
      </w:r>
      <w:r w:rsidRPr="00970352" w:rsidR="005A118D">
        <w:t>number of session</w:t>
      </w:r>
      <w:r w:rsidRPr="00970352" w:rsidR="42D81D65">
        <w:t>s</w:t>
      </w:r>
      <w:r w:rsidRPr="00970352" w:rsidR="005A118D">
        <w:t xml:space="preserve"> (every week) during the peak passage (</w:t>
      </w:r>
      <w:r w:rsidRPr="00970352" w:rsidR="00987D26">
        <w:t>mid-</w:t>
      </w:r>
      <w:r w:rsidRPr="00970352" w:rsidR="00CA4FCE">
        <w:t>M</w:t>
      </w:r>
      <w:r w:rsidRPr="00970352" w:rsidR="00987D26">
        <w:t>ay – July)</w:t>
      </w:r>
      <w:r w:rsidRPr="00970352" w:rsidR="00CA4FCE">
        <w:t xml:space="preserve"> and decrease</w:t>
      </w:r>
      <w:r w:rsidRPr="00970352" w:rsidR="57B62D8C">
        <w:t>s</w:t>
      </w:r>
      <w:r w:rsidRPr="00970352" w:rsidR="00CA4FCE">
        <w:t xml:space="preserve"> </w:t>
      </w:r>
      <w:r w:rsidRPr="00970352" w:rsidR="57B62D8C">
        <w:t>them</w:t>
      </w:r>
      <w:r w:rsidRPr="00970352" w:rsidR="00CA4FCE">
        <w:t xml:space="preserve"> (every 2 weeks) </w:t>
      </w:r>
      <w:r w:rsidRPr="00970352" w:rsidR="2162829C">
        <w:t xml:space="preserve">during </w:t>
      </w:r>
      <w:r w:rsidRPr="00970352" w:rsidR="00CA4FCE">
        <w:t xml:space="preserve">the rest of the year. </w:t>
      </w:r>
      <w:r w:rsidRPr="00970352" w:rsidR="00F276D7">
        <w:t>Finally, using the exact date, duration, net length used in 2020, the model prediction ‘2020 model’ can be compared to the actual data (‘2020 data’).</w:t>
      </w:r>
    </w:p>
    <w:p w:rsidRPr="00970352" w:rsidR="00980B7D" w:rsidP="00BA0A02" w:rsidRDefault="00980B7D" w14:paraId="53B4EF59" w14:textId="77777777">
      <w:pPr>
        <w:pStyle w:val="Heading2"/>
      </w:pPr>
      <w:r w:rsidRPr="00970352">
        <w:t>Improve the recapture rate</w:t>
      </w:r>
    </w:p>
    <w:p w:rsidRPr="00970352" w:rsidR="00A503C0" w:rsidP="00BA0A02" w:rsidRDefault="00980B7D" w14:paraId="4581EA25" w14:textId="70A55706">
      <w:commentRangeStart w:id="19"/>
      <w:r w:rsidRPr="00970352">
        <w:t>Over the 161 unique RCRC individu</w:t>
      </w:r>
      <w:r w:rsidRPr="00970352" w:rsidR="00AB1F8C">
        <w:t>al</w:t>
      </w:r>
      <w:r w:rsidRPr="00970352" w:rsidR="2585306B">
        <w:t>s</w:t>
      </w:r>
      <w:r w:rsidRPr="00970352">
        <w:t xml:space="preserve"> captured</w:t>
      </w:r>
      <w:r w:rsidRPr="00970352" w:rsidR="00AB1F8C">
        <w:t xml:space="preserve"> in the dataset</w:t>
      </w:r>
      <w:r w:rsidRPr="00970352">
        <w:t>, 67 (42%) were recapture</w:t>
      </w:r>
      <w:r w:rsidRPr="00970352" w:rsidR="2ABFA57F">
        <w:t>d</w:t>
      </w:r>
      <w:r w:rsidRPr="00970352">
        <w:t xml:space="preserve"> </w:t>
      </w:r>
      <w:r w:rsidRPr="00970352" w:rsidR="002F580A">
        <w:t xml:space="preserve">at least once </w:t>
      </w:r>
      <w:r w:rsidRPr="00970352">
        <w:t xml:space="preserve">and 39 </w:t>
      </w:r>
      <w:r w:rsidRPr="00970352" w:rsidR="001F557D">
        <w:t xml:space="preserve">(24%) </w:t>
      </w:r>
      <w:r w:rsidRPr="00970352">
        <w:t xml:space="preserve">were recapture </w:t>
      </w:r>
      <w:r w:rsidRPr="00970352" w:rsidR="002F580A">
        <w:t xml:space="preserve">at least once </w:t>
      </w:r>
      <w:r w:rsidRPr="00970352">
        <w:t xml:space="preserve">in </w:t>
      </w:r>
      <w:r w:rsidRPr="00970352" w:rsidR="1946EA81">
        <w:t xml:space="preserve">the following </w:t>
      </w:r>
      <w:r w:rsidRPr="00970352">
        <w:t xml:space="preserve">year. </w:t>
      </w:r>
      <w:r w:rsidRPr="00970352" w:rsidR="5A68DECB">
        <w:t>A</w:t>
      </w:r>
      <w:r w:rsidRPr="00970352">
        <w:t>ssuming each capture-recapture</w:t>
      </w:r>
      <w:r w:rsidRPr="00970352" w:rsidR="001F557D">
        <w:t xml:space="preserve"> </w:t>
      </w:r>
      <w:r w:rsidRPr="00970352">
        <w:t>i</w:t>
      </w:r>
      <w:r w:rsidRPr="00970352" w:rsidR="50EECD84">
        <w:t xml:space="preserve">s </w:t>
      </w:r>
      <w:r w:rsidRPr="00970352">
        <w:t xml:space="preserve">independent </w:t>
      </w:r>
      <w:r w:rsidRPr="00970352" w:rsidR="00BFA9F1">
        <w:t>from whether</w:t>
      </w:r>
      <w:r w:rsidRPr="00970352">
        <w:t xml:space="preserve"> the bird ha</w:t>
      </w:r>
      <w:r w:rsidRPr="00970352" w:rsidR="600767CD">
        <w:t>d</w:t>
      </w:r>
      <w:r w:rsidRPr="00970352">
        <w:t xml:space="preserve"> already been captured earlier, </w:t>
      </w:r>
      <w:r w:rsidRPr="00970352" w:rsidR="001F557D">
        <w:t xml:space="preserve">the </w:t>
      </w:r>
      <w:r w:rsidRPr="00970352">
        <w:t xml:space="preserve">recapture rate </w:t>
      </w:r>
      <w:r w:rsidRPr="00970352" w:rsidR="001F557D">
        <w:t>increase</w:t>
      </w:r>
      <w:r w:rsidRPr="00970352" w:rsidR="277495EB">
        <w:t>s</w:t>
      </w:r>
      <w:r w:rsidRPr="00970352" w:rsidR="001F557D">
        <w:t xml:space="preserve"> to</w:t>
      </w:r>
      <w:r w:rsidRPr="00970352">
        <w:t xml:space="preserve"> 47% and 30% for subsequent year</w:t>
      </w:r>
      <w:commentRangeEnd w:id="19"/>
      <w:r w:rsidRPr="00970352" w:rsidR="00F678E7">
        <w:rPr>
          <w:rStyle w:val="CommentReference"/>
        </w:rPr>
        <w:commentReference w:id="19"/>
      </w:r>
      <w:r w:rsidRPr="00970352" w:rsidR="001F557D">
        <w:t>.</w:t>
      </w:r>
      <w:r w:rsidRPr="00970352">
        <w:t xml:space="preserve"> </w:t>
      </w:r>
      <w:r w:rsidRPr="00970352" w:rsidR="467DC970">
        <w:t xml:space="preserve">In </w:t>
      </w:r>
      <w:proofErr w:type="spellStart"/>
      <w:r w:rsidRPr="00970352" w:rsidR="467DC970">
        <w:t>genral</w:t>
      </w:r>
      <w:proofErr w:type="spellEnd"/>
      <w:r w:rsidRPr="00970352" w:rsidR="467DC970">
        <w:t>, j</w:t>
      </w:r>
      <w:r w:rsidRPr="00970352" w:rsidR="00A503C0">
        <w:t>uvenile</w:t>
      </w:r>
      <w:r w:rsidRPr="00970352" w:rsidR="36C4C4E5">
        <w:t>s</w:t>
      </w:r>
      <w:r w:rsidRPr="00970352" w:rsidR="00A503C0">
        <w:t xml:space="preserve"> </w:t>
      </w:r>
      <w:r w:rsidRPr="00970352" w:rsidR="00802170">
        <w:t>and adult</w:t>
      </w:r>
      <w:r w:rsidRPr="00970352" w:rsidR="712F026B">
        <w:t>s</w:t>
      </w:r>
      <w:r w:rsidRPr="00970352" w:rsidR="00802170">
        <w:t xml:space="preserve"> </w:t>
      </w:r>
      <w:r w:rsidRPr="00970352" w:rsidR="43873CF1">
        <w:t>show</w:t>
      </w:r>
      <w:r w:rsidRPr="00970352" w:rsidR="00802170">
        <w:t xml:space="preserve"> similar </w:t>
      </w:r>
      <w:r w:rsidRPr="00970352" w:rsidR="00771BD3">
        <w:t>recapture rate</w:t>
      </w:r>
      <w:r w:rsidRPr="00970352" w:rsidR="3018EAC8">
        <w:t>s</w:t>
      </w:r>
      <w:r w:rsidRPr="00970352" w:rsidR="00771BD3">
        <w:t xml:space="preserve"> (46% vs 47%</w:t>
      </w:r>
      <w:r w:rsidRPr="00970352" w:rsidR="7E3585B6">
        <w:t xml:space="preserve"> respectively</w:t>
      </w:r>
      <w:r w:rsidRPr="00970352" w:rsidR="00771BD3">
        <w:t>) but when considering only subsequent year, adult</w:t>
      </w:r>
      <w:r w:rsidRPr="00970352" w:rsidR="1078AE7C">
        <w:t>s</w:t>
      </w:r>
      <w:r w:rsidRPr="00970352" w:rsidR="00771BD3">
        <w:t xml:space="preserve"> </w:t>
      </w:r>
      <w:r w:rsidRPr="00970352" w:rsidR="5A25038B">
        <w:t>show</w:t>
      </w:r>
      <w:r w:rsidRPr="00970352" w:rsidR="00771BD3">
        <w:t xml:space="preserve"> a much higher recapture rate (</w:t>
      </w:r>
      <w:r w:rsidRPr="00970352" w:rsidR="002E4163">
        <w:t xml:space="preserve">34%) </w:t>
      </w:r>
      <w:r w:rsidRPr="00970352" w:rsidR="7CDADB30">
        <w:t>than</w:t>
      </w:r>
      <w:r w:rsidRPr="00970352" w:rsidR="002E4163">
        <w:t xml:space="preserve"> juvenile</w:t>
      </w:r>
      <w:r w:rsidRPr="00970352" w:rsidR="572E770C">
        <w:t>s</w:t>
      </w:r>
      <w:r w:rsidRPr="00970352" w:rsidR="002E4163">
        <w:t xml:space="preserve"> (27%).</w:t>
      </w:r>
      <w:r w:rsidRPr="00970352" w:rsidR="00A503C0">
        <w:t xml:space="preserve"> </w:t>
      </w:r>
    </w:p>
    <w:p w:rsidRPr="00970352" w:rsidR="003B0821" w:rsidP="00BA0A02" w:rsidRDefault="00980B7D" w14:paraId="181847F2" w14:textId="025E9BEF">
      <w:r w:rsidRPr="00970352">
        <w:t xml:space="preserve">When modelled over </w:t>
      </w:r>
      <w:r w:rsidRPr="00970352" w:rsidR="001F557D">
        <w:t>the day of year (</w:t>
      </w:r>
      <w:r w:rsidRPr="00970352" w:rsidR="001F557D">
        <w:fldChar w:fldCharType="begin"/>
      </w:r>
      <w:r w:rsidRPr="00970352" w:rsidR="001F557D">
        <w:instrText xml:space="preserve"> REF _Ref55578047 \h </w:instrText>
      </w:r>
      <w:r w:rsidRPr="00970352" w:rsidR="001F557D">
        <w:fldChar w:fldCharType="separate"/>
      </w:r>
      <w:r w:rsidRPr="00970352" w:rsidR="001F557D">
        <w:t xml:space="preserve">Figure </w:t>
      </w:r>
      <w:r w:rsidRPr="00970352" w:rsidR="001F557D">
        <w:rPr>
          <w:noProof/>
        </w:rPr>
        <w:t>4</w:t>
      </w:r>
      <w:r w:rsidRPr="00970352" w:rsidR="001F557D">
        <w:fldChar w:fldCharType="end"/>
      </w:r>
      <w:r w:rsidRPr="00970352" w:rsidR="00F326EE">
        <w:t>a</w:t>
      </w:r>
      <w:r w:rsidRPr="00970352" w:rsidR="001F557D">
        <w:t>)</w:t>
      </w:r>
      <w:r w:rsidRPr="00970352">
        <w:t xml:space="preserve">, the recapture rate shows an increase along the year from </w:t>
      </w:r>
      <w:r w:rsidRPr="00970352" w:rsidR="001F557D">
        <w:t>2</w:t>
      </w:r>
      <w:r w:rsidRPr="00970352">
        <w:t>5% to almost 50%</w:t>
      </w:r>
      <w:r w:rsidRPr="00970352" w:rsidR="00863A95">
        <w:t xml:space="preserve"> at the end of year</w:t>
      </w:r>
      <w:r w:rsidRPr="00970352">
        <w:t>. Separating adult</w:t>
      </w:r>
      <w:r w:rsidRPr="00970352" w:rsidR="7569AA16">
        <w:t>s</w:t>
      </w:r>
      <w:r w:rsidRPr="00970352">
        <w:t xml:space="preserve"> from juvenile</w:t>
      </w:r>
      <w:r w:rsidRPr="00970352" w:rsidR="7634C45A">
        <w:t>s</w:t>
      </w:r>
      <w:r w:rsidRPr="00970352">
        <w:t xml:space="preserve"> allows </w:t>
      </w:r>
      <w:r w:rsidRPr="00970352" w:rsidR="67B4DEFB">
        <w:t xml:space="preserve">us </w:t>
      </w:r>
      <w:r w:rsidRPr="00970352">
        <w:t xml:space="preserve">to identify </w:t>
      </w:r>
      <w:r w:rsidRPr="00970352" w:rsidR="61B7BB3F">
        <w:t>further</w:t>
      </w:r>
      <w:r w:rsidRPr="00970352">
        <w:t xml:space="preserve"> trend</w:t>
      </w:r>
      <w:r w:rsidRPr="00970352" w:rsidR="00CD3819">
        <w:t>s</w:t>
      </w:r>
      <w:r w:rsidRPr="00970352" w:rsidR="0065793E">
        <w:t xml:space="preserve">. </w:t>
      </w:r>
      <w:r w:rsidRPr="00970352">
        <w:t xml:space="preserve"> </w:t>
      </w:r>
      <w:r w:rsidRPr="00970352" w:rsidR="003C2092">
        <w:t xml:space="preserve">The increase </w:t>
      </w:r>
      <w:r w:rsidRPr="00970352" w:rsidR="2EEC16D2">
        <w:t xml:space="preserve">in </w:t>
      </w:r>
      <w:r w:rsidRPr="00970352" w:rsidR="003C2092">
        <w:t>juveniles</w:t>
      </w:r>
      <w:r w:rsidRPr="00970352" w:rsidR="7BC58BBE">
        <w:t>’</w:t>
      </w:r>
      <w:r w:rsidRPr="00970352" w:rsidR="003C2092">
        <w:t xml:space="preserve"> recapture rate is </w:t>
      </w:r>
      <w:r w:rsidRPr="00970352" w:rsidR="00785A17">
        <w:t xml:space="preserve">not significant. </w:t>
      </w:r>
      <w:r w:rsidRPr="00970352" w:rsidR="63FBA3D4">
        <w:t>By</w:t>
      </w:r>
      <w:r w:rsidRPr="00970352" w:rsidR="00785A17">
        <w:t xml:space="preserve"> contrast, adult</w:t>
      </w:r>
      <w:r w:rsidRPr="00970352" w:rsidR="308FE919">
        <w:t>s</w:t>
      </w:r>
      <w:r w:rsidRPr="00970352" w:rsidR="00785A17">
        <w:t xml:space="preserve"> show a clear </w:t>
      </w:r>
      <w:r w:rsidRPr="00970352" w:rsidR="001D4B85">
        <w:t>increase</w:t>
      </w:r>
      <w:r w:rsidRPr="00970352" w:rsidR="00785A17">
        <w:t xml:space="preserve"> from May to August</w:t>
      </w:r>
      <w:r w:rsidRPr="00970352" w:rsidR="39F0F38A">
        <w:t>, before</w:t>
      </w:r>
      <w:r w:rsidRPr="00970352" w:rsidR="00785A17">
        <w:t xml:space="preserve"> </w:t>
      </w:r>
      <w:r w:rsidRPr="00970352" w:rsidR="001D4B85">
        <w:t>stabilis</w:t>
      </w:r>
      <w:r w:rsidRPr="00970352" w:rsidR="457C958A">
        <w:t>ing</w:t>
      </w:r>
      <w:r w:rsidRPr="00970352" w:rsidR="001D4B85">
        <w:t xml:space="preserve"> </w:t>
      </w:r>
      <w:r w:rsidRPr="00970352" w:rsidR="40DF6191">
        <w:t>from</w:t>
      </w:r>
      <w:r w:rsidRPr="00970352" w:rsidR="001D4B85">
        <w:t xml:space="preserve"> September to October. </w:t>
      </w:r>
      <w:r w:rsidRPr="00970352" w:rsidR="000D01BB">
        <w:t>Modelling</w:t>
      </w:r>
      <w:r w:rsidRPr="00970352" w:rsidR="00D7146E">
        <w:t xml:space="preserve"> the number of captures of adult</w:t>
      </w:r>
      <w:r w:rsidRPr="00970352" w:rsidR="1CF74B48">
        <w:t>s</w:t>
      </w:r>
      <w:r w:rsidRPr="00970352" w:rsidR="00D7146E">
        <w:t xml:space="preserve"> and juvenile</w:t>
      </w:r>
      <w:r w:rsidRPr="00970352" w:rsidR="4524453B">
        <w:t>s</w:t>
      </w:r>
      <w:r w:rsidRPr="00970352" w:rsidR="00D7146E">
        <w:t xml:space="preserve"> (</w:t>
      </w:r>
      <w:r w:rsidRPr="00970352" w:rsidR="00D7146E">
        <w:fldChar w:fldCharType="begin"/>
      </w:r>
      <w:r w:rsidRPr="00970352" w:rsidR="00D7146E">
        <w:instrText xml:space="preserve"> REF _Ref55578047 \h </w:instrText>
      </w:r>
      <w:r w:rsidRPr="00970352" w:rsidR="00D7146E">
        <w:fldChar w:fldCharType="separate"/>
      </w:r>
      <w:r w:rsidRPr="00970352" w:rsidR="00D7146E">
        <w:t xml:space="preserve">Figure </w:t>
      </w:r>
      <w:r w:rsidRPr="00970352" w:rsidR="00D7146E">
        <w:rPr>
          <w:noProof/>
        </w:rPr>
        <w:t>4</w:t>
      </w:r>
      <w:r w:rsidRPr="00970352" w:rsidR="00D7146E">
        <w:fldChar w:fldCharType="end"/>
      </w:r>
      <w:r w:rsidRPr="00970352" w:rsidR="00D7146E">
        <w:t>b)</w:t>
      </w:r>
      <w:r w:rsidRPr="00970352" w:rsidR="7F3595A3">
        <w:t xml:space="preserve">, we observe </w:t>
      </w:r>
      <w:r w:rsidRPr="00970352" w:rsidR="000D01BB">
        <w:t>an earlier arrival of juvenile</w:t>
      </w:r>
      <w:r w:rsidRPr="00970352" w:rsidR="4CA08494">
        <w:t>s</w:t>
      </w:r>
      <w:r w:rsidRPr="00970352" w:rsidR="00E37EBE">
        <w:t xml:space="preserve"> (</w:t>
      </w:r>
      <w:r w:rsidRPr="00970352" w:rsidR="00952E0F">
        <w:t>late May vs early June for adult</w:t>
      </w:r>
      <w:r w:rsidRPr="00970352" w:rsidR="49A9F815">
        <w:t>s</w:t>
      </w:r>
      <w:r w:rsidRPr="00970352" w:rsidR="00E37EBE">
        <w:t xml:space="preserve">) </w:t>
      </w:r>
      <w:r w:rsidRPr="00970352" w:rsidR="2E21764A">
        <w:t>and</w:t>
      </w:r>
      <w:r w:rsidRPr="00970352" w:rsidR="00E37EBE">
        <w:t xml:space="preserve"> earlier departure </w:t>
      </w:r>
      <w:r w:rsidRPr="00970352" w:rsidR="36B52E2F">
        <w:t xml:space="preserve">in </w:t>
      </w:r>
      <w:r w:rsidRPr="00970352" w:rsidR="00E37EBE">
        <w:t>August</w:t>
      </w:r>
      <w:r w:rsidRPr="00970352" w:rsidR="155D054A">
        <w:t>,</w:t>
      </w:r>
      <w:r w:rsidRPr="00970352" w:rsidR="00E37EBE">
        <w:t xml:space="preserve"> </w:t>
      </w:r>
      <w:r w:rsidRPr="00970352" w:rsidR="00952E0F">
        <w:t>while adult</w:t>
      </w:r>
      <w:r w:rsidRPr="00970352" w:rsidR="45F612F0">
        <w:t>s show a</w:t>
      </w:r>
      <w:r w:rsidRPr="00970352" w:rsidR="00952E0F">
        <w:t xml:space="preserve"> second peak early </w:t>
      </w:r>
      <w:r w:rsidRPr="00970352" w:rsidR="00EE3707">
        <w:t>October.</w:t>
      </w:r>
    </w:p>
    <w:p w:rsidRPr="00970352" w:rsidR="001F557D" w:rsidP="001F557D" w:rsidRDefault="00C64081" w14:paraId="5B01FC6C" w14:textId="0A519B2B">
      <w:pPr>
        <w:keepNext/>
      </w:pPr>
      <w:r w:rsidRPr="00970352">
        <w:rPr>
          <w:noProof/>
        </w:rPr>
        <w:lastRenderedPageBreak/>
        <w:drawing>
          <wp:anchor distT="0" distB="0" distL="114300" distR="114300" simplePos="0" relativeHeight="251658240" behindDoc="0" locked="0" layoutInCell="1" allowOverlap="1" wp14:anchorId="423B4386" wp14:editId="574B99A1">
            <wp:simplePos x="0" y="0"/>
            <wp:positionH relativeFrom="column">
              <wp:posOffset>0</wp:posOffset>
            </wp:positionH>
            <wp:positionV relativeFrom="page">
              <wp:posOffset>0</wp:posOffset>
            </wp:positionV>
            <wp:extent cx="5394960" cy="6112510"/>
            <wp:effectExtent l="0" t="0" r="0" b="25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hqprint">
                      <a:extLst>
                        <a:ext uri="{28A0092B-C50C-407E-A947-70E740481C1C}">
                          <a14:useLocalDpi xmlns:a14="http://schemas.microsoft.com/office/drawing/2010/main" val="0"/>
                        </a:ext>
                      </a:extLst>
                    </a:blip>
                    <a:srcRect/>
                    <a:stretch>
                      <a:fillRect/>
                    </a:stretch>
                  </pic:blipFill>
                  <pic:spPr bwMode="auto">
                    <a:xfrm>
                      <a:off x="0" y="0"/>
                      <a:ext cx="5394960" cy="6112510"/>
                    </a:xfrm>
                    <a:prstGeom prst="rect">
                      <a:avLst/>
                    </a:prstGeom>
                    <a:noFill/>
                    <a:ln>
                      <a:noFill/>
                    </a:ln>
                  </pic:spPr>
                </pic:pic>
              </a:graphicData>
            </a:graphic>
            <wp14:sizeRelH relativeFrom="page">
              <wp14:pctWidth>0</wp14:pctWidth>
            </wp14:sizeRelH>
            <wp14:sizeRelV relativeFrom="page">
              <wp14:pctHeight>0</wp14:pctHeight>
            </wp14:sizeRelV>
          </wp:anchor>
        </w:drawing>
      </w:r>
      <w:r w:rsidR="4CD7D69C">
        <w:rPr/>
        <w:t/>
      </w:r>
    </w:p>
    <w:p w:rsidRPr="00970352" w:rsidR="0011122F" w:rsidP="001F557D" w:rsidRDefault="001F557D" w14:paraId="020E33FF" w14:textId="72C9CCDF">
      <w:pPr>
        <w:pStyle w:val="Figure"/>
      </w:pPr>
      <w:bookmarkStart w:name="_Ref55578047" w:id="20"/>
      <w:r w:rsidRPr="00970352">
        <w:t xml:space="preserve">Figure </w:t>
      </w:r>
      <w:r w:rsidRPr="00970352">
        <w:fldChar w:fldCharType="begin"/>
      </w:r>
      <w:r w:rsidRPr="00970352">
        <w:instrText>SEQ Figure \* ARABIC</w:instrText>
      </w:r>
      <w:r w:rsidRPr="00970352">
        <w:fldChar w:fldCharType="separate"/>
      </w:r>
      <w:r w:rsidRPr="00970352" w:rsidR="00963958">
        <w:rPr>
          <w:noProof/>
        </w:rPr>
        <w:t>4</w:t>
      </w:r>
      <w:r w:rsidRPr="00970352">
        <w:fldChar w:fldCharType="end"/>
      </w:r>
      <w:bookmarkEnd w:id="20"/>
      <w:r w:rsidRPr="00970352">
        <w:t xml:space="preserve">: </w:t>
      </w:r>
      <w:r w:rsidRPr="00970352" w:rsidR="00325E91">
        <w:t xml:space="preserve">Comparison of </w:t>
      </w:r>
      <w:r w:rsidRPr="00970352" w:rsidR="005B05F9">
        <w:t>a</w:t>
      </w:r>
      <w:r w:rsidRPr="00970352" w:rsidR="00325E91">
        <w:t>dult (green) and juvenile (</w:t>
      </w:r>
      <w:r w:rsidRPr="00970352" w:rsidR="005B05F9">
        <w:t>yellow) trend in (a) recapture rate and (b) number of captures per session along the year.</w:t>
      </w:r>
      <w:r w:rsidRPr="00970352" w:rsidR="00325E91">
        <w:t xml:space="preserve"> </w:t>
      </w:r>
    </w:p>
    <w:p w:rsidRPr="00970352" w:rsidR="002E6EED" w:rsidP="00BA0A02" w:rsidRDefault="002E6EED" w14:paraId="1D530651" w14:textId="14439DB1">
      <w:pPr>
        <w:pStyle w:val="Heading1"/>
      </w:pPr>
      <w:r w:rsidRPr="00970352">
        <w:t>Discussion</w:t>
      </w:r>
    </w:p>
    <w:p w:rsidRPr="00970352" w:rsidR="00216475" w:rsidP="00A80112" w:rsidRDefault="00A80112" w14:paraId="593CAA38" w14:textId="0DFC934B">
      <w:r w:rsidRPr="00970352">
        <w:t>[</w:t>
      </w:r>
      <w:r w:rsidRPr="00970352" w:rsidR="00987344">
        <w:t>Recall of objecti</w:t>
      </w:r>
      <w:r w:rsidRPr="00970352" w:rsidR="3DDA7AD5">
        <w:t>ve]</w:t>
      </w:r>
    </w:p>
    <w:p w:rsidRPr="00970352" w:rsidR="002262B1" w:rsidP="002262B1" w:rsidRDefault="00CF68A8" w14:paraId="35450294" w14:textId="735DFF28">
      <w:r w:rsidRPr="00970352">
        <w:t xml:space="preserve">In this paper, we </w:t>
      </w:r>
      <w:r w:rsidRPr="00970352" w:rsidR="6FBCE7FA">
        <w:t>provide</w:t>
      </w:r>
      <w:r w:rsidRPr="00970352">
        <w:t xml:space="preserve"> an </w:t>
      </w:r>
      <w:r w:rsidRPr="00970352" w:rsidR="00C223EB">
        <w:t>example</w:t>
      </w:r>
      <w:r w:rsidRPr="00970352">
        <w:t xml:space="preserve"> </w:t>
      </w:r>
      <w:r w:rsidRPr="00970352" w:rsidR="5DFD9C28">
        <w:t xml:space="preserve">of </w:t>
      </w:r>
      <w:r w:rsidRPr="00970352">
        <w:t xml:space="preserve">how </w:t>
      </w:r>
      <w:r w:rsidRPr="00970352" w:rsidR="00C223EB">
        <w:t>a r</w:t>
      </w:r>
      <w:r w:rsidRPr="00970352" w:rsidR="00B05FD2">
        <w:t xml:space="preserve">inging dataset </w:t>
      </w:r>
      <w:r w:rsidRPr="00970352" w:rsidR="202379ED">
        <w:t>can</w:t>
      </w:r>
      <w:r w:rsidRPr="00970352" w:rsidR="00B05FD2">
        <w:t xml:space="preserve"> </w:t>
      </w:r>
      <w:r w:rsidRPr="00970352" w:rsidR="00C223EB">
        <w:t xml:space="preserve">inform </w:t>
      </w:r>
      <w:r w:rsidRPr="00970352" w:rsidR="00B05FD2">
        <w:t xml:space="preserve">the </w:t>
      </w:r>
      <w:r w:rsidRPr="00970352" w:rsidR="1D2CED6E">
        <w:t>design and planning</w:t>
      </w:r>
      <w:r w:rsidRPr="00970352" w:rsidR="00B05FD2">
        <w:t xml:space="preserve"> of </w:t>
      </w:r>
      <w:r w:rsidRPr="00970352" w:rsidR="1D2CED6E">
        <w:t xml:space="preserve">a </w:t>
      </w:r>
      <w:r w:rsidRPr="00970352" w:rsidR="004708AA">
        <w:t>geolocator</w:t>
      </w:r>
      <w:r w:rsidRPr="00970352" w:rsidR="1D2CED6E">
        <w:t xml:space="preserve"> study</w:t>
      </w:r>
      <w:r w:rsidRPr="00970352" w:rsidR="004708AA">
        <w:t>.</w:t>
      </w:r>
    </w:p>
    <w:p w:rsidRPr="00970352" w:rsidR="002262B1" w:rsidP="002262B1" w:rsidRDefault="00A80112" w14:paraId="69A3862D" w14:textId="5816806B">
      <w:r w:rsidRPr="00970352">
        <w:t xml:space="preserve">[Model </w:t>
      </w:r>
      <w:r w:rsidRPr="00970352" w:rsidR="00F81F0C">
        <w:t>learning</w:t>
      </w:r>
      <w:r w:rsidRPr="00970352">
        <w:t>]</w:t>
      </w:r>
    </w:p>
    <w:p w:rsidRPr="00970352" w:rsidR="00C615C7" w:rsidP="00A93F80" w:rsidRDefault="00F23893" w14:paraId="318A0A16" w14:textId="3EDC892B">
      <w:r w:rsidRPr="00970352">
        <w:t xml:space="preserve">The </w:t>
      </w:r>
      <w:r w:rsidRPr="00970352" w:rsidR="00C347DC">
        <w:t>model of capture per session provide</w:t>
      </w:r>
      <w:r w:rsidRPr="00970352" w:rsidR="1453FCAD">
        <w:t>s</w:t>
      </w:r>
      <w:r w:rsidRPr="00970352" w:rsidR="00C347DC">
        <w:t xml:space="preserve"> </w:t>
      </w:r>
      <w:r w:rsidR="00542E3D">
        <w:t xml:space="preserve">practical </w:t>
      </w:r>
      <w:r w:rsidRPr="00970352" w:rsidR="00C347DC">
        <w:t xml:space="preserve">information to </w:t>
      </w:r>
      <w:r w:rsidR="00542E3D">
        <w:t>plan</w:t>
      </w:r>
      <w:r w:rsidRPr="00970352" w:rsidR="00C347DC">
        <w:t xml:space="preserve"> ringing sessions </w:t>
      </w:r>
      <w:r w:rsidRPr="00970352" w:rsidR="3BD6E922">
        <w:t>in order</w:t>
      </w:r>
      <w:r w:rsidRPr="00970352" w:rsidR="00C347DC">
        <w:t xml:space="preserve"> to </w:t>
      </w:r>
      <w:r w:rsidRPr="00970352" w:rsidR="00B624B5">
        <w:t>maximize</w:t>
      </w:r>
      <w:r w:rsidRPr="00970352" w:rsidR="00C347DC">
        <w:t xml:space="preserve"> the number of </w:t>
      </w:r>
      <w:r w:rsidRPr="00970352" w:rsidR="2874B42E">
        <w:t>R</w:t>
      </w:r>
      <w:r w:rsidRPr="00970352" w:rsidR="00C347DC">
        <w:t xml:space="preserve">ed-capped </w:t>
      </w:r>
      <w:r w:rsidRPr="00970352" w:rsidR="1E7E05F7">
        <w:t>R</w:t>
      </w:r>
      <w:r w:rsidRPr="00970352" w:rsidR="00C347DC">
        <w:t>obin</w:t>
      </w:r>
      <w:r w:rsidRPr="00970352" w:rsidR="3F9B06BE">
        <w:t>-</w:t>
      </w:r>
      <w:r w:rsidRPr="00970352" w:rsidR="00C347DC">
        <w:t>chat</w:t>
      </w:r>
      <w:r w:rsidRPr="00970352" w:rsidR="3FAE5473">
        <w:t xml:space="preserve"> captured</w:t>
      </w:r>
      <w:r w:rsidRPr="00970352" w:rsidR="00C347DC">
        <w:t xml:space="preserve">. </w:t>
      </w:r>
      <w:r w:rsidRPr="00970352" w:rsidR="0005263A">
        <w:t>Increasing the duration of ringing session</w:t>
      </w:r>
      <w:r w:rsidRPr="00970352" w:rsidR="6466E820">
        <w:t>s</w:t>
      </w:r>
      <w:r w:rsidRPr="00970352" w:rsidR="0005263A">
        <w:t xml:space="preserve"> from 4</w:t>
      </w:r>
      <w:r w:rsidR="00542E3D">
        <w:t>h</w:t>
      </w:r>
      <w:r w:rsidRPr="00970352" w:rsidR="0005263A">
        <w:t xml:space="preserve"> to 6</w:t>
      </w:r>
      <w:r w:rsidR="00542E3D">
        <w:t>h</w:t>
      </w:r>
      <w:r w:rsidRPr="00970352" w:rsidR="0005263A">
        <w:t xml:space="preserve"> and increasing the </w:t>
      </w:r>
      <w:r w:rsidRPr="00970352" w:rsidR="009F397B">
        <w:t>number of nets only slightly improve</w:t>
      </w:r>
      <w:r w:rsidRPr="00970352" w:rsidR="234FA892">
        <w:t>s</w:t>
      </w:r>
      <w:r w:rsidRPr="00970352" w:rsidR="009F397B">
        <w:t xml:space="preserve"> the total number of RCRC capture</w:t>
      </w:r>
      <w:r w:rsidRPr="00970352" w:rsidR="2E6EC26C">
        <w:t>d</w:t>
      </w:r>
      <w:r w:rsidRPr="00970352" w:rsidR="009F397B">
        <w:t xml:space="preserve">. This is </w:t>
      </w:r>
      <w:r w:rsidRPr="00970352" w:rsidR="2CA216B9">
        <w:t>explained</w:t>
      </w:r>
      <w:r w:rsidRPr="00970352" w:rsidR="009F397B">
        <w:t xml:space="preserve"> by the fact that RCRC are mostly active in</w:t>
      </w:r>
      <w:r w:rsidRPr="00970352" w:rsidR="00C32D31">
        <w:t xml:space="preserve"> the first hours of the day</w:t>
      </w:r>
      <w:r w:rsidRPr="00970352" w:rsidR="61C1AE12">
        <w:t>,</w:t>
      </w:r>
      <w:r w:rsidRPr="00970352" w:rsidR="00C32D31">
        <w:t xml:space="preserve"> and that additional nets are </w:t>
      </w:r>
      <w:r w:rsidRPr="00970352" w:rsidR="00C302CC">
        <w:t>no</w:t>
      </w:r>
      <w:r w:rsidRPr="00970352" w:rsidR="5954C386">
        <w:t xml:space="preserve"> longer</w:t>
      </w:r>
      <w:r w:rsidRPr="00970352" w:rsidR="00C302CC">
        <w:t xml:space="preserve"> located in optimal habitat. </w:t>
      </w:r>
      <w:r w:rsidRPr="00970352" w:rsidR="20C07284">
        <w:t xml:space="preserve">By </w:t>
      </w:r>
      <w:r w:rsidRPr="00970352" w:rsidR="00B624B5">
        <w:t>contrast, increasing the number of session</w:t>
      </w:r>
      <w:r w:rsidRPr="00970352" w:rsidR="7129602C">
        <w:t xml:space="preserve">s </w:t>
      </w:r>
      <w:r w:rsidRPr="00970352" w:rsidR="00B624B5">
        <w:t>a</w:t>
      </w:r>
      <w:r w:rsidRPr="00970352" w:rsidR="003C7FB4">
        <w:t xml:space="preserve">s well </w:t>
      </w:r>
      <w:r w:rsidRPr="00970352" w:rsidR="003C7FB4">
        <w:lastRenderedPageBreak/>
        <w:t xml:space="preserve">as choosing the right time of year </w:t>
      </w:r>
      <w:r w:rsidRPr="00970352" w:rsidR="260259D1">
        <w:t xml:space="preserve">significantly </w:t>
      </w:r>
      <w:r w:rsidRPr="00970352" w:rsidR="003C7FB4">
        <w:t>increase</w:t>
      </w:r>
      <w:r w:rsidRPr="00970352" w:rsidR="0840A42D">
        <w:t>s</w:t>
      </w:r>
      <w:r w:rsidRPr="00970352" w:rsidR="003C7FB4">
        <w:t xml:space="preserve"> the number of </w:t>
      </w:r>
      <w:r w:rsidRPr="00970352" w:rsidR="008C3AAA">
        <w:t>captures</w:t>
      </w:r>
      <w:r w:rsidRPr="00970352" w:rsidR="003C7FB4">
        <w:t>.</w:t>
      </w:r>
      <w:r w:rsidRPr="00970352" w:rsidR="008C3AAA">
        <w:t xml:space="preserve"> </w:t>
      </w:r>
    </w:p>
    <w:p w:rsidRPr="00970352" w:rsidR="00C64214" w:rsidP="002262B1" w:rsidRDefault="00C615C7" w14:paraId="3C9508AF" w14:textId="2E1B1011">
      <w:r w:rsidRPr="00970352">
        <w:t xml:space="preserve">In 2020, the initial plan was to ring </w:t>
      </w:r>
      <w:r w:rsidRPr="00970352" w:rsidR="5EFE0144">
        <w:t xml:space="preserve">at least </w:t>
      </w:r>
      <w:r w:rsidRPr="00970352" w:rsidR="00A60D92">
        <w:t>every 2 weeks</w:t>
      </w:r>
      <w:r w:rsidRPr="00970352" w:rsidR="5C0774C5">
        <w:t>,</w:t>
      </w:r>
      <w:r w:rsidRPr="00970352" w:rsidR="00A60D92">
        <w:t xml:space="preserve"> and </w:t>
      </w:r>
      <w:r w:rsidRPr="00970352">
        <w:t>every week during peak passage (</w:t>
      </w:r>
      <w:r w:rsidRPr="00970352" w:rsidR="6EEF2C3A">
        <w:t xml:space="preserve">from </w:t>
      </w:r>
      <w:r w:rsidRPr="00970352">
        <w:t>May to early June</w:t>
      </w:r>
      <w:r w:rsidRPr="00970352" w:rsidR="00A60D92">
        <w:t xml:space="preserve"> and</w:t>
      </w:r>
      <w:r w:rsidRPr="00970352">
        <w:t xml:space="preserve"> </w:t>
      </w:r>
      <w:r w:rsidRPr="00970352" w:rsidR="2BED20C0">
        <w:t xml:space="preserve">from </w:t>
      </w:r>
      <w:r w:rsidRPr="00970352">
        <w:t xml:space="preserve">late </w:t>
      </w:r>
      <w:r w:rsidRPr="00970352" w:rsidR="019A9B5F">
        <w:t>A</w:t>
      </w:r>
      <w:r w:rsidRPr="00970352">
        <w:t xml:space="preserve">ugust to October). </w:t>
      </w:r>
      <w:r w:rsidRPr="00970352" w:rsidR="00A60D92">
        <w:t>F</w:t>
      </w:r>
      <w:r w:rsidRPr="00970352" w:rsidR="00A93F80">
        <w:t xml:space="preserve">ollowing </w:t>
      </w:r>
      <w:r w:rsidRPr="00970352" w:rsidR="00A60D92">
        <w:t xml:space="preserve">an earlier and </w:t>
      </w:r>
      <w:r w:rsidRPr="00970352" w:rsidR="00A93F80">
        <w:t>simple</w:t>
      </w:r>
      <w:r w:rsidRPr="00970352" w:rsidR="00A60D92">
        <w:t>r</w:t>
      </w:r>
      <w:r w:rsidRPr="00970352" w:rsidR="00A93F80">
        <w:t xml:space="preserve"> </w:t>
      </w:r>
      <w:r w:rsidRPr="00970352" w:rsidR="00A60D92">
        <w:t xml:space="preserve">count </w:t>
      </w:r>
      <w:r w:rsidRPr="00970352" w:rsidR="00A93F80">
        <w:t>model</w:t>
      </w:r>
      <w:r w:rsidRPr="00970352" w:rsidR="001F42E1">
        <w:t xml:space="preserve"> </w:t>
      </w:r>
      <w:r w:rsidRPr="00970352" w:rsidR="00A93F80">
        <w:t xml:space="preserve">(not accounting for </w:t>
      </w:r>
      <w:r w:rsidRPr="00970352" w:rsidR="34FE05B6">
        <w:t>annual</w:t>
      </w:r>
      <w:r w:rsidRPr="00970352" w:rsidR="00A93F80">
        <w:t xml:space="preserve"> trend</w:t>
      </w:r>
      <w:r w:rsidRPr="00970352" w:rsidR="2061CD9C">
        <w:t xml:space="preserve"> no</w:t>
      </w:r>
      <w:r w:rsidRPr="00970352" w:rsidR="00CB7E2E">
        <w:t>r re</w:t>
      </w:r>
      <w:r w:rsidR="00EA0741">
        <w:t>capture</w:t>
      </w:r>
      <w:r w:rsidRPr="00970352" w:rsidR="42BDDF6B">
        <w:t xml:space="preserve"> rate</w:t>
      </w:r>
      <w:r w:rsidRPr="00970352" w:rsidR="001F42E1">
        <w:t>)</w:t>
      </w:r>
      <w:r w:rsidRPr="00970352" w:rsidR="00A60D92">
        <w:t xml:space="preserve">, we expected to capture a total </w:t>
      </w:r>
      <w:r w:rsidRPr="00970352" w:rsidR="00345CCA">
        <w:t>of 30</w:t>
      </w:r>
      <w:r w:rsidRPr="00970352" w:rsidR="001F42E1">
        <w:t>.</w:t>
      </w:r>
      <w:r w:rsidRPr="00970352" w:rsidR="00A60D92">
        <w:t xml:space="preserve"> </w:t>
      </w:r>
      <w:r w:rsidRPr="00970352" w:rsidR="00A30A09">
        <w:t>Because of uncertaint</w:t>
      </w:r>
      <w:r w:rsidRPr="00970352" w:rsidR="6DF9AD29">
        <w:t>ies</w:t>
      </w:r>
      <w:r w:rsidRPr="00970352" w:rsidR="00A30A09">
        <w:t xml:space="preserve"> </w:t>
      </w:r>
      <w:r w:rsidR="00FC6623">
        <w:t>surrounding</w:t>
      </w:r>
      <w:r w:rsidRPr="00970352" w:rsidR="43EEFCDF">
        <w:t xml:space="preserve"> </w:t>
      </w:r>
      <w:r w:rsidRPr="00970352" w:rsidR="00A30A09">
        <w:t xml:space="preserve">the first </w:t>
      </w:r>
      <w:r w:rsidRPr="00970352" w:rsidR="7398362B">
        <w:t xml:space="preserve">deployment </w:t>
      </w:r>
      <w:r w:rsidRPr="00970352" w:rsidR="00A30A09">
        <w:t xml:space="preserve">year, we </w:t>
      </w:r>
      <w:r w:rsidRPr="00970352" w:rsidR="5BC39985">
        <w:t xml:space="preserve">conservatively </w:t>
      </w:r>
      <w:r w:rsidRPr="00970352" w:rsidR="00A30A09">
        <w:t>requested 15 geolocato</w:t>
      </w:r>
      <w:r w:rsidRPr="00970352" w:rsidR="2F10ECB8">
        <w:t>r</w:t>
      </w:r>
      <w:r w:rsidRPr="00970352" w:rsidR="2A3A81A9">
        <w:t>s</w:t>
      </w:r>
      <w:r w:rsidRPr="00970352" w:rsidR="00A30A09">
        <w:t>, also</w:t>
      </w:r>
      <w:r w:rsidRPr="00970352">
        <w:t xml:space="preserve"> </w:t>
      </w:r>
      <w:r w:rsidRPr="00970352" w:rsidR="0B7BF225">
        <w:t>allowing for</w:t>
      </w:r>
      <w:r w:rsidRPr="00970352">
        <w:t xml:space="preserve"> flexibility to </w:t>
      </w:r>
      <w:r w:rsidRPr="00970352" w:rsidR="005363B3">
        <w:t>learn how to equ</w:t>
      </w:r>
      <w:r w:rsidRPr="00970352" w:rsidR="6520BC68">
        <w:t>ip</w:t>
      </w:r>
      <w:r w:rsidRPr="00970352" w:rsidR="005363B3">
        <w:t xml:space="preserve">, </w:t>
      </w:r>
      <w:r w:rsidRPr="00970352">
        <w:t>choose w</w:t>
      </w:r>
      <w:r w:rsidRPr="00970352" w:rsidR="17C08234">
        <w:t>hic</w:t>
      </w:r>
      <w:r w:rsidRPr="00970352">
        <w:t>h bird to equip and when along the year.</w:t>
      </w:r>
      <w:r w:rsidRPr="00970352" w:rsidR="00A93F80">
        <w:t xml:space="preserve"> </w:t>
      </w:r>
    </w:p>
    <w:p w:rsidRPr="00970352" w:rsidR="007128B0" w:rsidP="007128B0" w:rsidRDefault="007128B0" w14:paraId="77EB7BD4" w14:textId="277D078E">
      <w:r w:rsidRPr="00970352">
        <w:t xml:space="preserve">[Recapture rate] </w:t>
      </w:r>
      <w:r w:rsidRPr="00970352" w:rsidR="00973FEF">
        <w:br/>
      </w:r>
      <w:r w:rsidRPr="00970352" w:rsidR="00505929">
        <w:t xml:space="preserve">The slight increase </w:t>
      </w:r>
      <w:r w:rsidRPr="00970352" w:rsidR="00345CCA">
        <w:t xml:space="preserve">in </w:t>
      </w:r>
      <w:r w:rsidRPr="00970352" w:rsidR="00505929">
        <w:t>recapture rate as the season progress</w:t>
      </w:r>
      <w:r w:rsidRPr="00970352" w:rsidR="2095EE97">
        <w:t>es</w:t>
      </w:r>
      <w:r w:rsidRPr="00970352" w:rsidR="00505929">
        <w:t xml:space="preserve"> s</w:t>
      </w:r>
      <w:r w:rsidRPr="00970352" w:rsidR="1D9F6218">
        <w:t>eems to</w:t>
      </w:r>
      <w:r w:rsidRPr="00970352" w:rsidR="00505929">
        <w:t xml:space="preserve"> indicate that we should equip bird</w:t>
      </w:r>
      <w:r w:rsidRPr="00970352" w:rsidR="00345CCA">
        <w:t>s</w:t>
      </w:r>
      <w:r w:rsidRPr="00970352" w:rsidR="00505929">
        <w:t xml:space="preserve"> later</w:t>
      </w:r>
      <w:r w:rsidRPr="00970352" w:rsidR="2104B741">
        <w:t xml:space="preserve"> in the year</w:t>
      </w:r>
      <w:r w:rsidRPr="00970352" w:rsidR="00505929">
        <w:t xml:space="preserve">, however, this trend </w:t>
      </w:r>
      <w:r w:rsidRPr="00970352" w:rsidR="333ACAE5">
        <w:t>should be balanced with</w:t>
      </w:r>
      <w:r w:rsidRPr="00970352" w:rsidR="00505929">
        <w:t xml:space="preserve"> the </w:t>
      </w:r>
      <w:r w:rsidRPr="00970352" w:rsidR="003462B7">
        <w:t>number of RCRC capture</w:t>
      </w:r>
      <w:r w:rsidRPr="00970352" w:rsidR="00D03C01">
        <w:t>d</w:t>
      </w:r>
      <w:r w:rsidRPr="00970352" w:rsidR="003462B7">
        <w:t xml:space="preserve"> per session</w:t>
      </w:r>
      <w:r w:rsidRPr="00970352" w:rsidR="09301A9B">
        <w:t>,</w:t>
      </w:r>
      <w:r w:rsidRPr="00970352" w:rsidR="003462B7">
        <w:t xml:space="preserve"> which decrease</w:t>
      </w:r>
      <w:r w:rsidRPr="00970352" w:rsidR="6C9EB31C">
        <w:t>s</w:t>
      </w:r>
      <w:r w:rsidRPr="00970352" w:rsidR="003462B7">
        <w:t xml:space="preserve"> </w:t>
      </w:r>
      <w:r w:rsidR="009B646C">
        <w:t>at the same time</w:t>
      </w:r>
      <w:r w:rsidRPr="00970352" w:rsidR="003462B7">
        <w:t xml:space="preserve">. </w:t>
      </w:r>
      <w:r w:rsidRPr="00970352" w:rsidR="005363B3">
        <w:t>St</w:t>
      </w:r>
      <w:r w:rsidRPr="00970352" w:rsidR="00D03C01">
        <w:t>r</w:t>
      </w:r>
      <w:r w:rsidRPr="00970352" w:rsidR="005363B3">
        <w:t>iking</w:t>
      </w:r>
      <w:r w:rsidRPr="00970352" w:rsidR="003462B7">
        <w:t xml:space="preserve"> a balance between </w:t>
      </w:r>
      <w:r w:rsidRPr="00970352" w:rsidR="00586AA9">
        <w:t xml:space="preserve">improving the recapture rate and still </w:t>
      </w:r>
      <w:r w:rsidRPr="00970352" w:rsidR="064442D8">
        <w:t>capturing</w:t>
      </w:r>
      <w:r w:rsidRPr="00970352" w:rsidR="00B658CA">
        <w:t xml:space="preserve"> </w:t>
      </w:r>
      <w:r w:rsidRPr="00970352" w:rsidR="064442D8">
        <w:t xml:space="preserve">enough </w:t>
      </w:r>
      <w:r w:rsidRPr="00970352" w:rsidR="00586AA9">
        <w:t>bird</w:t>
      </w:r>
      <w:r w:rsidRPr="00970352" w:rsidR="00B658CA">
        <w:t>s</w:t>
      </w:r>
      <w:r w:rsidRPr="00970352" w:rsidR="00586AA9">
        <w:t xml:space="preserve"> </w:t>
      </w:r>
      <w:r w:rsidRPr="00970352" w:rsidR="003462B7">
        <w:t>is key</w:t>
      </w:r>
      <w:r w:rsidRPr="00970352" w:rsidR="00586AA9">
        <w:t xml:space="preserve">. </w:t>
      </w:r>
    </w:p>
    <w:p w:rsidRPr="00970352" w:rsidR="007128B0" w:rsidP="007128B0" w:rsidRDefault="32F36B47" w14:paraId="7399B37D" w14:textId="6FA65C9C">
      <w:r w:rsidRPr="00970352">
        <w:t xml:space="preserve">For the purpose of our study, we had to equip 15 RCRC. While waiting for July/August seemed preferable in order to increase the </w:t>
      </w:r>
      <w:r w:rsidR="009B646C">
        <w:t>recapture</w:t>
      </w:r>
      <w:r w:rsidRPr="00970352">
        <w:t xml:space="preserve"> rate, the number of birds captured decreases, and we were more likely to catch the same bird again (resident). </w:t>
      </w:r>
    </w:p>
    <w:p w:rsidRPr="00970352" w:rsidR="007128B0" w:rsidP="007128B0" w:rsidRDefault="71985078" w14:paraId="7E071147" w14:textId="269C3CC3">
      <w:r w:rsidRPr="00970352">
        <w:t>Comparing the number of captures of juveniles and adults also informs our hypotheses on birds’ movements. Indeed, the ringing data suggests an earlier arrival of juveniles</w:t>
      </w:r>
      <w:r w:rsidRPr="00970352" w:rsidR="32F36B47">
        <w:t xml:space="preserve"> in </w:t>
      </w:r>
      <w:commentRangeStart w:id="21"/>
      <w:commentRangeStart w:id="22"/>
      <w:r w:rsidRPr="00970352">
        <w:t xml:space="preserve">Spring </w:t>
      </w:r>
      <w:commentRangeEnd w:id="21"/>
      <w:r w:rsidRPr="00970352" w:rsidR="007128B0">
        <w:rPr>
          <w:rStyle w:val="CommentReference"/>
        </w:rPr>
        <w:commentReference w:id="21"/>
      </w:r>
      <w:commentRangeEnd w:id="22"/>
      <w:r w:rsidR="00CA3B63">
        <w:rPr>
          <w:rStyle w:val="CommentReference"/>
        </w:rPr>
        <w:commentReference w:id="22"/>
      </w:r>
      <w:r w:rsidRPr="00970352">
        <w:t xml:space="preserve">and an earlier departure in Autumn. The increase in the recapture of adults captured later in the year seems to point toward adults holding territories on site. To </w:t>
      </w:r>
      <w:r w:rsidRPr="00970352" w:rsidR="32F36B47">
        <w:t>learn more about the age difference pattern</w:t>
      </w:r>
      <w:r w:rsidRPr="00970352" w:rsidR="00866868">
        <w:t>s</w:t>
      </w:r>
      <w:r w:rsidRPr="00970352" w:rsidR="32F36B47">
        <w:t xml:space="preserve"> observed in the ringing data</w:t>
      </w:r>
      <w:r w:rsidRPr="00970352" w:rsidR="1338D8AC">
        <w:t xml:space="preserve"> and confirm the hypothesis of variable departure/arrival time based on age</w:t>
      </w:r>
      <w:r w:rsidRPr="00970352" w:rsidR="32F36B47">
        <w:t xml:space="preserve">, we </w:t>
      </w:r>
      <w:r w:rsidRPr="00970352" w:rsidR="49130636">
        <w:t>decided</w:t>
      </w:r>
      <w:r w:rsidRPr="00970352" w:rsidR="32F36B47">
        <w:t xml:space="preserve"> to start equipping some bird</w:t>
      </w:r>
      <w:r w:rsidRPr="00970352" w:rsidR="461C79B7">
        <w:t>s</w:t>
      </w:r>
      <w:r w:rsidRPr="00970352" w:rsidR="32F36B47">
        <w:t xml:space="preserve"> already end of June and wait </w:t>
      </w:r>
      <w:r w:rsidRPr="00970352" w:rsidR="01515504">
        <w:t>later in the season</w:t>
      </w:r>
      <w:r w:rsidRPr="00970352" w:rsidR="32F36B47">
        <w:t xml:space="preserve"> to equip the </w:t>
      </w:r>
      <w:r w:rsidRPr="00970352" w:rsidR="7E5AC884">
        <w:t>remaining adult residents, who had a higher recapture probability</w:t>
      </w:r>
      <w:r w:rsidRPr="00970352" w:rsidR="32F36B47">
        <w:t xml:space="preserve">. </w:t>
      </w:r>
    </w:p>
    <w:p w:rsidRPr="00970352" w:rsidR="00A80112" w:rsidP="00A80112" w:rsidRDefault="00FA688D" w14:paraId="0990F7B2" w14:textId="72F340F0">
      <w:r w:rsidRPr="00970352">
        <w:t>[How to understand this year data?]</w:t>
      </w:r>
      <w:r w:rsidRPr="00970352">
        <w:br/>
      </w:r>
      <w:r w:rsidRPr="00970352">
        <w:t>We can loosely compare/validate the model result</w:t>
      </w:r>
      <w:r w:rsidRPr="00970352" w:rsidR="7581D7C3">
        <w:t>s</w:t>
      </w:r>
      <w:r w:rsidRPr="00970352">
        <w:t xml:space="preserve"> with the actual data collected in 2020</w:t>
      </w:r>
      <w:r w:rsidRPr="00970352" w:rsidR="6FB61E2F">
        <w:t xml:space="preserve">, </w:t>
      </w:r>
      <w:r w:rsidRPr="00970352">
        <w:t xml:space="preserve">though </w:t>
      </w:r>
      <w:r w:rsidRPr="00970352" w:rsidR="346A9835">
        <w:t>caution</w:t>
      </w:r>
      <w:r w:rsidRPr="00970352" w:rsidR="00EF2BEE">
        <w:t xml:space="preserve"> is </w:t>
      </w:r>
      <w:r w:rsidRPr="00970352">
        <w:t>need</w:t>
      </w:r>
      <w:r w:rsidRPr="00970352" w:rsidR="48CFD272">
        <w:t>ed</w:t>
      </w:r>
      <w:r w:rsidRPr="00970352">
        <w:t xml:space="preserve"> as this represent</w:t>
      </w:r>
      <w:r w:rsidRPr="00970352" w:rsidR="00EF2BEE">
        <w:t>s onl</w:t>
      </w:r>
      <w:r w:rsidRPr="00970352" w:rsidR="00FB6737">
        <w:t>y</w:t>
      </w:r>
      <w:r w:rsidRPr="00970352">
        <w:t xml:space="preserve"> a single year. The number of RCRC capture</w:t>
      </w:r>
      <w:r w:rsidRPr="00970352" w:rsidR="00FB6737">
        <w:t>d</w:t>
      </w:r>
      <w:r w:rsidRPr="00970352">
        <w:t xml:space="preserve"> in 2020 is comparable to the model estimate</w:t>
      </w:r>
      <w:r w:rsidRPr="00970352" w:rsidR="00FB6737">
        <w:t>,</w:t>
      </w:r>
      <w:r w:rsidRPr="00970352">
        <w:t xml:space="preserve"> </w:t>
      </w:r>
      <w:r w:rsidRPr="00970352" w:rsidR="02F6F3BA">
        <w:t xml:space="preserve">albeit </w:t>
      </w:r>
      <w:r w:rsidRPr="00970352">
        <w:t>s</w:t>
      </w:r>
      <w:r w:rsidRPr="00970352" w:rsidR="4C61148B">
        <w:t>lightly</w:t>
      </w:r>
      <w:r w:rsidRPr="00970352">
        <w:t xml:space="preserve"> higher. The arrival date </w:t>
      </w:r>
      <w:r w:rsidRPr="00970352" w:rsidR="321CF715">
        <w:t xml:space="preserve">proved to be </w:t>
      </w:r>
      <w:r w:rsidRPr="00970352">
        <w:t>earlier than the average and the number</w:t>
      </w:r>
      <w:r w:rsidRPr="00970352" w:rsidR="00DF674D">
        <w:t>s</w:t>
      </w:r>
      <w:r w:rsidRPr="00970352">
        <w:t xml:space="preserve"> </w:t>
      </w:r>
      <w:r w:rsidRPr="00970352" w:rsidR="46521BDD">
        <w:t>appeared to be higher than average</w:t>
      </w:r>
      <w:r w:rsidRPr="00970352">
        <w:t xml:space="preserve"> at the beginning of the </w:t>
      </w:r>
      <w:r w:rsidRPr="00970352" w:rsidR="6A6FB329">
        <w:t>season</w:t>
      </w:r>
      <w:r w:rsidRPr="00970352">
        <w:t>. This c</w:t>
      </w:r>
      <w:r w:rsidRPr="00970352" w:rsidR="1717AB3B">
        <w:t>ould</w:t>
      </w:r>
      <w:r w:rsidRPr="00970352">
        <w:t xml:space="preserve"> </w:t>
      </w:r>
      <w:r w:rsidRPr="00970352" w:rsidR="00DF674D">
        <w:t xml:space="preserve">be </w:t>
      </w:r>
      <w:r w:rsidRPr="00970352">
        <w:t>due to a particular</w:t>
      </w:r>
      <w:r w:rsidRPr="00970352" w:rsidR="6034A989">
        <w:t>ly</w:t>
      </w:r>
      <w:r w:rsidRPr="00970352">
        <w:t xml:space="preserve"> good breeding </w:t>
      </w:r>
      <w:r w:rsidRPr="00970352" w:rsidR="58399F85">
        <w:t>season</w:t>
      </w:r>
      <w:r w:rsidRPr="00970352">
        <w:t xml:space="preserve"> (many juvenile</w:t>
      </w:r>
      <w:r w:rsidRPr="00970352" w:rsidR="00DF674D">
        <w:t>s</w:t>
      </w:r>
      <w:r w:rsidRPr="00970352">
        <w:t xml:space="preserve"> caught during this period) or affected by the playback used</w:t>
      </w:r>
      <w:r w:rsidRPr="00970352" w:rsidR="618C0DAC">
        <w:t xml:space="preserve"> near the nets</w:t>
      </w:r>
      <w:r w:rsidRPr="00970352">
        <w:t>. Later in the year, we capture</w:t>
      </w:r>
      <w:r w:rsidRPr="00970352" w:rsidR="7B99DE2B">
        <w:t>d</w:t>
      </w:r>
      <w:r w:rsidRPr="00970352">
        <w:t xml:space="preserve"> more adult</w:t>
      </w:r>
      <w:r w:rsidRPr="00970352" w:rsidR="00DF674D">
        <w:t>s</w:t>
      </w:r>
      <w:r w:rsidRPr="00970352">
        <w:t xml:space="preserve"> by targeting singing bird</w:t>
      </w:r>
      <w:r w:rsidRPr="00970352" w:rsidR="00DF674D">
        <w:t>s</w:t>
      </w:r>
      <w:r w:rsidRPr="00970352">
        <w:t xml:space="preserve"> holding territory</w:t>
      </w:r>
      <w:r w:rsidRPr="00970352" w:rsidR="2CB26B72">
        <w:t>, as was predicted by the model</w:t>
      </w:r>
      <w:r w:rsidRPr="00970352">
        <w:t xml:space="preserve">. </w:t>
      </w:r>
    </w:p>
    <w:p w:rsidRPr="00970352" w:rsidR="00722CC0" w:rsidP="00A80112" w:rsidRDefault="00A80112" w14:paraId="4E0F0C6A" w14:textId="205F8F3D">
      <w:r w:rsidRPr="00970352">
        <w:t>[Extend this model to other</w:t>
      </w:r>
      <w:r w:rsidRPr="00970352" w:rsidR="00DF674D">
        <w:t>s</w:t>
      </w:r>
      <w:r w:rsidRPr="00970352">
        <w:t>]</w:t>
      </w:r>
      <w:r w:rsidRPr="00970352">
        <w:br/>
      </w:r>
      <w:r w:rsidRPr="00970352" w:rsidR="00FA688D">
        <w:t>Although the model and result</w:t>
      </w:r>
      <w:r w:rsidRPr="00970352" w:rsidR="46CB9943">
        <w:t>s</w:t>
      </w:r>
      <w:r w:rsidRPr="00970352" w:rsidR="00FA688D">
        <w:t xml:space="preserve"> of this study </w:t>
      </w:r>
      <w:r w:rsidRPr="00970352" w:rsidR="14368834">
        <w:t>are</w:t>
      </w:r>
      <w:r w:rsidRPr="00970352" w:rsidR="00FA688D">
        <w:t xml:space="preserve"> tailored for the specific case of RCRC on coastal Kenya</w:t>
      </w:r>
      <w:r w:rsidRPr="00970352" w:rsidR="00F64F53">
        <w:t>,</w:t>
      </w:r>
      <w:r w:rsidRPr="00970352" w:rsidR="00FA688D">
        <w:t xml:space="preserve"> </w:t>
      </w:r>
      <w:r w:rsidRPr="00970352" w:rsidR="00F64F53">
        <w:t>t</w:t>
      </w:r>
      <w:r w:rsidRPr="00970352" w:rsidR="00FA688D">
        <w:t>he application of th</w:t>
      </w:r>
      <w:r w:rsidRPr="00970352" w:rsidR="6A2BD7E9">
        <w:t>is</w:t>
      </w:r>
      <w:r w:rsidRPr="00970352" w:rsidR="00FA688D">
        <w:t xml:space="preserve"> methodology can be extended to other situation</w:t>
      </w:r>
      <w:r w:rsidRPr="00970352" w:rsidR="00F64F53">
        <w:t>s</w:t>
      </w:r>
      <w:r w:rsidRPr="00970352" w:rsidR="00FA688D">
        <w:t xml:space="preserve"> w</w:t>
      </w:r>
      <w:r w:rsidRPr="00970352" w:rsidR="00F64F53">
        <w:t>h</w:t>
      </w:r>
      <w:r w:rsidRPr="00970352" w:rsidR="00FA688D">
        <w:t xml:space="preserve">ere ringing </w:t>
      </w:r>
      <w:r w:rsidRPr="00970352" w:rsidR="1CCB9DB5">
        <w:t>are available</w:t>
      </w:r>
      <w:r w:rsidRPr="00970352" w:rsidR="00FA688D">
        <w:t xml:space="preserve"> </w:t>
      </w:r>
      <w:r w:rsidRPr="00970352" w:rsidR="1CCB9DB5">
        <w:t>exist</w:t>
      </w:r>
      <w:r w:rsidRPr="00970352" w:rsidR="00FA688D">
        <w:t xml:space="preserve"> for the study site</w:t>
      </w:r>
      <w:bookmarkStart w:name="_GoBack" w:id="24"/>
      <w:bookmarkEnd w:id="24"/>
      <w:r w:rsidRPr="00970352" w:rsidR="00FA688D">
        <w:t xml:space="preserve">. </w:t>
      </w:r>
      <w:commentRangeStart w:id="25"/>
      <w:r w:rsidRPr="00970352" w:rsidR="00722CC0">
        <w:t xml:space="preserve">RCRC were equipped </w:t>
      </w:r>
      <w:r w:rsidRPr="00970352" w:rsidR="763D8581">
        <w:t>during</w:t>
      </w:r>
      <w:r w:rsidRPr="00970352" w:rsidR="00722CC0">
        <w:t xml:space="preserve"> wintering </w:t>
      </w:r>
      <w:r w:rsidRPr="00970352" w:rsidR="763D8581">
        <w:t xml:space="preserve">period, </w:t>
      </w:r>
      <w:r w:rsidRPr="00970352" w:rsidR="00722CC0">
        <w:t xml:space="preserve">which </w:t>
      </w:r>
      <w:r w:rsidRPr="00970352" w:rsidR="2BBC94DE">
        <w:t>is rather unusual in geolocator studies</w:t>
      </w:r>
      <w:r w:rsidRPr="00970352" w:rsidR="00722CC0">
        <w:t xml:space="preserve">. </w:t>
      </w:r>
      <w:r w:rsidRPr="00970352" w:rsidR="52136003">
        <w:t>Indeed, m</w:t>
      </w:r>
      <w:r w:rsidRPr="00970352" w:rsidR="00722CC0">
        <w:t>ost stud</w:t>
      </w:r>
      <w:r w:rsidRPr="00970352" w:rsidR="10FC2075">
        <w:t>ies</w:t>
      </w:r>
      <w:r w:rsidRPr="00970352" w:rsidR="00722CC0">
        <w:t xml:space="preserve"> focus on breeding </w:t>
      </w:r>
      <w:r w:rsidR="00B93BB7">
        <w:t xml:space="preserve">(capture is then done directly on nest) </w:t>
      </w:r>
      <w:r w:rsidRPr="00970352" w:rsidR="00722CC0">
        <w:t>site</w:t>
      </w:r>
      <w:r w:rsidRPr="00970352" w:rsidR="7B7299E1">
        <w:t>s</w:t>
      </w:r>
      <w:r w:rsidRPr="00970352" w:rsidR="00722CC0">
        <w:t xml:space="preserve"> because the </w:t>
      </w:r>
      <w:r w:rsidRPr="00970352" w:rsidR="2C5C8E73">
        <w:t>return rates to the</w:t>
      </w:r>
      <w:r w:rsidRPr="00970352" w:rsidR="009742E6">
        <w:t xml:space="preserve"> nest</w:t>
      </w:r>
      <w:r w:rsidRPr="00970352" w:rsidR="2C5C8E73">
        <w:t xml:space="preserve"> are higher</w:t>
      </w:r>
      <w:r w:rsidRPr="00970352" w:rsidR="009742E6">
        <w:t xml:space="preserve">. </w:t>
      </w:r>
      <w:commentRangeEnd w:id="25"/>
      <w:r w:rsidR="00A82C97">
        <w:rPr>
          <w:rStyle w:val="CommentReference"/>
        </w:rPr>
        <w:commentReference w:id="25"/>
      </w:r>
      <w:r w:rsidRPr="00970352" w:rsidR="558369E8">
        <w:t>H</w:t>
      </w:r>
      <w:r w:rsidRPr="00970352" w:rsidR="009742E6">
        <w:t>owever</w:t>
      </w:r>
      <w:r w:rsidRPr="00970352" w:rsidR="2B12168B">
        <w:t xml:space="preserve">, </w:t>
      </w:r>
      <w:r w:rsidRPr="00970352" w:rsidR="0C3D2314">
        <w:t>birds</w:t>
      </w:r>
      <w:r w:rsidRPr="00970352" w:rsidR="009742E6">
        <w:t xml:space="preserve"> similarly hold territory on their wintering site</w:t>
      </w:r>
      <w:r w:rsidRPr="00970352" w:rsidR="610F0BE8">
        <w:t>s</w:t>
      </w:r>
      <w:r w:rsidRPr="00970352" w:rsidR="009742E6">
        <w:t xml:space="preserve"> </w:t>
      </w:r>
      <w:r w:rsidRPr="00970352" w:rsidR="00DA6C25">
        <w:t>and</w:t>
      </w:r>
      <w:r w:rsidRPr="00970352" w:rsidR="461D3712">
        <w:t xml:space="preserve"> </w:t>
      </w:r>
      <w:r w:rsidRPr="00970352" w:rsidR="009742E6">
        <w:t>show site fidelity</w:t>
      </w:r>
      <w:r w:rsidR="00DA6C25">
        <w:t xml:space="preserve"> (ref), thus making them ideal candidate for geolocator study.</w:t>
      </w:r>
      <w:r w:rsidRPr="00970352" w:rsidR="009742E6">
        <w:t xml:space="preserve"> </w:t>
      </w:r>
    </w:p>
    <w:p w:rsidRPr="00970352" w:rsidR="009742E6" w:rsidP="00A80112" w:rsidRDefault="009F48C3" w14:paraId="440DC034" w14:textId="2F22DC49">
      <w:commentRangeStart w:id="26"/>
      <w:r w:rsidRPr="00970352">
        <w:t xml:space="preserve">Targeting bird on </w:t>
      </w:r>
      <w:proofErr w:type="gramStart"/>
      <w:r w:rsidRPr="00970352">
        <w:t>nest :</w:t>
      </w:r>
      <w:proofErr w:type="gramEnd"/>
      <w:r w:rsidRPr="00970352">
        <w:t xml:space="preserve"> </w:t>
      </w:r>
      <w:r w:rsidRPr="00970352" w:rsidR="009722FF">
        <w:t>different approach?</w:t>
      </w:r>
    </w:p>
    <w:p w:rsidRPr="00970352" w:rsidR="009722FF" w:rsidP="00A80112" w:rsidRDefault="009722FF" w14:paraId="676999A9" w14:textId="2DF14A2E">
      <w:r w:rsidRPr="00970352">
        <w:t>Intra- longer distan</w:t>
      </w:r>
      <w:r w:rsidR="00344983">
        <w:t>t</w:t>
      </w:r>
      <w:r w:rsidRPr="00970352">
        <w:t xml:space="preserve"> migrant? </w:t>
      </w:r>
    </w:p>
    <w:p w:rsidRPr="00970352" w:rsidR="00A80112" w:rsidP="00A80112" w:rsidRDefault="00FA688D" w14:paraId="04A8B119" w14:textId="5A015ED7">
      <w:r w:rsidRPr="00970352">
        <w:lastRenderedPageBreak/>
        <w:t xml:space="preserve"> and </w:t>
      </w:r>
      <w:proofErr w:type="gramStart"/>
      <w:r w:rsidRPr="00970352">
        <w:t>application</w:t>
      </w:r>
      <w:r w:rsidRPr="00970352" w:rsidR="4480A7F2">
        <w:t xml:space="preserve">  </w:t>
      </w:r>
      <w:r w:rsidRPr="00970352" w:rsidR="00A80112">
        <w:t>Only</w:t>
      </w:r>
      <w:proofErr w:type="gramEnd"/>
      <w:r w:rsidRPr="00970352" w:rsidR="00A80112">
        <w:t xml:space="preserve"> limited to intra-</w:t>
      </w:r>
      <w:proofErr w:type="spellStart"/>
      <w:r w:rsidRPr="00970352" w:rsidR="00A80112">
        <w:t>african</w:t>
      </w:r>
      <w:proofErr w:type="spellEnd"/>
      <w:r w:rsidRPr="00970352" w:rsidR="00A80112">
        <w:t>? Wintering site? Ringing database???</w:t>
      </w:r>
      <w:r w:rsidRPr="00970352" w:rsidR="00A80112">
        <w:br/>
      </w:r>
      <w:r w:rsidRPr="00970352" w:rsidR="00A80112">
        <w:t xml:space="preserve"> MK study</w:t>
      </w:r>
      <w:commentRangeEnd w:id="26"/>
      <w:r w:rsidRPr="00970352">
        <w:rPr>
          <w:rStyle w:val="CommentReference"/>
        </w:rPr>
        <w:commentReference w:id="26"/>
      </w:r>
    </w:p>
    <w:p w:rsidRPr="00970352" w:rsidR="00A80112" w:rsidP="00A80112" w:rsidRDefault="00A80112" w14:paraId="295DD507" w14:textId="77777777"/>
    <w:p w:rsidRPr="00970352" w:rsidR="00A80112" w:rsidP="00A80112" w:rsidRDefault="00A80112" w14:paraId="2A3697EA" w14:textId="77777777"/>
    <w:p w:rsidRPr="00970352" w:rsidR="001A795C" w:rsidP="00BA0A02" w:rsidRDefault="001A795C" w14:paraId="3AF0F12F" w14:textId="3C40BF31">
      <w:pPr>
        <w:pStyle w:val="Heading1"/>
      </w:pPr>
      <w:r w:rsidRPr="00970352">
        <w:t>Conclusion</w:t>
      </w:r>
    </w:p>
    <w:p w:rsidRPr="00970352" w:rsidR="001A795C" w:rsidP="00BA0A02" w:rsidRDefault="001A795C" w14:paraId="1AF39B63" w14:textId="77777777">
      <w:pPr>
        <w:pStyle w:val="Paragraph"/>
      </w:pPr>
    </w:p>
    <w:p w:rsidRPr="00970352" w:rsidR="002E6EED" w:rsidP="00BA0A02" w:rsidRDefault="002E6EED" w14:paraId="3AD8726C" w14:textId="4AD366AC">
      <w:pPr>
        <w:pStyle w:val="Heading1"/>
      </w:pPr>
      <w:r w:rsidRPr="00970352">
        <w:t>Acknowledgments</w:t>
      </w:r>
    </w:p>
    <w:p w:rsidRPr="00970352" w:rsidR="00560C6A" w:rsidP="00AB1F8C" w:rsidRDefault="00560C6A" w14:paraId="21698979" w14:textId="13188DFD">
      <w:pPr>
        <w:pStyle w:val="Acknowledgements"/>
      </w:pPr>
      <w:r w:rsidRPr="00970352">
        <w:t>This work was supported by the Swiss Ornithological Institute and A Rocha Kenya</w:t>
      </w:r>
      <w:r w:rsidRPr="00970352" w:rsidR="002C1BA1">
        <w:t>.</w:t>
      </w:r>
    </w:p>
    <w:p w:rsidRPr="00970352" w:rsidR="00FC18B0" w:rsidP="00FC18B0" w:rsidRDefault="00FC18B0" w14:paraId="1138C12D" w14:textId="683A12FB">
      <w:pPr>
        <w:pStyle w:val="Heading1"/>
      </w:pPr>
      <w:r w:rsidRPr="00970352">
        <w:t>References</w:t>
      </w:r>
    </w:p>
    <w:p w:rsidRPr="00970352" w:rsidR="00B51AE0" w:rsidP="00B51AE0" w:rsidRDefault="00FC18B0" w14:paraId="6FCC979E" w14:textId="60A33A51">
      <w:pPr>
        <w:autoSpaceDE w:val="0"/>
        <w:autoSpaceDN w:val="0"/>
        <w:adjustRightInd w:val="0"/>
        <w:ind w:left="480" w:hanging="480"/>
        <w:rPr>
          <w:noProof/>
        </w:rPr>
      </w:pPr>
      <w:r w:rsidRPr="00970352">
        <w:fldChar w:fldCharType="begin" w:fldLock="1"/>
      </w:r>
      <w:r w:rsidRPr="00970352">
        <w:instrText xml:space="preserve">ADDIN Mendeley Bibliography CSL_BIBLIOGRAPHY </w:instrText>
      </w:r>
      <w:r w:rsidRPr="00970352">
        <w:fldChar w:fldCharType="separate"/>
      </w:r>
      <w:r w:rsidRPr="00970352" w:rsidR="00B51AE0">
        <w:rPr>
          <w:noProof/>
        </w:rPr>
        <w:t xml:space="preserve">Adamík, P., Emmenegger, T., Briedis, M., Gustafsson, L., Henshaw, I., Krist, M., … Hahn, S. (2016). Barrier crossing in small avian migrants: Individual tracking reveals prolonged nocturnal flights into the day as a common migratory strategy. </w:t>
      </w:r>
      <w:r w:rsidRPr="00970352" w:rsidR="00B51AE0">
        <w:rPr>
          <w:i/>
          <w:iCs/>
          <w:noProof/>
        </w:rPr>
        <w:t>Scientific Reports</w:t>
      </w:r>
      <w:r w:rsidRPr="00970352" w:rsidR="00B51AE0">
        <w:rPr>
          <w:noProof/>
        </w:rPr>
        <w:t xml:space="preserve">, </w:t>
      </w:r>
      <w:r w:rsidRPr="00970352" w:rsidR="00B51AE0">
        <w:rPr>
          <w:i/>
          <w:iCs/>
          <w:noProof/>
        </w:rPr>
        <w:t>6</w:t>
      </w:r>
      <w:r w:rsidRPr="00970352" w:rsidR="00B51AE0">
        <w:rPr>
          <w:noProof/>
        </w:rPr>
        <w:t>(February), 1–9. https://doi.org/10.1038/srep21560</w:t>
      </w:r>
    </w:p>
    <w:p w:rsidRPr="00970352" w:rsidR="00B51AE0" w:rsidP="00B51AE0" w:rsidRDefault="00B51AE0" w14:paraId="16E17160" w14:textId="77777777">
      <w:pPr>
        <w:autoSpaceDE w:val="0"/>
        <w:autoSpaceDN w:val="0"/>
        <w:adjustRightInd w:val="0"/>
        <w:ind w:left="480" w:hanging="480"/>
        <w:rPr>
          <w:noProof/>
        </w:rPr>
      </w:pPr>
      <w:r w:rsidRPr="00970352">
        <w:rPr>
          <w:noProof/>
        </w:rPr>
        <w:t xml:space="preserve">Alemayehu, F. (2016). Land Use and Land Cover Change in the Coastal Area of Watamu Mida Creek, Kenya. </w:t>
      </w:r>
      <w:r w:rsidRPr="00970352">
        <w:rPr>
          <w:i/>
          <w:iCs/>
          <w:noProof/>
        </w:rPr>
        <w:t>Open Journal of Forestry</w:t>
      </w:r>
      <w:r w:rsidRPr="00970352">
        <w:rPr>
          <w:noProof/>
        </w:rPr>
        <w:t xml:space="preserve">, </w:t>
      </w:r>
      <w:r w:rsidRPr="00970352">
        <w:rPr>
          <w:i/>
          <w:iCs/>
          <w:noProof/>
        </w:rPr>
        <w:t>06</w:t>
      </w:r>
      <w:r w:rsidRPr="00970352">
        <w:rPr>
          <w:noProof/>
        </w:rPr>
        <w:t>(04), 230–242. https://doi.org/10.4236/ojf.2016.64019</w:t>
      </w:r>
    </w:p>
    <w:p w:rsidRPr="00970352" w:rsidR="00B51AE0" w:rsidP="00B51AE0" w:rsidRDefault="00B51AE0" w14:paraId="61C735C8" w14:textId="77777777">
      <w:pPr>
        <w:autoSpaceDE w:val="0"/>
        <w:autoSpaceDN w:val="0"/>
        <w:adjustRightInd w:val="0"/>
        <w:ind w:left="480" w:hanging="480"/>
        <w:rPr>
          <w:noProof/>
        </w:rPr>
      </w:pPr>
      <w:r w:rsidRPr="00970352">
        <w:rPr>
          <w:noProof/>
        </w:rPr>
        <w:t xml:space="preserve">Azur, M. J., Stuart, E. A., Frangakis, C., &amp; Leaf, P. J. (2011). Multiple imputation by chained equations: what is it and how does it work? </w:t>
      </w:r>
      <w:r w:rsidRPr="00970352">
        <w:rPr>
          <w:i/>
          <w:iCs/>
          <w:noProof/>
        </w:rPr>
        <w:t>International Journal of Methods in Psychiatric Research</w:t>
      </w:r>
      <w:r w:rsidRPr="00970352">
        <w:rPr>
          <w:noProof/>
        </w:rPr>
        <w:t xml:space="preserve">, </w:t>
      </w:r>
      <w:r w:rsidRPr="00970352">
        <w:rPr>
          <w:i/>
          <w:iCs/>
          <w:noProof/>
        </w:rPr>
        <w:t>20</w:t>
      </w:r>
      <w:r w:rsidRPr="00970352">
        <w:rPr>
          <w:noProof/>
        </w:rPr>
        <w:t>(1), 40–49. https://doi.org/10.1002/mpr.329</w:t>
      </w:r>
    </w:p>
    <w:p w:rsidRPr="00970352" w:rsidR="00B51AE0" w:rsidP="00B51AE0" w:rsidRDefault="00B51AE0" w14:paraId="3267258E" w14:textId="77777777">
      <w:pPr>
        <w:autoSpaceDE w:val="0"/>
        <w:autoSpaceDN w:val="0"/>
        <w:adjustRightInd w:val="0"/>
        <w:ind w:left="480" w:hanging="480"/>
        <w:rPr>
          <w:noProof/>
        </w:rPr>
      </w:pPr>
      <w:r w:rsidRPr="00970352">
        <w:rPr>
          <w:noProof/>
        </w:rPr>
        <w:t xml:space="preserve">Bennun, L. (2000). Assessing and monitoring bird populations in Africa: an overview. </w:t>
      </w:r>
      <w:r w:rsidRPr="00970352">
        <w:rPr>
          <w:i/>
          <w:iCs/>
          <w:noProof/>
        </w:rPr>
        <w:t>Ostrich</w:t>
      </w:r>
      <w:r w:rsidRPr="00970352">
        <w:rPr>
          <w:noProof/>
        </w:rPr>
        <w:t xml:space="preserve">, </w:t>
      </w:r>
      <w:r w:rsidRPr="00970352">
        <w:rPr>
          <w:i/>
          <w:iCs/>
          <w:noProof/>
        </w:rPr>
        <w:t>71</w:t>
      </w:r>
      <w:r w:rsidRPr="00970352">
        <w:rPr>
          <w:noProof/>
        </w:rPr>
        <w:t>(1–2), 214–215. https://doi.org/10.1080/00306525.2000.9639915</w:t>
      </w:r>
    </w:p>
    <w:p w:rsidRPr="00970352" w:rsidR="00B51AE0" w:rsidP="00B51AE0" w:rsidRDefault="00B51AE0" w14:paraId="3A1881A4" w14:textId="77777777">
      <w:pPr>
        <w:autoSpaceDE w:val="0"/>
        <w:autoSpaceDN w:val="0"/>
        <w:adjustRightInd w:val="0"/>
        <w:ind w:left="480" w:hanging="480"/>
        <w:rPr>
          <w:noProof/>
        </w:rPr>
      </w:pPr>
      <w:r w:rsidRPr="00970352">
        <w:rPr>
          <w:noProof/>
        </w:rPr>
        <w:t xml:space="preserve">Benson, C. W. (1982). Migrants in the Afrotropical Region South of the Equator. </w:t>
      </w:r>
      <w:r w:rsidRPr="00970352">
        <w:rPr>
          <w:i/>
          <w:iCs/>
          <w:noProof/>
        </w:rPr>
        <w:t>Ostrich</w:t>
      </w:r>
      <w:r w:rsidRPr="00970352">
        <w:rPr>
          <w:noProof/>
        </w:rPr>
        <w:t xml:space="preserve">, </w:t>
      </w:r>
      <w:r w:rsidRPr="00970352">
        <w:rPr>
          <w:i/>
          <w:iCs/>
          <w:noProof/>
        </w:rPr>
        <w:t>53</w:t>
      </w:r>
      <w:r w:rsidRPr="00970352">
        <w:rPr>
          <w:noProof/>
        </w:rPr>
        <w:t>(1), 31–49. https://doi.org/10.1080/00306525.1982.9634723</w:t>
      </w:r>
    </w:p>
    <w:p w:rsidRPr="00970352" w:rsidR="00B51AE0" w:rsidP="00B51AE0" w:rsidRDefault="00B51AE0" w14:paraId="59324E3D" w14:textId="77777777">
      <w:pPr>
        <w:autoSpaceDE w:val="0"/>
        <w:autoSpaceDN w:val="0"/>
        <w:adjustRightInd w:val="0"/>
        <w:ind w:left="480" w:hanging="480"/>
        <w:rPr>
          <w:noProof/>
        </w:rPr>
      </w:pPr>
      <w:r w:rsidRPr="00970352">
        <w:rPr>
          <w:noProof/>
        </w:rPr>
        <w:t xml:space="preserve">Bridge, E. S., Thorup, K., Bowlin, M. S., Chilson, P. B., Diehl, R. H., Fléron, R. W., … Wikelski, M. (2011). Technology on the Move: Recent and Forthcoming Innovations for Tracking Migratory Birds. </w:t>
      </w:r>
      <w:r w:rsidRPr="00970352">
        <w:rPr>
          <w:i/>
          <w:iCs/>
          <w:noProof/>
        </w:rPr>
        <w:t>BioScience</w:t>
      </w:r>
      <w:r w:rsidRPr="00970352">
        <w:rPr>
          <w:noProof/>
        </w:rPr>
        <w:t xml:space="preserve">, </w:t>
      </w:r>
      <w:r w:rsidRPr="00970352">
        <w:rPr>
          <w:i/>
          <w:iCs/>
          <w:noProof/>
        </w:rPr>
        <w:t>61</w:t>
      </w:r>
      <w:r w:rsidRPr="00970352">
        <w:rPr>
          <w:noProof/>
        </w:rPr>
        <w:t>(9), 689–698. https://doi.org/10.1525/bio.2011.61.9.7</w:t>
      </w:r>
    </w:p>
    <w:p w:rsidRPr="00970352" w:rsidR="00B51AE0" w:rsidP="00B51AE0" w:rsidRDefault="00B51AE0" w14:paraId="79F055F2" w14:textId="77777777">
      <w:pPr>
        <w:autoSpaceDE w:val="0"/>
        <w:autoSpaceDN w:val="0"/>
        <w:adjustRightInd w:val="0"/>
        <w:ind w:left="480" w:hanging="480"/>
        <w:rPr>
          <w:noProof/>
        </w:rPr>
      </w:pPr>
      <w:r w:rsidRPr="00970352">
        <w:rPr>
          <w:noProof/>
        </w:rPr>
        <w:t xml:space="preserve">Briedis, M., Bauer, S., Adamík, P., Alves, J. A., Costa, J. S., Emmenegger, T., … Hahn, S. (2019). A full annual perspective on sex-biased migration timing in long-distance migratory birds. </w:t>
      </w:r>
      <w:r w:rsidRPr="00970352">
        <w:rPr>
          <w:i/>
          <w:iCs/>
          <w:noProof/>
        </w:rPr>
        <w:t>Proceedings of the Royal Society B: Biological Sciences</w:t>
      </w:r>
      <w:r w:rsidRPr="00970352">
        <w:rPr>
          <w:noProof/>
        </w:rPr>
        <w:t xml:space="preserve">, </w:t>
      </w:r>
      <w:r w:rsidRPr="00970352">
        <w:rPr>
          <w:i/>
          <w:iCs/>
          <w:noProof/>
        </w:rPr>
        <w:t>286</w:t>
      </w:r>
      <w:r w:rsidRPr="00970352">
        <w:rPr>
          <w:noProof/>
        </w:rPr>
        <w:t>(1897). https://doi.org/10.1098/rspb.2018.2821</w:t>
      </w:r>
    </w:p>
    <w:p w:rsidRPr="00970352" w:rsidR="00B51AE0" w:rsidP="00B51AE0" w:rsidRDefault="00B51AE0" w14:paraId="141E1250" w14:textId="77777777">
      <w:pPr>
        <w:autoSpaceDE w:val="0"/>
        <w:autoSpaceDN w:val="0"/>
        <w:adjustRightInd w:val="0"/>
        <w:ind w:left="480" w:hanging="480"/>
        <w:rPr>
          <w:noProof/>
        </w:rPr>
      </w:pPr>
      <w:r w:rsidRPr="00970352">
        <w:rPr>
          <w:noProof/>
        </w:rPr>
        <w:t xml:space="preserve">Briedis, M., Beran, V., Adamík, P., &amp; Hahn, S. (2020). Integrating light-level geolocation with activity tracking reveals unexpected nocturnal migration patterns </w:t>
      </w:r>
      <w:r w:rsidRPr="00970352">
        <w:rPr>
          <w:noProof/>
        </w:rPr>
        <w:lastRenderedPageBreak/>
        <w:t xml:space="preserve">of the tawny pipit. </w:t>
      </w:r>
      <w:r w:rsidRPr="00970352">
        <w:rPr>
          <w:i/>
          <w:iCs/>
          <w:noProof/>
        </w:rPr>
        <w:t>Journal of Avian Biology</w:t>
      </w:r>
      <w:r w:rsidRPr="00970352">
        <w:rPr>
          <w:noProof/>
        </w:rPr>
        <w:t xml:space="preserve">, </w:t>
      </w:r>
      <w:r w:rsidRPr="00970352">
        <w:rPr>
          <w:i/>
          <w:iCs/>
          <w:noProof/>
        </w:rPr>
        <w:t>51</w:t>
      </w:r>
      <w:r w:rsidRPr="00970352">
        <w:rPr>
          <w:noProof/>
        </w:rPr>
        <w:t>(9), 1–10. https://doi.org/10.1111/jav.02546</w:t>
      </w:r>
    </w:p>
    <w:p w:rsidRPr="00970352" w:rsidR="00B51AE0" w:rsidP="00B51AE0" w:rsidRDefault="00B51AE0" w14:paraId="60B14208" w14:textId="77777777">
      <w:pPr>
        <w:autoSpaceDE w:val="0"/>
        <w:autoSpaceDN w:val="0"/>
        <w:adjustRightInd w:val="0"/>
        <w:ind w:left="480" w:hanging="480"/>
        <w:rPr>
          <w:noProof/>
        </w:rPr>
      </w:pPr>
      <w:r w:rsidRPr="00970352">
        <w:rPr>
          <w:noProof/>
        </w:rPr>
        <w:t xml:space="preserve">Brlík, V., Koleček, J., Burgess, M., Hahn, S., Humple, D., Krist, M., … Procházka, P. (2020). Weak effects of geolocators on small birds: A meta-analysis controlled for phylogeny and publication bias. </w:t>
      </w:r>
      <w:r w:rsidRPr="00970352">
        <w:rPr>
          <w:i/>
          <w:iCs/>
          <w:noProof/>
        </w:rPr>
        <w:t>Journal of Animal Ecology</w:t>
      </w:r>
      <w:r w:rsidRPr="00970352">
        <w:rPr>
          <w:noProof/>
        </w:rPr>
        <w:t xml:space="preserve">, </w:t>
      </w:r>
      <w:r w:rsidRPr="00970352">
        <w:rPr>
          <w:i/>
          <w:iCs/>
          <w:noProof/>
        </w:rPr>
        <w:t>89</w:t>
      </w:r>
      <w:r w:rsidRPr="00970352">
        <w:rPr>
          <w:noProof/>
        </w:rPr>
        <w:t>(1), 207–220. https://doi.org/10.1111/1365-2656.12962</w:t>
      </w:r>
    </w:p>
    <w:p w:rsidRPr="00970352" w:rsidR="00B51AE0" w:rsidP="00B51AE0" w:rsidRDefault="00B51AE0" w14:paraId="0B3F04E0" w14:textId="77777777">
      <w:pPr>
        <w:autoSpaceDE w:val="0"/>
        <w:autoSpaceDN w:val="0"/>
        <w:adjustRightInd w:val="0"/>
        <w:ind w:left="480" w:hanging="480"/>
        <w:rPr>
          <w:noProof/>
        </w:rPr>
      </w:pPr>
      <w:r w:rsidRPr="00970352">
        <w:rPr>
          <w:noProof/>
        </w:rPr>
        <w:t>Burgess, N., &amp; Clarke, G. (2000). Coastal forests of eastern Africa.</w:t>
      </w:r>
    </w:p>
    <w:p w:rsidRPr="00970352" w:rsidR="00B51AE0" w:rsidP="00B51AE0" w:rsidRDefault="00B51AE0" w14:paraId="0BAAC24C" w14:textId="77777777">
      <w:pPr>
        <w:autoSpaceDE w:val="0"/>
        <w:autoSpaceDN w:val="0"/>
        <w:adjustRightInd w:val="0"/>
        <w:ind w:left="480" w:hanging="480"/>
        <w:rPr>
          <w:noProof/>
        </w:rPr>
      </w:pPr>
      <w:r w:rsidRPr="00970352">
        <w:rPr>
          <w:noProof/>
        </w:rPr>
        <w:t xml:space="preserve">Bussière, E. M. S., Underhill, L. G., &amp; Altwegg, R. (2015). Patterns of bird migration phenology in South Africa suggest northern hemisphere climate as the most consistent driver of change. </w:t>
      </w:r>
      <w:r w:rsidRPr="00970352">
        <w:rPr>
          <w:i/>
          <w:iCs/>
          <w:noProof/>
        </w:rPr>
        <w:t>Global Change Biology</w:t>
      </w:r>
      <w:r w:rsidRPr="00970352">
        <w:rPr>
          <w:noProof/>
        </w:rPr>
        <w:t xml:space="preserve">, </w:t>
      </w:r>
      <w:r w:rsidRPr="00970352">
        <w:rPr>
          <w:i/>
          <w:iCs/>
          <w:noProof/>
        </w:rPr>
        <w:t>21</w:t>
      </w:r>
      <w:r w:rsidRPr="00970352">
        <w:rPr>
          <w:noProof/>
        </w:rPr>
        <w:t>(6), 2179–2190. https://doi.org/10.1111/gcb.12857</w:t>
      </w:r>
    </w:p>
    <w:p w:rsidRPr="00970352" w:rsidR="00B51AE0" w:rsidP="00B51AE0" w:rsidRDefault="00B51AE0" w14:paraId="30EC8493" w14:textId="77777777">
      <w:pPr>
        <w:autoSpaceDE w:val="0"/>
        <w:autoSpaceDN w:val="0"/>
        <w:adjustRightInd w:val="0"/>
        <w:ind w:left="480" w:hanging="480"/>
        <w:rPr>
          <w:noProof/>
        </w:rPr>
      </w:pPr>
      <w:r w:rsidRPr="00970352">
        <w:rPr>
          <w:noProof/>
        </w:rPr>
        <w:t xml:space="preserve">Buuren, S. van, &amp; Groothuis-Oudshoorn, K. (2011). mice : Multivariate Imputation by Chained Equations in R. </w:t>
      </w:r>
      <w:r w:rsidRPr="00970352">
        <w:rPr>
          <w:i/>
          <w:iCs/>
          <w:noProof/>
        </w:rPr>
        <w:t>Journal of Statistical Software</w:t>
      </w:r>
      <w:r w:rsidRPr="00970352">
        <w:rPr>
          <w:noProof/>
        </w:rPr>
        <w:t xml:space="preserve">, </w:t>
      </w:r>
      <w:r w:rsidRPr="00970352">
        <w:rPr>
          <w:i/>
          <w:iCs/>
          <w:noProof/>
        </w:rPr>
        <w:t>45</w:t>
      </w:r>
      <w:r w:rsidRPr="00970352">
        <w:rPr>
          <w:noProof/>
        </w:rPr>
        <w:t>(3), 1–67. https://doi.org/10.18637/jss.v045.i03</w:t>
      </w:r>
    </w:p>
    <w:p w:rsidRPr="00970352" w:rsidR="00B51AE0" w:rsidP="00B51AE0" w:rsidRDefault="00B51AE0" w14:paraId="7CA6C042" w14:textId="77777777">
      <w:pPr>
        <w:autoSpaceDE w:val="0"/>
        <w:autoSpaceDN w:val="0"/>
        <w:adjustRightInd w:val="0"/>
        <w:ind w:left="480" w:hanging="480"/>
        <w:rPr>
          <w:noProof/>
        </w:rPr>
      </w:pPr>
      <w:r w:rsidRPr="00970352">
        <w:rPr>
          <w:noProof/>
        </w:rPr>
        <w:t xml:space="preserve">Cox, D., Brandt, M., Mcgregor, R., Ottosson, U., Stevens, M., &amp; Cresswell, W. (2011). Patterns of seasonal and yearly mass variation in West African tropical savannah birds. </w:t>
      </w:r>
      <w:r w:rsidRPr="00970352">
        <w:rPr>
          <w:i/>
          <w:iCs/>
          <w:noProof/>
        </w:rPr>
        <w:t>Ibis</w:t>
      </w:r>
      <w:r w:rsidRPr="00970352">
        <w:rPr>
          <w:noProof/>
        </w:rPr>
        <w:t xml:space="preserve">, </w:t>
      </w:r>
      <w:r w:rsidRPr="00970352">
        <w:rPr>
          <w:i/>
          <w:iCs/>
          <w:noProof/>
        </w:rPr>
        <w:t>153</w:t>
      </w:r>
      <w:r w:rsidRPr="00970352">
        <w:rPr>
          <w:noProof/>
        </w:rPr>
        <w:t>(4), 672–683. https://doi.org/10.1111/j.1474-919X.2011.01150.x</w:t>
      </w:r>
    </w:p>
    <w:p w:rsidRPr="00970352" w:rsidR="00B51AE0" w:rsidP="00B51AE0" w:rsidRDefault="00B51AE0" w14:paraId="242AA169" w14:textId="77777777">
      <w:pPr>
        <w:autoSpaceDE w:val="0"/>
        <w:autoSpaceDN w:val="0"/>
        <w:adjustRightInd w:val="0"/>
        <w:ind w:left="480" w:hanging="480"/>
        <w:rPr>
          <w:noProof/>
        </w:rPr>
      </w:pPr>
      <w:r w:rsidRPr="00970352">
        <w:rPr>
          <w:noProof/>
        </w:rPr>
        <w:t xml:space="preserve">Dhanjal-Adams, K. L., Bauer, S., Emmenegger, T., Hahn, S., Lisovski, S., &amp; Liechti, F. (2018). Spatiotemporal Group Dynamics in a Long-Distance Migratory Bird. </w:t>
      </w:r>
      <w:r w:rsidRPr="00970352">
        <w:rPr>
          <w:i/>
          <w:iCs/>
          <w:noProof/>
        </w:rPr>
        <w:t>Current Biology</w:t>
      </w:r>
      <w:r w:rsidRPr="00970352">
        <w:rPr>
          <w:noProof/>
        </w:rPr>
        <w:t xml:space="preserve">, </w:t>
      </w:r>
      <w:r w:rsidRPr="00970352">
        <w:rPr>
          <w:i/>
          <w:iCs/>
          <w:noProof/>
        </w:rPr>
        <w:t>28</w:t>
      </w:r>
      <w:r w:rsidRPr="00970352">
        <w:rPr>
          <w:noProof/>
        </w:rPr>
        <w:t>(17), 2824-2830.e3. https://doi.org/10.1016/j.cub.2018.06.054</w:t>
      </w:r>
    </w:p>
    <w:p w:rsidRPr="00970352" w:rsidR="00B51AE0" w:rsidP="00B51AE0" w:rsidRDefault="00B51AE0" w14:paraId="127EEF52" w14:textId="77777777">
      <w:pPr>
        <w:autoSpaceDE w:val="0"/>
        <w:autoSpaceDN w:val="0"/>
        <w:adjustRightInd w:val="0"/>
        <w:ind w:left="480" w:hanging="480"/>
        <w:rPr>
          <w:noProof/>
        </w:rPr>
      </w:pPr>
      <w:r w:rsidRPr="00970352">
        <w:rPr>
          <w:noProof/>
        </w:rPr>
        <w:t>Finch, T., Saun</w:t>
      </w:r>
      <w:r w:rsidRPr="0077519B">
        <w:rPr>
          <w:noProof/>
        </w:rPr>
        <w:t xml:space="preserve">ders, P., Avilés, J. M., Bermejo, A., Catry, I., de la Puente, J., … </w:t>
      </w:r>
      <w:r w:rsidRPr="00970352">
        <w:rPr>
          <w:noProof/>
        </w:rPr>
        <w:t xml:space="preserve">Butler, S. J. (2015). A pan-European, multipopulation assessment of migratory connectivity in a near-threatened migrant bird. </w:t>
      </w:r>
      <w:r w:rsidRPr="00970352">
        <w:rPr>
          <w:i/>
          <w:iCs/>
          <w:noProof/>
        </w:rPr>
        <w:t>Diversity and Distributions</w:t>
      </w:r>
      <w:r w:rsidRPr="00970352">
        <w:rPr>
          <w:noProof/>
        </w:rPr>
        <w:t xml:space="preserve">, </w:t>
      </w:r>
      <w:r w:rsidRPr="00970352">
        <w:rPr>
          <w:i/>
          <w:iCs/>
          <w:noProof/>
        </w:rPr>
        <w:t>21</w:t>
      </w:r>
      <w:r w:rsidRPr="00970352">
        <w:rPr>
          <w:noProof/>
        </w:rPr>
        <w:t>(9), 1051–1062. https://doi.org/10.1111/ddi.12345</w:t>
      </w:r>
    </w:p>
    <w:p w:rsidRPr="00970352" w:rsidR="00B51AE0" w:rsidP="00B51AE0" w:rsidRDefault="00B51AE0" w14:paraId="2AAFDCC8" w14:textId="77777777">
      <w:pPr>
        <w:autoSpaceDE w:val="0"/>
        <w:autoSpaceDN w:val="0"/>
        <w:adjustRightInd w:val="0"/>
        <w:ind w:left="480" w:hanging="480"/>
        <w:rPr>
          <w:noProof/>
        </w:rPr>
      </w:pPr>
      <w:r w:rsidRPr="00970352">
        <w:rPr>
          <w:noProof/>
        </w:rPr>
        <w:t xml:space="preserve">Fudickar, A. M., Wikelski, M., &amp; Partecke, J. (2012). Tracking migratory songbirds: accuracy of light-level loggers (geolocators) in forest habitats. </w:t>
      </w:r>
      <w:r w:rsidRPr="00970352">
        <w:rPr>
          <w:i/>
          <w:iCs/>
          <w:noProof/>
        </w:rPr>
        <w:t>Methods in Ecology and Evolution</w:t>
      </w:r>
      <w:r w:rsidRPr="00970352">
        <w:rPr>
          <w:noProof/>
        </w:rPr>
        <w:t xml:space="preserve">, </w:t>
      </w:r>
      <w:r w:rsidRPr="00970352">
        <w:rPr>
          <w:i/>
          <w:iCs/>
          <w:noProof/>
        </w:rPr>
        <w:t>3</w:t>
      </w:r>
      <w:r w:rsidRPr="00970352">
        <w:rPr>
          <w:noProof/>
        </w:rPr>
        <w:t>(1), 47–52. https://doi.org/10.1111/j.2041-210X.2011.00136.x</w:t>
      </w:r>
    </w:p>
    <w:p w:rsidRPr="00970352" w:rsidR="00B51AE0" w:rsidP="00B51AE0" w:rsidRDefault="00B51AE0" w14:paraId="37B59CC7" w14:textId="77777777">
      <w:pPr>
        <w:autoSpaceDE w:val="0"/>
        <w:autoSpaceDN w:val="0"/>
        <w:adjustRightInd w:val="0"/>
        <w:ind w:left="480" w:hanging="480"/>
        <w:rPr>
          <w:noProof/>
        </w:rPr>
      </w:pPr>
      <w:r w:rsidRPr="00970352">
        <w:rPr>
          <w:noProof/>
        </w:rPr>
        <w:t xml:space="preserve">Hahn, S., Alves, J. A., Bedev, K., Costa, J. S., Emmenegger, T., Schulze, M., … Dhanjal-Adams, K. L. (2020). Range-wide migration corridors and non-breeding areas of a northward expanding Afro-Palaearctic migrant, the European Bee-eater Merops apiaster. </w:t>
      </w:r>
      <w:r w:rsidRPr="00970352">
        <w:rPr>
          <w:i/>
          <w:iCs/>
          <w:noProof/>
        </w:rPr>
        <w:t>Ibis</w:t>
      </w:r>
      <w:r w:rsidRPr="00970352">
        <w:rPr>
          <w:noProof/>
        </w:rPr>
        <w:t xml:space="preserve">, </w:t>
      </w:r>
      <w:r w:rsidRPr="00970352">
        <w:rPr>
          <w:i/>
          <w:iCs/>
          <w:noProof/>
        </w:rPr>
        <w:t>162</w:t>
      </w:r>
      <w:r w:rsidRPr="00970352">
        <w:rPr>
          <w:noProof/>
        </w:rPr>
        <w:t>(2), 345–355. https://doi.org/10.1111/ibi.12752</w:t>
      </w:r>
    </w:p>
    <w:p w:rsidRPr="00970352" w:rsidR="00B51AE0" w:rsidP="00B51AE0" w:rsidRDefault="00B51AE0" w14:paraId="4D4C5A01" w14:textId="77777777">
      <w:pPr>
        <w:autoSpaceDE w:val="0"/>
        <w:autoSpaceDN w:val="0"/>
        <w:adjustRightInd w:val="0"/>
        <w:ind w:left="480" w:hanging="480"/>
        <w:rPr>
          <w:noProof/>
        </w:rPr>
      </w:pPr>
      <w:r w:rsidRPr="00970352">
        <w:rPr>
          <w:noProof/>
        </w:rPr>
        <w:t xml:space="preserve">Jiguet, F., Burgess, M., Thorup, K., Conway, G., Arroyo Matos, J. L., Barber, L., … Hewson, C. (2019). Desert crossing strategies of migrant songbirds vary between and within species. </w:t>
      </w:r>
      <w:r w:rsidRPr="00970352">
        <w:rPr>
          <w:i/>
          <w:iCs/>
          <w:noProof/>
        </w:rPr>
        <w:t>Scientific Reports</w:t>
      </w:r>
      <w:r w:rsidRPr="00970352">
        <w:rPr>
          <w:noProof/>
        </w:rPr>
        <w:t xml:space="preserve">, </w:t>
      </w:r>
      <w:r w:rsidRPr="00970352">
        <w:rPr>
          <w:i/>
          <w:iCs/>
          <w:noProof/>
        </w:rPr>
        <w:t>9</w:t>
      </w:r>
      <w:r w:rsidRPr="00970352">
        <w:rPr>
          <w:noProof/>
        </w:rPr>
        <w:t>(1), 1–12. https://doi.org/10.1038/s41598-019-56677-4</w:t>
      </w:r>
    </w:p>
    <w:p w:rsidRPr="00970352" w:rsidR="00B51AE0" w:rsidP="00B51AE0" w:rsidRDefault="00B51AE0" w14:paraId="0525BECB" w14:textId="77777777">
      <w:pPr>
        <w:autoSpaceDE w:val="0"/>
        <w:autoSpaceDN w:val="0"/>
        <w:adjustRightInd w:val="0"/>
        <w:ind w:left="480" w:hanging="480"/>
        <w:rPr>
          <w:noProof/>
        </w:rPr>
      </w:pPr>
      <w:r w:rsidRPr="00970352">
        <w:rPr>
          <w:noProof/>
        </w:rPr>
        <w:t xml:space="preserve">Kralj, J., Martinović, M., Jurinović, L., Szinai, P., Süto, S., &amp; Preiszner, B. (2020). Geolocator study reveals east African migration route of Central European Common Terns. </w:t>
      </w:r>
      <w:r w:rsidRPr="00970352">
        <w:rPr>
          <w:i/>
          <w:iCs/>
          <w:noProof/>
        </w:rPr>
        <w:t>Avian Research</w:t>
      </w:r>
      <w:r w:rsidRPr="00970352">
        <w:rPr>
          <w:noProof/>
        </w:rPr>
        <w:t xml:space="preserve">, </w:t>
      </w:r>
      <w:r w:rsidRPr="00970352">
        <w:rPr>
          <w:i/>
          <w:iCs/>
          <w:noProof/>
        </w:rPr>
        <w:t>11</w:t>
      </w:r>
      <w:r w:rsidRPr="00970352">
        <w:rPr>
          <w:noProof/>
        </w:rPr>
        <w:t>(1), 1–11. https://doi.org/10.1186/s40657-020-00191-z</w:t>
      </w:r>
    </w:p>
    <w:p w:rsidRPr="00970352" w:rsidR="00B51AE0" w:rsidP="00B51AE0" w:rsidRDefault="00B51AE0" w14:paraId="141530D7" w14:textId="77777777">
      <w:pPr>
        <w:autoSpaceDE w:val="0"/>
        <w:autoSpaceDN w:val="0"/>
        <w:adjustRightInd w:val="0"/>
        <w:ind w:left="480" w:hanging="480"/>
        <w:rPr>
          <w:noProof/>
        </w:rPr>
      </w:pPr>
      <w:r w:rsidRPr="00970352">
        <w:rPr>
          <w:noProof/>
        </w:rPr>
        <w:lastRenderedPageBreak/>
        <w:t xml:space="preserve">Liechti, F., Bauer, S., Dhanjal-Adams, K. L., Emmenegger, T., Zehtindjiev, P., &amp; Hahn, S. (2018). Miniaturized multi-sensor loggers provide new insight into year-round flight behaviour of small trans-Sahara avian migrants. </w:t>
      </w:r>
      <w:r w:rsidRPr="00970352">
        <w:rPr>
          <w:i/>
          <w:iCs/>
          <w:noProof/>
        </w:rPr>
        <w:t>Movement Ecology</w:t>
      </w:r>
      <w:r w:rsidRPr="00970352">
        <w:rPr>
          <w:noProof/>
        </w:rPr>
        <w:t xml:space="preserve">, </w:t>
      </w:r>
      <w:r w:rsidRPr="00970352">
        <w:rPr>
          <w:i/>
          <w:iCs/>
          <w:noProof/>
        </w:rPr>
        <w:t>6</w:t>
      </w:r>
      <w:r w:rsidRPr="00970352">
        <w:rPr>
          <w:noProof/>
        </w:rPr>
        <w:t>(1), 1–10. https://doi.org/10.1186/s40462-018-0137-1</w:t>
      </w:r>
    </w:p>
    <w:p w:rsidRPr="00970352" w:rsidR="00B51AE0" w:rsidP="00B51AE0" w:rsidRDefault="00B51AE0" w14:paraId="0BFF5956" w14:textId="77777777">
      <w:pPr>
        <w:autoSpaceDE w:val="0"/>
        <w:autoSpaceDN w:val="0"/>
        <w:adjustRightInd w:val="0"/>
        <w:ind w:left="480" w:hanging="480"/>
        <w:rPr>
          <w:noProof/>
        </w:rPr>
      </w:pPr>
      <w:r w:rsidRPr="00970352">
        <w:rPr>
          <w:noProof/>
        </w:rPr>
        <w:t xml:space="preserve">Lisovski, S., Bauer, S., Briedis, M., Davidson, S. C., Dhanjal-Adams, K. L., Hallworth, M. T., … Bridge, E. S. (2019). Light‐level geolocator analyses: A user’s guide. </w:t>
      </w:r>
      <w:r w:rsidRPr="00970352">
        <w:rPr>
          <w:i/>
          <w:iCs/>
          <w:noProof/>
        </w:rPr>
        <w:t>Journal of Animal Ecology</w:t>
      </w:r>
      <w:r w:rsidRPr="00970352">
        <w:rPr>
          <w:noProof/>
        </w:rPr>
        <w:t xml:space="preserve">, </w:t>
      </w:r>
      <w:r w:rsidRPr="00970352">
        <w:rPr>
          <w:i/>
          <w:iCs/>
          <w:noProof/>
        </w:rPr>
        <w:t>89</w:t>
      </w:r>
      <w:r w:rsidRPr="00970352">
        <w:rPr>
          <w:noProof/>
        </w:rPr>
        <w:t>(1), 1–16. https://doi.org/10.1111/1365-2656.13036</w:t>
      </w:r>
    </w:p>
    <w:p w:rsidRPr="00970352" w:rsidR="00B51AE0" w:rsidP="00B51AE0" w:rsidRDefault="00B51AE0" w14:paraId="5E12F8AE" w14:textId="77777777">
      <w:pPr>
        <w:autoSpaceDE w:val="0"/>
        <w:autoSpaceDN w:val="0"/>
        <w:adjustRightInd w:val="0"/>
        <w:ind w:left="480" w:hanging="480"/>
        <w:rPr>
          <w:noProof/>
        </w:rPr>
      </w:pPr>
      <w:r w:rsidRPr="00970352">
        <w:rPr>
          <w:noProof/>
        </w:rPr>
        <w:t xml:space="preserve">Lisovski, S., &amp; Hahn, S. (2012). GeoLight - processing and analysing light-based geolocator data in R. </w:t>
      </w:r>
      <w:r w:rsidRPr="00970352">
        <w:rPr>
          <w:i/>
          <w:iCs/>
          <w:noProof/>
        </w:rPr>
        <w:t>Methods in Ecology and Evolution</w:t>
      </w:r>
      <w:r w:rsidRPr="00970352">
        <w:rPr>
          <w:noProof/>
        </w:rPr>
        <w:t xml:space="preserve">, </w:t>
      </w:r>
      <w:r w:rsidRPr="00970352">
        <w:rPr>
          <w:i/>
          <w:iCs/>
          <w:noProof/>
        </w:rPr>
        <w:t>3</w:t>
      </w:r>
      <w:r w:rsidRPr="00970352">
        <w:rPr>
          <w:noProof/>
        </w:rPr>
        <w:t>(6), 1055–1059. https://doi.org/10.1111/j.2041-210X.2012.00248.x</w:t>
      </w:r>
    </w:p>
    <w:p w:rsidRPr="00970352" w:rsidR="00B51AE0" w:rsidP="00B51AE0" w:rsidRDefault="00B51AE0" w14:paraId="18DB0D25" w14:textId="77777777">
      <w:pPr>
        <w:autoSpaceDE w:val="0"/>
        <w:autoSpaceDN w:val="0"/>
        <w:adjustRightInd w:val="0"/>
        <w:ind w:left="480" w:hanging="480"/>
        <w:rPr>
          <w:noProof/>
        </w:rPr>
      </w:pPr>
      <w:r w:rsidRPr="00970352">
        <w:rPr>
          <w:noProof/>
        </w:rPr>
        <w:t xml:space="preserve">Lisovski, S., Hewson, C. M., Klaassen, R. H. G., Korner-Nievergelt, F., Kristensen, M. W., &amp; Hahn, S. (2012). Geolocation by light: Accuracy and precision affected by environmental factors. </w:t>
      </w:r>
      <w:r w:rsidRPr="00970352">
        <w:rPr>
          <w:i/>
          <w:iCs/>
          <w:noProof/>
        </w:rPr>
        <w:t>Methods in Ecology and Evolution</w:t>
      </w:r>
      <w:r w:rsidRPr="00970352">
        <w:rPr>
          <w:noProof/>
        </w:rPr>
        <w:t xml:space="preserve">, </w:t>
      </w:r>
      <w:r w:rsidRPr="00970352">
        <w:rPr>
          <w:i/>
          <w:iCs/>
          <w:noProof/>
        </w:rPr>
        <w:t>3</w:t>
      </w:r>
      <w:r w:rsidRPr="00970352">
        <w:rPr>
          <w:noProof/>
        </w:rPr>
        <w:t>(3), 603–612. https://doi.org/10.1111/j.2041-210X.2012.00185.x</w:t>
      </w:r>
    </w:p>
    <w:p w:rsidRPr="00970352" w:rsidR="00B51AE0" w:rsidP="00B51AE0" w:rsidRDefault="00B51AE0" w14:paraId="2694076E" w14:textId="77777777">
      <w:pPr>
        <w:autoSpaceDE w:val="0"/>
        <w:autoSpaceDN w:val="0"/>
        <w:adjustRightInd w:val="0"/>
        <w:ind w:left="480" w:hanging="480"/>
        <w:rPr>
          <w:noProof/>
        </w:rPr>
      </w:pPr>
      <w:r w:rsidRPr="00970352">
        <w:rPr>
          <w:noProof/>
        </w:rPr>
        <w:t xml:space="preserve">Lisovski, S., Schmaljohann, H., Bridge, E. S., Bauer, S., Farnsworth, A., Gauthreaux, S. A., … Wunder, M. B. (2018). Inherent limits of light-level geolocation may lead to over-interpretation. </w:t>
      </w:r>
      <w:r w:rsidRPr="00970352">
        <w:rPr>
          <w:i/>
          <w:iCs/>
          <w:noProof/>
        </w:rPr>
        <w:t>Current Biology</w:t>
      </w:r>
      <w:r w:rsidRPr="00970352">
        <w:rPr>
          <w:noProof/>
        </w:rPr>
        <w:t xml:space="preserve">, </w:t>
      </w:r>
      <w:r w:rsidRPr="00970352">
        <w:rPr>
          <w:i/>
          <w:iCs/>
          <w:noProof/>
        </w:rPr>
        <w:t>28</w:t>
      </w:r>
      <w:r w:rsidRPr="00970352">
        <w:rPr>
          <w:noProof/>
        </w:rPr>
        <w:t>(3), R99–R100. https://doi.org/10.1016/j.cub.2017.11.072</w:t>
      </w:r>
    </w:p>
    <w:p w:rsidRPr="00970352" w:rsidR="00B51AE0" w:rsidP="00B51AE0" w:rsidRDefault="00B51AE0" w14:paraId="17EDC946" w14:textId="77777777">
      <w:pPr>
        <w:autoSpaceDE w:val="0"/>
        <w:autoSpaceDN w:val="0"/>
        <w:adjustRightInd w:val="0"/>
        <w:ind w:left="480" w:hanging="480"/>
        <w:rPr>
          <w:noProof/>
        </w:rPr>
      </w:pPr>
      <w:r w:rsidRPr="00970352">
        <w:rPr>
          <w:noProof/>
        </w:rPr>
        <w:t xml:space="preserve">Marris, E. (2010). Conservation: Biodiversity as a bonus prize. </w:t>
      </w:r>
      <w:r w:rsidRPr="00970352">
        <w:rPr>
          <w:i/>
          <w:iCs/>
          <w:noProof/>
        </w:rPr>
        <w:t>Nature</w:t>
      </w:r>
      <w:r w:rsidRPr="00970352">
        <w:rPr>
          <w:noProof/>
        </w:rPr>
        <w:t xml:space="preserve">, </w:t>
      </w:r>
      <w:r w:rsidRPr="00970352">
        <w:rPr>
          <w:i/>
          <w:iCs/>
          <w:noProof/>
        </w:rPr>
        <w:t>468</w:t>
      </w:r>
      <w:r w:rsidRPr="00970352">
        <w:rPr>
          <w:noProof/>
        </w:rPr>
        <w:t>(7326), 895. https://doi.org/10.1038/468895a</w:t>
      </w:r>
    </w:p>
    <w:p w:rsidRPr="00970352" w:rsidR="00B51AE0" w:rsidP="00B51AE0" w:rsidRDefault="00B51AE0" w14:paraId="184F52C1" w14:textId="77777777">
      <w:pPr>
        <w:autoSpaceDE w:val="0"/>
        <w:autoSpaceDN w:val="0"/>
        <w:adjustRightInd w:val="0"/>
        <w:ind w:left="480" w:hanging="480"/>
        <w:rPr>
          <w:noProof/>
        </w:rPr>
      </w:pPr>
      <w:r w:rsidRPr="00970352">
        <w:rPr>
          <w:noProof/>
        </w:rPr>
        <w:t xml:space="preserve">McKinnon, E. A., &amp; Love, O. P. (2018). Ten years tracking the migrations of small landbirds: Lessons learned in the golden age of bio-logging. </w:t>
      </w:r>
      <w:r w:rsidRPr="00970352">
        <w:rPr>
          <w:i/>
          <w:iCs/>
          <w:noProof/>
        </w:rPr>
        <w:t>The Auk</w:t>
      </w:r>
      <w:r w:rsidRPr="00970352">
        <w:rPr>
          <w:noProof/>
        </w:rPr>
        <w:t xml:space="preserve">, </w:t>
      </w:r>
      <w:r w:rsidRPr="00970352">
        <w:rPr>
          <w:i/>
          <w:iCs/>
          <w:noProof/>
        </w:rPr>
        <w:t>135</w:t>
      </w:r>
      <w:r w:rsidRPr="00970352">
        <w:rPr>
          <w:noProof/>
        </w:rPr>
        <w:t>(4), 834–856. https://doi.org/10.1642/auk-17-202.1</w:t>
      </w:r>
    </w:p>
    <w:p w:rsidRPr="00970352" w:rsidR="00B51AE0" w:rsidP="00B51AE0" w:rsidRDefault="00B51AE0" w14:paraId="3626852A" w14:textId="77777777">
      <w:pPr>
        <w:autoSpaceDE w:val="0"/>
        <w:autoSpaceDN w:val="0"/>
        <w:adjustRightInd w:val="0"/>
        <w:ind w:left="480" w:hanging="480"/>
        <w:rPr>
          <w:noProof/>
        </w:rPr>
      </w:pPr>
      <w:r w:rsidRPr="00970352">
        <w:rPr>
          <w:noProof/>
        </w:rPr>
        <w:t xml:space="preserve">Meier, C. M., Karaardıç, H., Aymí, R., Peev, S. G., Bächler, E., Weber, R., … Liechti, F. (2018). What makes Alpine swift ascend at twilight? Novel geolocators reveal year-round flight behaviour. </w:t>
      </w:r>
      <w:r w:rsidRPr="00970352">
        <w:rPr>
          <w:i/>
          <w:iCs/>
          <w:noProof/>
        </w:rPr>
        <w:t>Behavioral Ecology and Sociobiology</w:t>
      </w:r>
      <w:r w:rsidRPr="00970352">
        <w:rPr>
          <w:noProof/>
        </w:rPr>
        <w:t xml:space="preserve">, </w:t>
      </w:r>
      <w:r w:rsidRPr="00970352">
        <w:rPr>
          <w:i/>
          <w:iCs/>
          <w:noProof/>
        </w:rPr>
        <w:t>72</w:t>
      </w:r>
      <w:r w:rsidRPr="00970352">
        <w:rPr>
          <w:noProof/>
        </w:rPr>
        <w:t>(3), 45. https://doi.org/10.1007/s00265-017-2438-6</w:t>
      </w:r>
    </w:p>
    <w:p w:rsidRPr="00970352" w:rsidR="00B51AE0" w:rsidP="00B51AE0" w:rsidRDefault="00B51AE0" w14:paraId="7ECF67EF" w14:textId="77777777">
      <w:pPr>
        <w:autoSpaceDE w:val="0"/>
        <w:autoSpaceDN w:val="0"/>
        <w:adjustRightInd w:val="0"/>
        <w:ind w:left="480" w:hanging="480"/>
        <w:rPr>
          <w:noProof/>
        </w:rPr>
      </w:pPr>
      <w:r w:rsidRPr="00970352">
        <w:rPr>
          <w:noProof/>
        </w:rPr>
        <w:t xml:space="preserve">Nussbaumer, R., &amp; Jackson, C. (2020). </w:t>
      </w:r>
      <w:r w:rsidRPr="00970352">
        <w:rPr>
          <w:i/>
          <w:iCs/>
          <w:noProof/>
        </w:rPr>
        <w:t>Using geolocators to unravel intra-African migrant strategies</w:t>
      </w:r>
      <w:r w:rsidRPr="00970352">
        <w:rPr>
          <w:noProof/>
        </w:rPr>
        <w:t>. Watamu. https://doi.org/10.13140/RG.2.2.34477.10721</w:t>
      </w:r>
    </w:p>
    <w:p w:rsidRPr="00970352" w:rsidR="00B51AE0" w:rsidP="00B51AE0" w:rsidRDefault="00B51AE0" w14:paraId="75D32732" w14:textId="77777777">
      <w:pPr>
        <w:autoSpaceDE w:val="0"/>
        <w:autoSpaceDN w:val="0"/>
        <w:adjustRightInd w:val="0"/>
        <w:ind w:left="480" w:hanging="480"/>
        <w:rPr>
          <w:noProof/>
        </w:rPr>
      </w:pPr>
      <w:r w:rsidRPr="00970352">
        <w:rPr>
          <w:noProof/>
        </w:rPr>
        <w:t xml:space="preserve">Nwaogu, C. J., &amp; Cresswell, W. (2016). Body reserves in intra-African migrants. </w:t>
      </w:r>
      <w:r w:rsidRPr="00970352">
        <w:rPr>
          <w:i/>
          <w:iCs/>
          <w:noProof/>
        </w:rPr>
        <w:t>Journal of Ornithology</w:t>
      </w:r>
      <w:r w:rsidRPr="00970352">
        <w:rPr>
          <w:noProof/>
        </w:rPr>
        <w:t xml:space="preserve">, </w:t>
      </w:r>
      <w:r w:rsidRPr="00970352">
        <w:rPr>
          <w:i/>
          <w:iCs/>
          <w:noProof/>
        </w:rPr>
        <w:t>157</w:t>
      </w:r>
      <w:r w:rsidRPr="00970352">
        <w:rPr>
          <w:noProof/>
        </w:rPr>
        <w:t>(1), 125–135. https://doi.org/10.1007/s10336-015-1259-5</w:t>
      </w:r>
    </w:p>
    <w:p w:rsidRPr="00970352" w:rsidR="00B51AE0" w:rsidP="00B51AE0" w:rsidRDefault="00B51AE0" w14:paraId="40938E3E" w14:textId="77777777">
      <w:pPr>
        <w:autoSpaceDE w:val="0"/>
        <w:autoSpaceDN w:val="0"/>
        <w:adjustRightInd w:val="0"/>
        <w:ind w:left="480" w:hanging="480"/>
        <w:rPr>
          <w:noProof/>
        </w:rPr>
      </w:pPr>
      <w:r w:rsidRPr="00970352">
        <w:rPr>
          <w:noProof/>
        </w:rPr>
        <w:t xml:space="preserve">Procházka, P., Hahn, S., Rolland, S., van der Jeugd, H., Csörgő, T., Jiguet, F., … Korner-Nievergelt, F. (2017). Delineating large-scale migratory connectivity of reed warblers using integrated multistate models. </w:t>
      </w:r>
      <w:r w:rsidRPr="00970352">
        <w:rPr>
          <w:i/>
          <w:iCs/>
          <w:noProof/>
        </w:rPr>
        <w:t>Diversity and Distributions</w:t>
      </w:r>
      <w:r w:rsidRPr="00970352">
        <w:rPr>
          <w:noProof/>
        </w:rPr>
        <w:t xml:space="preserve">, </w:t>
      </w:r>
      <w:r w:rsidRPr="00970352">
        <w:rPr>
          <w:i/>
          <w:iCs/>
          <w:noProof/>
        </w:rPr>
        <w:t>23</w:t>
      </w:r>
      <w:r w:rsidRPr="00970352">
        <w:rPr>
          <w:noProof/>
        </w:rPr>
        <w:t>(1), 27–40. https://doi.org/10.1111/ddi.12502</w:t>
      </w:r>
    </w:p>
    <w:p w:rsidRPr="00970352" w:rsidR="00B51AE0" w:rsidP="00B51AE0" w:rsidRDefault="00B51AE0" w14:paraId="77C4BBB5" w14:textId="77777777">
      <w:pPr>
        <w:autoSpaceDE w:val="0"/>
        <w:autoSpaceDN w:val="0"/>
        <w:adjustRightInd w:val="0"/>
        <w:ind w:left="480" w:hanging="480"/>
        <w:rPr>
          <w:noProof/>
        </w:rPr>
      </w:pPr>
      <w:r w:rsidRPr="00970352">
        <w:rPr>
          <w:noProof/>
        </w:rPr>
        <w:t xml:space="preserve">Salewski, V., Flade, M., Poluda, A., Kiljan, G., Liechti, F., Lisovski, S., &amp; Hahn, S. (2013). An unknown migration route of the “globally threatened” Aquatic Warbler revealed by geolocators. </w:t>
      </w:r>
      <w:r w:rsidRPr="00970352">
        <w:rPr>
          <w:i/>
          <w:iCs/>
          <w:noProof/>
        </w:rPr>
        <w:t>Journal of Ornithology</w:t>
      </w:r>
      <w:r w:rsidRPr="00970352">
        <w:rPr>
          <w:noProof/>
        </w:rPr>
        <w:t xml:space="preserve">, </w:t>
      </w:r>
      <w:r w:rsidRPr="00970352">
        <w:rPr>
          <w:i/>
          <w:iCs/>
          <w:noProof/>
        </w:rPr>
        <w:t>154</w:t>
      </w:r>
      <w:r w:rsidRPr="00970352">
        <w:rPr>
          <w:noProof/>
        </w:rPr>
        <w:t>(2), 549–552. https://doi.org/10.1007/s10336-012-0912-5</w:t>
      </w:r>
    </w:p>
    <w:p w:rsidRPr="00970352" w:rsidR="00B51AE0" w:rsidP="00B51AE0" w:rsidRDefault="00B51AE0" w14:paraId="51621121" w14:textId="77777777">
      <w:pPr>
        <w:autoSpaceDE w:val="0"/>
        <w:autoSpaceDN w:val="0"/>
        <w:adjustRightInd w:val="0"/>
        <w:ind w:left="480" w:hanging="480"/>
        <w:rPr>
          <w:noProof/>
        </w:rPr>
      </w:pPr>
      <w:r w:rsidRPr="00970352">
        <w:rPr>
          <w:noProof/>
        </w:rPr>
        <w:lastRenderedPageBreak/>
        <w:t xml:space="preserve">Şekercioĝlu,  çaĝan H., Primack, R. B., &amp; Wormworth, J. (2012). The effects of climate change on tropical birds. </w:t>
      </w:r>
      <w:r w:rsidRPr="00970352">
        <w:rPr>
          <w:i/>
          <w:iCs/>
          <w:noProof/>
        </w:rPr>
        <w:t>Biological Conservation</w:t>
      </w:r>
      <w:r w:rsidRPr="00970352">
        <w:rPr>
          <w:noProof/>
        </w:rPr>
        <w:t xml:space="preserve">, </w:t>
      </w:r>
      <w:r w:rsidRPr="00970352">
        <w:rPr>
          <w:i/>
          <w:iCs/>
          <w:noProof/>
        </w:rPr>
        <w:t>148</w:t>
      </w:r>
      <w:r w:rsidRPr="00970352">
        <w:rPr>
          <w:noProof/>
        </w:rPr>
        <w:t>(1), 1–18. https://doi.org/10.1016/j.biocon.2011.10.019</w:t>
      </w:r>
    </w:p>
    <w:p w:rsidRPr="00970352" w:rsidR="00B51AE0" w:rsidP="00B51AE0" w:rsidRDefault="00B51AE0" w14:paraId="3A37FAED" w14:textId="77777777">
      <w:pPr>
        <w:autoSpaceDE w:val="0"/>
        <w:autoSpaceDN w:val="0"/>
        <w:adjustRightInd w:val="0"/>
        <w:ind w:left="480" w:hanging="480"/>
        <w:rPr>
          <w:noProof/>
        </w:rPr>
      </w:pPr>
      <w:r w:rsidRPr="00970352">
        <w:rPr>
          <w:noProof/>
        </w:rPr>
        <w:t xml:space="preserve">Sekercioglu, C. H. (2010). IN FOCUS: Partial migration in tropical birds: the frontier of movement ecology. </w:t>
      </w:r>
      <w:r w:rsidRPr="00970352">
        <w:rPr>
          <w:i/>
          <w:iCs/>
          <w:noProof/>
        </w:rPr>
        <w:t>Journal of Animal Ecology</w:t>
      </w:r>
      <w:r w:rsidRPr="00970352">
        <w:rPr>
          <w:noProof/>
        </w:rPr>
        <w:t xml:space="preserve">, </w:t>
      </w:r>
      <w:r w:rsidRPr="00970352">
        <w:rPr>
          <w:i/>
          <w:iCs/>
          <w:noProof/>
        </w:rPr>
        <w:t>79</w:t>
      </w:r>
      <w:r w:rsidRPr="00970352">
        <w:rPr>
          <w:noProof/>
        </w:rPr>
        <w:t>(5), 933–936. https://doi.org/10.1111/j.1365-2656.2010.01739.x</w:t>
      </w:r>
    </w:p>
    <w:p w:rsidRPr="00970352" w:rsidR="00B51AE0" w:rsidP="00B51AE0" w:rsidRDefault="00B51AE0" w14:paraId="10A22B12" w14:textId="77777777">
      <w:pPr>
        <w:autoSpaceDE w:val="0"/>
        <w:autoSpaceDN w:val="0"/>
        <w:adjustRightInd w:val="0"/>
        <w:ind w:left="480" w:hanging="480"/>
        <w:rPr>
          <w:noProof/>
        </w:rPr>
      </w:pPr>
      <w:r w:rsidRPr="00970352">
        <w:rPr>
          <w:noProof/>
        </w:rPr>
        <w:t xml:space="preserve">Simmons, R. E., Barnard, P., Dean, W. R. J., Midgley, G. F., Thuiller, W., &amp; Hughes, G. (2004). Climate change and birds: Perspectives and prospects from southern Africa. </w:t>
      </w:r>
      <w:r w:rsidRPr="00970352">
        <w:rPr>
          <w:i/>
          <w:iCs/>
          <w:noProof/>
        </w:rPr>
        <w:t>Ostrich</w:t>
      </w:r>
      <w:r w:rsidRPr="00970352">
        <w:rPr>
          <w:noProof/>
        </w:rPr>
        <w:t xml:space="preserve">, </w:t>
      </w:r>
      <w:r w:rsidRPr="00970352">
        <w:rPr>
          <w:i/>
          <w:iCs/>
          <w:noProof/>
        </w:rPr>
        <w:t>75</w:t>
      </w:r>
      <w:r w:rsidRPr="00970352">
        <w:rPr>
          <w:noProof/>
        </w:rPr>
        <w:t>(4), 295–308. https://doi.org/10.2989/00306520409485458</w:t>
      </w:r>
    </w:p>
    <w:p w:rsidRPr="00970352" w:rsidR="00B51AE0" w:rsidP="00B51AE0" w:rsidRDefault="00B51AE0" w14:paraId="385B0444" w14:textId="77777777">
      <w:pPr>
        <w:autoSpaceDE w:val="0"/>
        <w:autoSpaceDN w:val="0"/>
        <w:adjustRightInd w:val="0"/>
        <w:ind w:left="480" w:hanging="480"/>
        <w:rPr>
          <w:noProof/>
        </w:rPr>
      </w:pPr>
      <w:r w:rsidRPr="00970352">
        <w:rPr>
          <w:noProof/>
        </w:rPr>
        <w:t xml:space="preserve">Sjöberg, S., Pedersen, L., Malmiga, G., Alerstam, T., Hansson, B., Hasselquist, D., … Bäckman, J. (2018). Barometer logging reveals new dimensions of individual songbird migration. </w:t>
      </w:r>
      <w:r w:rsidRPr="00970352">
        <w:rPr>
          <w:i/>
          <w:iCs/>
          <w:noProof/>
        </w:rPr>
        <w:t>Journal of Avian Biology</w:t>
      </w:r>
      <w:r w:rsidRPr="00970352">
        <w:rPr>
          <w:noProof/>
        </w:rPr>
        <w:t xml:space="preserve">, </w:t>
      </w:r>
      <w:r w:rsidRPr="00970352">
        <w:rPr>
          <w:i/>
          <w:iCs/>
          <w:noProof/>
        </w:rPr>
        <w:t>49</w:t>
      </w:r>
      <w:r w:rsidRPr="00970352">
        <w:rPr>
          <w:noProof/>
        </w:rPr>
        <w:t>(9). https://doi.org/10.1111/jav.01821</w:t>
      </w:r>
    </w:p>
    <w:p w:rsidRPr="00970352" w:rsidR="00B51AE0" w:rsidP="00B51AE0" w:rsidRDefault="00B51AE0" w14:paraId="16BF7D6C" w14:textId="77777777">
      <w:pPr>
        <w:autoSpaceDE w:val="0"/>
        <w:autoSpaceDN w:val="0"/>
        <w:adjustRightInd w:val="0"/>
        <w:ind w:left="480" w:hanging="480"/>
        <w:rPr>
          <w:noProof/>
        </w:rPr>
      </w:pPr>
      <w:r w:rsidRPr="00970352">
        <w:rPr>
          <w:noProof/>
        </w:rPr>
        <w:t xml:space="preserve">Smith, M., Bolton, M., Okill, D. J., Summers, R. W., Ellis, P., Liechti, F., &amp; Wilson, J. D. (2014). Geolocator tagging reveals Pacific migration of Red-necked Phalarope Phalaropus lobatus breeding in Scotland. </w:t>
      </w:r>
      <w:r w:rsidRPr="00970352">
        <w:rPr>
          <w:i/>
          <w:iCs/>
          <w:noProof/>
        </w:rPr>
        <w:t>Ibis</w:t>
      </w:r>
      <w:r w:rsidRPr="00970352">
        <w:rPr>
          <w:noProof/>
        </w:rPr>
        <w:t xml:space="preserve">, </w:t>
      </w:r>
      <w:r w:rsidRPr="00970352">
        <w:rPr>
          <w:i/>
          <w:iCs/>
          <w:noProof/>
        </w:rPr>
        <w:t>156</w:t>
      </w:r>
      <w:r w:rsidRPr="00970352">
        <w:rPr>
          <w:noProof/>
        </w:rPr>
        <w:t>(4), 870–873. https://doi.org/10.1111/ibi.12196</w:t>
      </w:r>
    </w:p>
    <w:p w:rsidRPr="00970352" w:rsidR="00B51AE0" w:rsidP="00B51AE0" w:rsidRDefault="00B51AE0" w14:paraId="4B3B4E1C" w14:textId="77777777">
      <w:pPr>
        <w:autoSpaceDE w:val="0"/>
        <w:autoSpaceDN w:val="0"/>
        <w:adjustRightInd w:val="0"/>
        <w:ind w:left="480" w:hanging="480"/>
        <w:rPr>
          <w:noProof/>
        </w:rPr>
      </w:pPr>
      <w:r w:rsidRPr="00970352">
        <w:rPr>
          <w:noProof/>
        </w:rPr>
        <w:t xml:space="preserve">Streby, H. M., McAllister, T. L., Peterson, S. M., Kramer, G. R., Lehman, J. A., &amp; Andersen, D. E. (2015). Minimizing marker mass and handling time when attaching radio-transmitters and geolocators to small songbirds. </w:t>
      </w:r>
      <w:r w:rsidRPr="00970352">
        <w:rPr>
          <w:i/>
          <w:iCs/>
          <w:noProof/>
        </w:rPr>
        <w:t>The Condor</w:t>
      </w:r>
      <w:r w:rsidRPr="00970352">
        <w:rPr>
          <w:noProof/>
        </w:rPr>
        <w:t xml:space="preserve">, </w:t>
      </w:r>
      <w:r w:rsidRPr="00970352">
        <w:rPr>
          <w:i/>
          <w:iCs/>
          <w:noProof/>
        </w:rPr>
        <w:t>117</w:t>
      </w:r>
      <w:r w:rsidRPr="00970352">
        <w:rPr>
          <w:noProof/>
        </w:rPr>
        <w:t>(2), 249–255. https://doi.org/10.1650/condor-14-182.1</w:t>
      </w:r>
    </w:p>
    <w:p w:rsidRPr="00970352" w:rsidR="00B51AE0" w:rsidP="00B51AE0" w:rsidRDefault="00B51AE0" w14:paraId="3D3052A7" w14:textId="77777777">
      <w:pPr>
        <w:autoSpaceDE w:val="0"/>
        <w:autoSpaceDN w:val="0"/>
        <w:adjustRightInd w:val="0"/>
        <w:ind w:left="480" w:hanging="480"/>
        <w:rPr>
          <w:noProof/>
        </w:rPr>
      </w:pPr>
      <w:r w:rsidRPr="00970352">
        <w:rPr>
          <w:noProof/>
        </w:rPr>
        <w:t>Team, R. C., &amp; others. (2013). R: A language and environment for statistical computing. Vienna, Austria.</w:t>
      </w:r>
    </w:p>
    <w:p w:rsidRPr="00970352" w:rsidR="00B51AE0" w:rsidP="00B51AE0" w:rsidRDefault="00B51AE0" w14:paraId="01DF9947" w14:textId="77777777">
      <w:pPr>
        <w:autoSpaceDE w:val="0"/>
        <w:autoSpaceDN w:val="0"/>
        <w:adjustRightInd w:val="0"/>
        <w:ind w:left="480" w:hanging="480"/>
        <w:rPr>
          <w:noProof/>
        </w:rPr>
      </w:pPr>
      <w:r w:rsidRPr="00970352">
        <w:rPr>
          <w:noProof/>
        </w:rPr>
        <w:t xml:space="preserve">Turpie, J. K. (1996). Superpilots Bird migration in Africa. </w:t>
      </w:r>
      <w:r w:rsidRPr="00970352">
        <w:rPr>
          <w:i/>
          <w:iCs/>
          <w:noProof/>
        </w:rPr>
        <w:t>Africa Birds and Birding</w:t>
      </w:r>
      <w:r w:rsidRPr="00970352">
        <w:rPr>
          <w:noProof/>
        </w:rPr>
        <w:t>, 61–67.</w:t>
      </w:r>
    </w:p>
    <w:p w:rsidRPr="00970352" w:rsidR="00B51AE0" w:rsidP="00B51AE0" w:rsidRDefault="00B51AE0" w14:paraId="7A07ECA4" w14:textId="77777777">
      <w:pPr>
        <w:autoSpaceDE w:val="0"/>
        <w:autoSpaceDN w:val="0"/>
        <w:adjustRightInd w:val="0"/>
        <w:ind w:left="480" w:hanging="480"/>
        <w:rPr>
          <w:noProof/>
        </w:rPr>
      </w:pPr>
      <w:r w:rsidRPr="00970352">
        <w:rPr>
          <w:noProof/>
        </w:rPr>
        <w:t xml:space="preserve">Vickery, J. A., Ewing, S. R., Smith, K. W., Pain, D. J., Bairlein, F., Škorpilová, J., &amp; Gregory, R. D. (2014). The decline of Afro-Palaearctic migrants and an assessment of potential causes. </w:t>
      </w:r>
      <w:r w:rsidRPr="00970352">
        <w:rPr>
          <w:i/>
          <w:iCs/>
          <w:noProof/>
        </w:rPr>
        <w:t>Ibis</w:t>
      </w:r>
      <w:r w:rsidRPr="00970352">
        <w:rPr>
          <w:noProof/>
        </w:rPr>
        <w:t xml:space="preserve">, </w:t>
      </w:r>
      <w:r w:rsidRPr="00970352">
        <w:rPr>
          <w:i/>
          <w:iCs/>
          <w:noProof/>
        </w:rPr>
        <w:t>156</w:t>
      </w:r>
      <w:r w:rsidRPr="00970352">
        <w:rPr>
          <w:noProof/>
        </w:rPr>
        <w:t>(1), 1–22. https://doi.org/10.1111/ibi.12118</w:t>
      </w:r>
    </w:p>
    <w:p w:rsidRPr="00970352" w:rsidR="00B51AE0" w:rsidP="00B51AE0" w:rsidRDefault="00B51AE0" w14:paraId="1D0E4419" w14:textId="77777777">
      <w:pPr>
        <w:autoSpaceDE w:val="0"/>
        <w:autoSpaceDN w:val="0"/>
        <w:adjustRightInd w:val="0"/>
        <w:ind w:left="480" w:hanging="480"/>
        <w:rPr>
          <w:noProof/>
        </w:rPr>
      </w:pPr>
      <w:r w:rsidRPr="00970352">
        <w:rPr>
          <w:noProof/>
        </w:rPr>
        <w:t xml:space="preserve">Weiser, E. L., Lanctot, R. B., Brown, S. C., Alves, J. A., Battley, P. F., Bentzen, R., … Sandercock, B. K. (2015). Effects of geolocators on hatching success, return rates, breeding movements, and change in body mass in 16 species of Arctic-breeding shorebirds. </w:t>
      </w:r>
      <w:r w:rsidRPr="00970352">
        <w:rPr>
          <w:i/>
          <w:iCs/>
          <w:noProof/>
        </w:rPr>
        <w:t>Movement Ecology</w:t>
      </w:r>
      <w:r w:rsidRPr="00970352">
        <w:rPr>
          <w:noProof/>
        </w:rPr>
        <w:t xml:space="preserve">, </w:t>
      </w:r>
      <w:r w:rsidRPr="00970352">
        <w:rPr>
          <w:i/>
          <w:iCs/>
          <w:noProof/>
        </w:rPr>
        <w:t>4</w:t>
      </w:r>
      <w:r w:rsidRPr="00970352">
        <w:rPr>
          <w:noProof/>
        </w:rPr>
        <w:t>(1). https://doi.org/10.1186/s40462-016-0077-6</w:t>
      </w:r>
    </w:p>
    <w:p w:rsidRPr="00970352" w:rsidR="00B51AE0" w:rsidP="00B51AE0" w:rsidRDefault="00B51AE0" w14:paraId="47572881" w14:textId="77777777">
      <w:pPr>
        <w:autoSpaceDE w:val="0"/>
        <w:autoSpaceDN w:val="0"/>
        <w:adjustRightInd w:val="0"/>
        <w:ind w:left="480" w:hanging="480"/>
        <w:rPr>
          <w:noProof/>
        </w:rPr>
      </w:pPr>
      <w:r w:rsidRPr="00970352">
        <w:rPr>
          <w:noProof/>
        </w:rPr>
        <w:t xml:space="preserve">Wood, S. N. (2017). </w:t>
      </w:r>
      <w:r w:rsidRPr="00970352">
        <w:rPr>
          <w:i/>
          <w:iCs/>
          <w:noProof/>
        </w:rPr>
        <w:t>Generalized additive models: an introduction with R</w:t>
      </w:r>
      <w:r w:rsidRPr="00970352">
        <w:rPr>
          <w:noProof/>
        </w:rPr>
        <w:t>. CRC press.</w:t>
      </w:r>
    </w:p>
    <w:p w:rsidRPr="00970352" w:rsidR="00AB1F8C" w:rsidP="00AB1F8C" w:rsidRDefault="00FC18B0" w14:paraId="00EF1C0E" w14:textId="106775D6">
      <w:r w:rsidRPr="00970352">
        <w:fldChar w:fldCharType="end"/>
      </w:r>
    </w:p>
    <w:p w:rsidRPr="00970352" w:rsidR="001A795C" w:rsidP="00BA0A02" w:rsidRDefault="001A795C" w14:paraId="34555683" w14:textId="5C7FD97E">
      <w:r w:rsidRPr="00970352">
        <w:br w:type="page"/>
      </w:r>
    </w:p>
    <w:p w:rsidRPr="00970352" w:rsidR="00FF4067" w:rsidP="00BA0A02" w:rsidRDefault="001A795C" w14:paraId="2FC790FD" w14:textId="0C60B182">
      <w:pPr>
        <w:pStyle w:val="Heading1"/>
      </w:pPr>
      <w:r w:rsidRPr="00970352">
        <w:lastRenderedPageBreak/>
        <w:t>Supplementary Material</w:t>
      </w:r>
    </w:p>
    <w:p w:rsidRPr="00970352" w:rsidR="001A795C" w:rsidP="00F651E8" w:rsidRDefault="00A93892" w14:paraId="748676AE" w14:textId="0C5D236E">
      <w:pPr>
        <w:pStyle w:val="Heading2SM"/>
      </w:pPr>
      <w:r w:rsidRPr="00970352">
        <w:t>Data exten</w:t>
      </w:r>
      <w:r w:rsidRPr="00970352" w:rsidR="00DC6663">
        <w:t>t</w:t>
      </w:r>
    </w:p>
    <w:p w:rsidRPr="00970352" w:rsidR="00F26A9B" w:rsidP="00F26A9B" w:rsidRDefault="00F26A9B" w14:paraId="434DCD54" w14:textId="3DF97EF1">
      <w:r w:rsidRPr="00970352">
        <w:t xml:space="preserve">The </w:t>
      </w:r>
      <w:r w:rsidRPr="00970352" w:rsidR="008301B4">
        <w:t xml:space="preserve">ringing </w:t>
      </w:r>
      <w:r w:rsidRPr="00970352">
        <w:t>sessions are relatively well-spread throughout the years</w:t>
      </w:r>
      <w:r w:rsidRPr="00970352" w:rsidR="008301B4">
        <w:t xml:space="preserve"> (</w:t>
      </w:r>
      <w:r w:rsidRPr="00970352" w:rsidR="008971DF">
        <w:t xml:space="preserve">y-axis in </w:t>
      </w:r>
      <w:r w:rsidRPr="00970352" w:rsidR="008301B4">
        <w:fldChar w:fldCharType="begin"/>
      </w:r>
      <w:r w:rsidRPr="00970352" w:rsidR="008301B4">
        <w:instrText xml:space="preserve"> REF _Ref55908818 \h </w:instrText>
      </w:r>
      <w:r w:rsidRPr="00970352" w:rsidR="008301B4">
        <w:fldChar w:fldCharType="separate"/>
      </w:r>
      <w:r w:rsidRPr="00970352" w:rsidR="008301B4">
        <w:t xml:space="preserve">Figure </w:t>
      </w:r>
      <w:r w:rsidRPr="00970352" w:rsidR="008301B4">
        <w:rPr>
          <w:noProof/>
        </w:rPr>
        <w:t>6</w:t>
      </w:r>
      <w:r w:rsidRPr="00970352" w:rsidR="008301B4">
        <w:fldChar w:fldCharType="end"/>
      </w:r>
      <w:r w:rsidRPr="00970352" w:rsidR="008301B4">
        <w:t>)</w:t>
      </w:r>
      <w:r w:rsidRPr="00970352">
        <w:t xml:space="preserve">, although with a </w:t>
      </w:r>
      <w:r w:rsidRPr="00970352" w:rsidR="008301B4">
        <w:t xml:space="preserve">slightly </w:t>
      </w:r>
      <w:r w:rsidRPr="00970352">
        <w:t xml:space="preserve">higher intensity in </w:t>
      </w:r>
      <w:r w:rsidRPr="00970352" w:rsidR="00B26AD8">
        <w:t xml:space="preserve">March-April than June-July or </w:t>
      </w:r>
      <w:r w:rsidRPr="00970352" w:rsidR="008971DF">
        <w:t>December</w:t>
      </w:r>
      <w:r w:rsidRPr="00970352" w:rsidR="00B26AD8">
        <w:t>-January</w:t>
      </w:r>
      <w:r w:rsidRPr="00970352">
        <w:t>. Over the years, there is a more heterogeneous distribution</w:t>
      </w:r>
      <w:r w:rsidRPr="00970352" w:rsidR="008971DF">
        <w:t xml:space="preserve"> (x-axis in </w:t>
      </w:r>
      <w:r w:rsidRPr="00970352" w:rsidR="008971DF">
        <w:fldChar w:fldCharType="begin"/>
      </w:r>
      <w:r w:rsidRPr="00970352" w:rsidR="008971DF">
        <w:instrText xml:space="preserve"> REF _Ref55908818 \h </w:instrText>
      </w:r>
      <w:r w:rsidRPr="00970352" w:rsidR="008971DF">
        <w:fldChar w:fldCharType="separate"/>
      </w:r>
      <w:r w:rsidRPr="00970352" w:rsidR="008971DF">
        <w:t xml:space="preserve">Figure </w:t>
      </w:r>
      <w:r w:rsidRPr="00970352" w:rsidR="008971DF">
        <w:rPr>
          <w:noProof/>
        </w:rPr>
        <w:t>6</w:t>
      </w:r>
      <w:r w:rsidRPr="00970352" w:rsidR="008971DF">
        <w:fldChar w:fldCharType="end"/>
      </w:r>
      <w:r w:rsidRPr="00970352" w:rsidR="008971DF">
        <w:t>)</w:t>
      </w:r>
      <w:r w:rsidRPr="00970352">
        <w:t>: very good coverage between 2003 and 2007, variable from 2008 to 2012</w:t>
      </w:r>
      <w:r w:rsidRPr="00970352" w:rsidR="00884BF9">
        <w:t xml:space="preserve">, and relatively correct since then. </w:t>
      </w:r>
    </w:p>
    <w:p w:rsidRPr="00970352" w:rsidR="003B1ADD" w:rsidP="003B1ADD" w:rsidRDefault="00CD7E46" w14:paraId="12783C54" w14:textId="1E92201E">
      <w:pPr>
        <w:pStyle w:val="Paragraph"/>
        <w:keepNext/>
      </w:pPr>
      <w:r w:rsidRPr="00970352">
        <w:rPr>
          <w:noProof/>
        </w:rPr>
        <w:drawing>
          <wp:inline distT="0" distB="0" distL="0" distR="0" wp14:anchorId="6A65B21F" wp14:editId="13CF5E38">
            <wp:extent cx="5391785" cy="3174797"/>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cstate="hqprint">
                      <a:extLst>
                        <a:ext uri="{28A0092B-C50C-407E-A947-70E740481C1C}">
                          <a14:useLocalDpi xmlns:a14="http://schemas.microsoft.com/office/drawing/2010/main" val="0"/>
                        </a:ext>
                      </a:extLst>
                    </a:blip>
                    <a:srcRect b="16310"/>
                    <a:stretch/>
                  </pic:blipFill>
                  <pic:spPr bwMode="auto">
                    <a:xfrm>
                      <a:off x="0" y="0"/>
                      <a:ext cx="5391785" cy="3174797"/>
                    </a:xfrm>
                    <a:prstGeom prst="rect">
                      <a:avLst/>
                    </a:prstGeom>
                    <a:noFill/>
                    <a:ln>
                      <a:noFill/>
                    </a:ln>
                    <a:extLst>
                      <a:ext uri="{53640926-AAD7-44D8-BBD7-CCE9431645EC}">
                        <a14:shadowObscured xmlns:a14="http://schemas.microsoft.com/office/drawing/2010/main"/>
                      </a:ext>
                    </a:extLst>
                  </pic:spPr>
                </pic:pic>
              </a:graphicData>
            </a:graphic>
          </wp:inline>
        </w:drawing>
      </w:r>
    </w:p>
    <w:p w:rsidRPr="00970352" w:rsidR="00A93892" w:rsidP="00B24DAF" w:rsidRDefault="003B1ADD" w14:paraId="636037E7" w14:textId="4E052F93">
      <w:pPr>
        <w:pStyle w:val="Figure"/>
      </w:pPr>
      <w:bookmarkStart w:name="_Ref55908818" w:id="27"/>
      <w:bookmarkStart w:name="_Ref55908811" w:id="28"/>
      <w:r w:rsidRPr="00970352">
        <w:t xml:space="preserve">Figure </w:t>
      </w:r>
      <w:r w:rsidRPr="00970352">
        <w:fldChar w:fldCharType="begin"/>
      </w:r>
      <w:r w:rsidRPr="00970352">
        <w:instrText>SEQ Figure \* ARABIC</w:instrText>
      </w:r>
      <w:r w:rsidRPr="00970352">
        <w:fldChar w:fldCharType="separate"/>
      </w:r>
      <w:r w:rsidRPr="00970352" w:rsidR="00963958">
        <w:rPr>
          <w:noProof/>
        </w:rPr>
        <w:t>6</w:t>
      </w:r>
      <w:r w:rsidRPr="00970352">
        <w:fldChar w:fldCharType="end"/>
      </w:r>
      <w:bookmarkEnd w:id="27"/>
      <w:r w:rsidRPr="00970352">
        <w:t xml:space="preserve">: </w:t>
      </w:r>
      <w:bookmarkStart w:name="_Ref55908815" w:id="29"/>
      <w:r w:rsidRPr="00970352">
        <w:t xml:space="preserve">Distribution of the ringing sessions according to year and month. </w:t>
      </w:r>
      <w:r w:rsidRPr="00970352" w:rsidR="002C506B">
        <w:t>Colo scale</w:t>
      </w:r>
      <w:r w:rsidRPr="00970352">
        <w:t xml:space="preserve"> indicates the number of ringing session</w:t>
      </w:r>
      <w:r w:rsidRPr="00970352" w:rsidR="002C506B">
        <w:t>s.</w:t>
      </w:r>
      <w:bookmarkEnd w:id="28"/>
      <w:bookmarkEnd w:id="29"/>
    </w:p>
    <w:p w:rsidRPr="00970352" w:rsidR="002E2AC7" w:rsidP="00D17709" w:rsidRDefault="00963958" w14:paraId="720D0602" w14:textId="00ADCC1B">
      <w:r w:rsidRPr="00970352">
        <w:t>A</w:t>
      </w:r>
      <w:r w:rsidRPr="00970352" w:rsidR="002E2AC7">
        <w:t xml:space="preserve">dditional information </w:t>
      </w:r>
      <w:r w:rsidRPr="00970352">
        <w:t xml:space="preserve">for each session </w:t>
      </w:r>
      <w:r w:rsidRPr="00970352" w:rsidR="002E2AC7">
        <w:t xml:space="preserve">were </w:t>
      </w:r>
      <w:r w:rsidRPr="00970352">
        <w:t>available</w:t>
      </w:r>
      <w:r w:rsidRPr="00970352" w:rsidR="002E2AC7">
        <w:t xml:space="preserve"> </w:t>
      </w:r>
      <w:r w:rsidRPr="00970352" w:rsidR="009A62FC">
        <w:t xml:space="preserve">for some session: </w:t>
      </w:r>
      <w:r w:rsidRPr="00970352" w:rsidR="002E2AC7">
        <w:t>starting</w:t>
      </w:r>
      <w:r w:rsidRPr="00970352" w:rsidR="00FA0121">
        <w:t xml:space="preserve"> time</w:t>
      </w:r>
      <w:r w:rsidRPr="00970352" w:rsidR="002E2AC7">
        <w:t xml:space="preserve"> </w:t>
      </w:r>
      <w:r w:rsidRPr="00970352" w:rsidR="00197104">
        <w:t>(</w:t>
      </w:r>
      <w:r w:rsidRPr="00970352" w:rsidR="00FA0121">
        <w:t>data available for 74</w:t>
      </w:r>
      <w:r w:rsidRPr="00970352" w:rsidR="00197104">
        <w:t>% of the sessions)</w:t>
      </w:r>
      <w:r w:rsidRPr="00970352" w:rsidR="00FA0121">
        <w:t xml:space="preserve">, </w:t>
      </w:r>
      <w:r w:rsidRPr="00970352" w:rsidR="002E2AC7">
        <w:t>closing time (</w:t>
      </w:r>
      <w:r w:rsidRPr="00970352" w:rsidR="00014FDB">
        <w:t>39</w:t>
      </w:r>
      <w:r w:rsidRPr="00970352" w:rsidR="00FA0121">
        <w:t>%</w:t>
      </w:r>
      <w:r w:rsidRPr="00970352" w:rsidR="002E2AC7">
        <w:t xml:space="preserve">), </w:t>
      </w:r>
      <w:r w:rsidRPr="00970352" w:rsidR="009A62FC">
        <w:t>sum of net</w:t>
      </w:r>
      <w:r w:rsidRPr="00970352" w:rsidR="002E2AC7">
        <w:t xml:space="preserve"> length</w:t>
      </w:r>
      <w:r w:rsidRPr="00970352" w:rsidR="009A62FC">
        <w:t>s</w:t>
      </w:r>
      <w:r w:rsidRPr="00970352" w:rsidR="002E2AC7">
        <w:t xml:space="preserve"> (</w:t>
      </w:r>
      <w:r w:rsidRPr="00970352" w:rsidR="00014FDB">
        <w:t>23</w:t>
      </w:r>
      <w:r w:rsidRPr="00970352" w:rsidR="002E2AC7">
        <w:t>%), weather condition (</w:t>
      </w:r>
      <w:r w:rsidRPr="00970352" w:rsidR="00014FDB">
        <w:t>4</w:t>
      </w:r>
      <w:r w:rsidRPr="00970352" w:rsidR="002E2AC7">
        <w:t>5%).</w:t>
      </w:r>
    </w:p>
    <w:p w:rsidRPr="00970352" w:rsidR="00963958" w:rsidP="00963958" w:rsidRDefault="00034DCD" w14:paraId="742A2B47" w14:textId="747B1184">
      <w:pPr>
        <w:keepNext/>
      </w:pPr>
      <w:r w:rsidR="00034DCD">
        <w:drawing>
          <wp:inline wp14:editId="14FBC913" wp14:anchorId="1BC4B285">
            <wp:extent cx="5394324" cy="2958465"/>
            <wp:effectExtent l="0" t="0" r="0" b="0"/>
            <wp:docPr id="18" name="Picture 18" title=""/>
            <wp:cNvGraphicFramePr>
              <a:graphicFrameLocks noChangeAspect="1"/>
            </wp:cNvGraphicFramePr>
            <a:graphic>
              <a:graphicData uri="http://schemas.openxmlformats.org/drawingml/2006/picture">
                <pic:pic>
                  <pic:nvPicPr>
                    <pic:cNvPr id="0" name="Picture 18"/>
                    <pic:cNvPicPr/>
                  </pic:nvPicPr>
                  <pic:blipFill>
                    <a:blip r:embed="Re539a3900ced4180">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394324" cy="2958465"/>
                    </a:xfrm>
                    <a:prstGeom prst="rect">
                      <a:avLst/>
                    </a:prstGeom>
                  </pic:spPr>
                </pic:pic>
              </a:graphicData>
            </a:graphic>
          </wp:inline>
        </w:drawing>
      </w:r>
    </w:p>
    <w:p w:rsidRPr="00970352" w:rsidR="00F26A9B" w:rsidP="00963958" w:rsidRDefault="00963958" w14:paraId="760AD988" w14:textId="3E497225">
      <w:pPr>
        <w:pStyle w:val="Figure"/>
      </w:pPr>
      <w:bookmarkStart w:name="_Ref55910017" w:id="30"/>
      <w:r w:rsidRPr="00970352">
        <w:t xml:space="preserve">Figure </w:t>
      </w:r>
      <w:r>
        <w:fldChar w:fldCharType="begin"/>
      </w:r>
      <w:r>
        <w:instrText> SEQ Figure \* ARABIC </w:instrText>
      </w:r>
      <w:r>
        <w:fldChar w:fldCharType="separate"/>
      </w:r>
      <w:r w:rsidRPr="00970352">
        <w:rPr>
          <w:noProof/>
        </w:rPr>
        <w:t>7</w:t>
      </w:r>
      <w:r>
        <w:fldChar w:fldCharType="end"/>
      </w:r>
      <w:bookmarkEnd w:id="30"/>
      <w:r w:rsidRPr="00970352">
        <w:t>:</w:t>
      </w:r>
      <w:r w:rsidRPr="00970352" w:rsidR="009A0098">
        <w:t xml:space="preserve"> </w:t>
      </w:r>
      <w:r w:rsidRPr="00970352" w:rsidR="00417660">
        <w:t>Histogram</w:t>
      </w:r>
      <w:r w:rsidRPr="00970352" w:rsidR="006F25B3">
        <w:t xml:space="preserve">s of the metadata collected for </w:t>
      </w:r>
      <w:r w:rsidRPr="00970352" w:rsidR="00683370">
        <w:t>each ringing sessions (N=317)</w:t>
      </w:r>
      <w:r w:rsidRPr="00970352" w:rsidR="00417660">
        <w:t xml:space="preserve"> of (a) the total length of nets (N=</w:t>
      </w:r>
      <w:r w:rsidRPr="00970352" w:rsidR="006F25B3">
        <w:t>73</w:t>
      </w:r>
      <w:r w:rsidRPr="00970352" w:rsidR="00417660">
        <w:t>), (b) the duration of ringing session</w:t>
      </w:r>
      <w:r w:rsidRPr="00970352" w:rsidR="00014FDB">
        <w:t xml:space="preserve"> (N=</w:t>
      </w:r>
      <w:r w:rsidRPr="00970352" w:rsidR="003C26DA">
        <w:t>124</w:t>
      </w:r>
      <w:r w:rsidRPr="00970352" w:rsidR="00014FDB">
        <w:t>)</w:t>
      </w:r>
      <w:r w:rsidRPr="00970352" w:rsidR="00417660">
        <w:t xml:space="preserve">, (c) Weather category </w:t>
      </w:r>
      <w:r w:rsidRPr="00970352" w:rsidR="003C26DA">
        <w:t xml:space="preserve">(N=143) </w:t>
      </w:r>
      <w:r w:rsidRPr="00970352" w:rsidR="00417660">
        <w:t xml:space="preserve">and (d) </w:t>
      </w:r>
      <w:r w:rsidRPr="00970352" w:rsidR="003C26DA">
        <w:t>h</w:t>
      </w:r>
      <w:r w:rsidRPr="00970352" w:rsidR="00417660">
        <w:t>our when session started</w:t>
      </w:r>
      <w:r w:rsidRPr="00970352" w:rsidR="003C26DA">
        <w:t xml:space="preserve"> (N=</w:t>
      </w:r>
      <w:r w:rsidRPr="00970352" w:rsidR="00197104">
        <w:t>235</w:t>
      </w:r>
      <w:r w:rsidRPr="00970352" w:rsidR="003C26DA">
        <w:t>)</w:t>
      </w:r>
      <w:r w:rsidRPr="00970352" w:rsidR="00417660">
        <w:t>.</w:t>
      </w:r>
    </w:p>
    <w:p w:rsidRPr="00970352" w:rsidR="00E51052" w:rsidP="00963958" w:rsidRDefault="00E51052" w14:paraId="22ACD055" w14:textId="77777777">
      <w:pPr>
        <w:pStyle w:val="Figure"/>
      </w:pPr>
    </w:p>
    <w:p w:rsidRPr="00970352" w:rsidR="00D6223A" w:rsidP="003C31A3" w:rsidRDefault="00B3502A" w14:paraId="52CD34DF" w14:textId="02CF4BA2">
      <w:pPr>
        <w:pStyle w:val="Heading2SM"/>
      </w:pPr>
      <w:bookmarkStart w:name="_Ref55662081" w:id="31"/>
      <w:r w:rsidRPr="00970352">
        <w:t xml:space="preserve">Count </w:t>
      </w:r>
      <w:r w:rsidRPr="00970352" w:rsidR="00282923">
        <w:t>Model</w:t>
      </w:r>
      <w:bookmarkEnd w:id="31"/>
    </w:p>
    <w:p w:rsidRPr="00970352" w:rsidR="00517B67" w:rsidP="00B3502A" w:rsidRDefault="00E01337" w14:paraId="141682F3" w14:textId="5A2AD3AB">
      <w:r w:rsidRPr="00970352">
        <w:t xml:space="preserve">The GAM </w:t>
      </w:r>
      <w:r w:rsidRPr="00970352" w:rsidR="00ED7C3F">
        <w:t xml:space="preserve">of the count (i.e. number of RCRC captured per session) was tested with (1) year (2) day-of-year (or Julian day), (3) duration of the sessions and (4) </w:t>
      </w:r>
      <w:r w:rsidRPr="00970352" w:rsidR="005F311F">
        <w:t xml:space="preserve">starting time,  (5) </w:t>
      </w:r>
      <w:r w:rsidRPr="00970352" w:rsidR="00ED7C3F">
        <w:t xml:space="preserve">total length of nets and  </w:t>
      </w:r>
      <w:proofErr w:type="spellStart"/>
      <w:r w:rsidRPr="00970352" w:rsidR="00ED7C3F">
        <w:t>and</w:t>
      </w:r>
      <w:proofErr w:type="spellEnd"/>
      <w:r w:rsidRPr="00970352" w:rsidR="00ED7C3F">
        <w:t xml:space="preserve"> (6) weather. </w:t>
      </w:r>
      <w:r w:rsidRPr="00970352" w:rsidR="000000E1">
        <w:t xml:space="preserve">We first tested a GAM smoothing for each variable </w:t>
      </w:r>
      <w:r w:rsidRPr="00970352" w:rsidR="005E209D">
        <w:t>separately</w:t>
      </w:r>
      <w:r w:rsidRPr="00970352" w:rsidR="000000E1">
        <w:t xml:space="preserve"> to analyse its effect</w:t>
      </w:r>
      <w:r w:rsidRPr="00970352" w:rsidR="008A7ABF">
        <w:t xml:space="preserve"> (</w:t>
      </w:r>
      <w:r w:rsidRPr="00970352" w:rsidR="008A7ABF">
        <w:fldChar w:fldCharType="begin"/>
      </w:r>
      <w:r w:rsidRPr="00970352" w:rsidR="008A7ABF">
        <w:instrText xml:space="preserve"> REF _Ref55922258 \h </w:instrText>
      </w:r>
      <w:r w:rsidRPr="00970352" w:rsidR="008A7ABF">
        <w:fldChar w:fldCharType="separate"/>
      </w:r>
      <w:r w:rsidRPr="00970352" w:rsidR="008A7ABF">
        <w:t xml:space="preserve">Figure </w:t>
      </w:r>
      <w:r w:rsidRPr="00970352" w:rsidR="008A7ABF">
        <w:rPr>
          <w:noProof/>
        </w:rPr>
        <w:t>8</w:t>
      </w:r>
      <w:r w:rsidRPr="00970352" w:rsidR="008A7ABF">
        <w:fldChar w:fldCharType="end"/>
      </w:r>
      <w:r w:rsidRPr="00970352" w:rsidR="008A7ABF">
        <w:t>)</w:t>
      </w:r>
      <w:r w:rsidRPr="00970352" w:rsidR="000000E1">
        <w:t>.</w:t>
      </w:r>
    </w:p>
    <w:p w:rsidRPr="00970352" w:rsidR="0047272A" w:rsidP="008A7ABF" w:rsidRDefault="00517B67" w14:paraId="39B660A4" w14:textId="291ED9F5">
      <w:pPr>
        <w:pStyle w:val="ListParagraph"/>
        <w:numPr>
          <w:ilvl w:val="0"/>
          <w:numId w:val="38"/>
        </w:numPr>
      </w:pPr>
      <w:r w:rsidRPr="00970352">
        <w:rPr>
          <w:b/>
          <w:bCs/>
        </w:rPr>
        <w:t>Year</w:t>
      </w:r>
      <w:r w:rsidRPr="00970352" w:rsidR="008A7ABF">
        <w:t xml:space="preserve"> (</w:t>
      </w:r>
      <w:r w:rsidRPr="00970352" w:rsidR="008A7ABF">
        <w:fldChar w:fldCharType="begin"/>
      </w:r>
      <w:r w:rsidRPr="00970352" w:rsidR="008A7ABF">
        <w:instrText xml:space="preserve"> REF _Ref55922258 \h </w:instrText>
      </w:r>
      <w:r w:rsidRPr="00970352" w:rsidR="008A7ABF">
        <w:fldChar w:fldCharType="separate"/>
      </w:r>
      <w:r w:rsidRPr="00970352" w:rsidR="008A7ABF">
        <w:t xml:space="preserve">Figure </w:t>
      </w:r>
      <w:r w:rsidRPr="00970352" w:rsidR="008A7ABF">
        <w:rPr>
          <w:noProof/>
        </w:rPr>
        <w:t>8</w:t>
      </w:r>
      <w:r w:rsidRPr="00970352" w:rsidR="008A7ABF">
        <w:fldChar w:fldCharType="end"/>
      </w:r>
      <w:r w:rsidRPr="00970352" w:rsidR="008A7ABF">
        <w:t>a)</w:t>
      </w:r>
      <w:r w:rsidRPr="00970352" w:rsidR="00BD238B">
        <w:t xml:space="preserve">. </w:t>
      </w:r>
      <w:r w:rsidRPr="00970352" w:rsidR="00B3502A">
        <w:t xml:space="preserve"> </w:t>
      </w:r>
      <w:r w:rsidRPr="00970352" w:rsidR="00D26830">
        <w:t xml:space="preserve">A general decline in overall number of </w:t>
      </w:r>
      <w:r w:rsidRPr="00970352" w:rsidR="004F5386">
        <w:t>birds</w:t>
      </w:r>
      <w:r w:rsidRPr="00970352" w:rsidR="00D26830">
        <w:t xml:space="preserve"> is observed over the 20 years of the dataset. </w:t>
      </w:r>
      <w:r w:rsidRPr="00970352" w:rsidR="00E32A89">
        <w:t xml:space="preserve">It </w:t>
      </w:r>
      <w:r w:rsidRPr="00970352" w:rsidR="00B3502A">
        <w:t xml:space="preserve">was included </w:t>
      </w:r>
      <w:r w:rsidRPr="00970352" w:rsidR="00F84E9B">
        <w:t>as a smoothing term</w:t>
      </w:r>
      <w:r w:rsidRPr="00970352" w:rsidR="00E32A89">
        <w:t xml:space="preserve">. </w:t>
      </w:r>
    </w:p>
    <w:p w:rsidRPr="00970352" w:rsidR="0047272A" w:rsidP="008A7ABF" w:rsidRDefault="008A7ABF" w14:paraId="72561B8F" w14:textId="5DBAE103">
      <w:pPr>
        <w:pStyle w:val="ListParagraph"/>
        <w:numPr>
          <w:ilvl w:val="0"/>
          <w:numId w:val="38"/>
        </w:numPr>
      </w:pPr>
      <w:r w:rsidRPr="00970352">
        <w:rPr>
          <w:b/>
          <w:bCs/>
        </w:rPr>
        <w:t>Julian</w:t>
      </w:r>
      <w:r w:rsidRPr="00970352">
        <w:t xml:space="preserve"> (</w:t>
      </w:r>
      <w:r w:rsidRPr="00970352">
        <w:fldChar w:fldCharType="begin"/>
      </w:r>
      <w:r w:rsidRPr="00970352">
        <w:instrText xml:space="preserve"> REF _Ref55922258 \h </w:instrText>
      </w:r>
      <w:r w:rsidRPr="00970352">
        <w:fldChar w:fldCharType="separate"/>
      </w:r>
      <w:r w:rsidRPr="00970352">
        <w:t xml:space="preserve">Figure </w:t>
      </w:r>
      <w:r w:rsidRPr="00970352">
        <w:rPr>
          <w:noProof/>
        </w:rPr>
        <w:t>8</w:t>
      </w:r>
      <w:r w:rsidRPr="00970352">
        <w:fldChar w:fldCharType="end"/>
      </w:r>
      <w:r w:rsidRPr="00970352">
        <w:t>b)</w:t>
      </w:r>
      <w:r w:rsidRPr="00970352" w:rsidR="00821538">
        <w:t xml:space="preserve">. </w:t>
      </w:r>
      <w:r w:rsidRPr="00970352" w:rsidR="004A7B00">
        <w:t xml:space="preserve">Julian days has </w:t>
      </w:r>
      <w:r w:rsidRPr="00970352" w:rsidR="00034DCD">
        <w:t>a</w:t>
      </w:r>
      <w:r w:rsidRPr="00970352" w:rsidR="004A7B00">
        <w:t xml:space="preserve"> strong </w:t>
      </w:r>
      <w:r w:rsidRPr="00970352" w:rsidR="00034DCD">
        <w:t>influence</w:t>
      </w:r>
      <w:r w:rsidRPr="00970352" w:rsidR="004A7B00">
        <w:t xml:space="preserve"> on the number of capture</w:t>
      </w:r>
      <w:r w:rsidRPr="00970352" w:rsidR="00034DCD">
        <w:t xml:space="preserve"> and varies non-linearly</w:t>
      </w:r>
      <w:r w:rsidRPr="00970352" w:rsidR="004A7B00">
        <w:t xml:space="preserve">. This </w:t>
      </w:r>
      <w:r w:rsidRPr="00970352" w:rsidR="00DE7C77">
        <w:t>variable</w:t>
      </w:r>
      <w:r w:rsidRPr="00970352" w:rsidR="004A7B00">
        <w:t xml:space="preserve"> </w:t>
      </w:r>
      <w:r w:rsidRPr="00970352" w:rsidR="00DE7C77">
        <w:t>is</w:t>
      </w:r>
      <w:r w:rsidRPr="00970352" w:rsidR="004A7B00">
        <w:t xml:space="preserve"> </w:t>
      </w:r>
      <w:r w:rsidRPr="00970352" w:rsidR="00034DCD">
        <w:t xml:space="preserve">thus </w:t>
      </w:r>
      <w:r w:rsidRPr="00970352" w:rsidR="004A7B00">
        <w:t>included</w:t>
      </w:r>
      <w:r w:rsidRPr="00970352" w:rsidR="00DE7C77">
        <w:t xml:space="preserve"> in a model</w:t>
      </w:r>
      <w:r w:rsidRPr="00970352" w:rsidR="004A7B00">
        <w:t xml:space="preserve"> as a smoothing </w:t>
      </w:r>
      <w:r w:rsidRPr="00970352" w:rsidR="00034DCD">
        <w:t>term</w:t>
      </w:r>
      <w:r w:rsidRPr="00970352" w:rsidR="00694053">
        <w:t>.</w:t>
      </w:r>
    </w:p>
    <w:p w:rsidRPr="00970352" w:rsidR="00F503B1" w:rsidP="00F503B1" w:rsidRDefault="00F503B1" w14:paraId="6C6EB999" w14:textId="28C2049A">
      <w:pPr>
        <w:pStyle w:val="ListParagraph"/>
        <w:numPr>
          <w:ilvl w:val="0"/>
          <w:numId w:val="38"/>
        </w:numPr>
      </w:pPr>
      <w:r w:rsidRPr="00970352">
        <w:rPr>
          <w:b/>
          <w:bCs/>
        </w:rPr>
        <w:t>Duration</w:t>
      </w:r>
      <w:r w:rsidRPr="00970352">
        <w:t xml:space="preserve"> (</w:t>
      </w:r>
      <w:r w:rsidRPr="00970352">
        <w:fldChar w:fldCharType="begin"/>
      </w:r>
      <w:r w:rsidRPr="00970352">
        <w:instrText xml:space="preserve"> REF _Ref55922258 \h </w:instrText>
      </w:r>
      <w:r w:rsidRPr="00970352">
        <w:fldChar w:fldCharType="separate"/>
      </w:r>
      <w:r w:rsidRPr="00970352">
        <w:t xml:space="preserve">Figure </w:t>
      </w:r>
      <w:r w:rsidRPr="00970352">
        <w:rPr>
          <w:noProof/>
        </w:rPr>
        <w:t>8</w:t>
      </w:r>
      <w:r w:rsidRPr="00970352">
        <w:fldChar w:fldCharType="end"/>
      </w:r>
      <w:r w:rsidRPr="00970352">
        <w:t>c). The duration of the session</w:t>
      </w:r>
      <w:r w:rsidRPr="00970352" w:rsidR="006A4CE0">
        <w:t xml:space="preserve"> computed as the difference between closing time and opening time shows </w:t>
      </w:r>
      <w:proofErr w:type="gramStart"/>
      <w:r w:rsidRPr="00970352" w:rsidR="006A4CE0">
        <w:t>an</w:t>
      </w:r>
      <w:proofErr w:type="gramEnd"/>
      <w:r w:rsidRPr="00970352" w:rsidR="006A4CE0">
        <w:t xml:space="preserve"> positive </w:t>
      </w:r>
      <w:r w:rsidRPr="00970352" w:rsidR="00132B10">
        <w:t xml:space="preserve">correlation with the number of capture. </w:t>
      </w:r>
      <w:r w:rsidRPr="00970352" w:rsidR="00084691">
        <w:t xml:space="preserve">It </w:t>
      </w:r>
      <w:r w:rsidRPr="00970352" w:rsidR="00132B10">
        <w:t xml:space="preserve">is thus included </w:t>
      </w:r>
      <w:r w:rsidRPr="00970352" w:rsidR="00084691">
        <w:t xml:space="preserve">in the model as a </w:t>
      </w:r>
      <w:r w:rsidRPr="00970352" w:rsidR="00132B10">
        <w:t xml:space="preserve">linear </w:t>
      </w:r>
      <w:r w:rsidRPr="00970352" w:rsidR="00084691">
        <w:t xml:space="preserve">term. </w:t>
      </w:r>
    </w:p>
    <w:p w:rsidRPr="00970352" w:rsidR="00F503B1" w:rsidP="00F503B1" w:rsidRDefault="00F503B1" w14:paraId="041B55C6" w14:textId="64DB3A20">
      <w:pPr>
        <w:pStyle w:val="ListParagraph"/>
        <w:numPr>
          <w:ilvl w:val="0"/>
          <w:numId w:val="38"/>
        </w:numPr>
      </w:pPr>
      <w:r w:rsidRPr="00970352">
        <w:rPr>
          <w:b/>
          <w:bCs/>
        </w:rPr>
        <w:t>Net opening time</w:t>
      </w:r>
      <w:r w:rsidRPr="00970352">
        <w:t xml:space="preserve"> (</w:t>
      </w:r>
      <w:r w:rsidRPr="00970352">
        <w:fldChar w:fldCharType="begin"/>
      </w:r>
      <w:r w:rsidRPr="00970352">
        <w:instrText xml:space="preserve"> REF _Ref55922258 \h </w:instrText>
      </w:r>
      <w:r w:rsidRPr="00970352">
        <w:fldChar w:fldCharType="separate"/>
      </w:r>
      <w:r w:rsidRPr="00970352">
        <w:t xml:space="preserve">Figure </w:t>
      </w:r>
      <w:r w:rsidRPr="00970352">
        <w:rPr>
          <w:noProof/>
        </w:rPr>
        <w:t>8</w:t>
      </w:r>
      <w:r w:rsidRPr="00970352">
        <w:fldChar w:fldCharType="end"/>
      </w:r>
      <w:r w:rsidRPr="00970352">
        <w:t xml:space="preserve">d). </w:t>
      </w:r>
      <w:r w:rsidRPr="00970352" w:rsidR="00F94D6D">
        <w:t xml:space="preserve">The fit of the opening time seems to indicate a higher capture rate for session starting later. This relationship is </w:t>
      </w:r>
      <w:r w:rsidRPr="00970352" w:rsidR="00EF5D47">
        <w:t>contrary to knowledge and considered non-</w:t>
      </w:r>
      <w:r w:rsidRPr="00970352" w:rsidR="000E45E0">
        <w:t>meaningful</w:t>
      </w:r>
      <w:r w:rsidRPr="00970352" w:rsidR="00EF5D47">
        <w:t xml:space="preserve">. It is thus </w:t>
      </w:r>
      <w:r w:rsidRPr="00970352">
        <w:t>not retained</w:t>
      </w:r>
      <w:r w:rsidRPr="00970352" w:rsidR="00EF5D47">
        <w:t xml:space="preserve"> for the model.</w:t>
      </w:r>
    </w:p>
    <w:p w:rsidRPr="00970352" w:rsidR="008A7ABF" w:rsidP="008A7ABF" w:rsidRDefault="008A7ABF" w14:paraId="45F16047" w14:textId="2C489535">
      <w:pPr>
        <w:pStyle w:val="ListParagraph"/>
        <w:numPr>
          <w:ilvl w:val="0"/>
          <w:numId w:val="38"/>
        </w:numPr>
      </w:pPr>
      <w:r w:rsidRPr="00970352">
        <w:rPr>
          <w:b/>
          <w:bCs/>
        </w:rPr>
        <w:t>Sum of net lengths</w:t>
      </w:r>
      <w:r w:rsidRPr="00970352">
        <w:t xml:space="preserve"> (</w:t>
      </w:r>
      <w:r w:rsidRPr="00970352">
        <w:fldChar w:fldCharType="begin"/>
      </w:r>
      <w:r w:rsidRPr="00970352">
        <w:instrText xml:space="preserve"> REF _Ref55922258 \h </w:instrText>
      </w:r>
      <w:r w:rsidRPr="00970352">
        <w:fldChar w:fldCharType="separate"/>
      </w:r>
      <w:r w:rsidRPr="00970352">
        <w:t xml:space="preserve">Figure </w:t>
      </w:r>
      <w:r w:rsidRPr="00970352">
        <w:rPr>
          <w:noProof/>
        </w:rPr>
        <w:t>8</w:t>
      </w:r>
      <w:r w:rsidRPr="00970352">
        <w:fldChar w:fldCharType="end"/>
      </w:r>
      <w:r w:rsidRPr="00970352" w:rsidR="00F503B1">
        <w:t>e</w:t>
      </w:r>
      <w:r w:rsidRPr="00970352">
        <w:t>)</w:t>
      </w:r>
      <w:r w:rsidRPr="00970352" w:rsidR="004A7B00">
        <w:t xml:space="preserve">. </w:t>
      </w:r>
      <w:r w:rsidRPr="00970352" w:rsidR="000E45E0">
        <w:t xml:space="preserve">Between 50 and 200m, the fit shows an increase of capture </w:t>
      </w:r>
      <w:r w:rsidRPr="00970352" w:rsidR="00671E76">
        <w:t xml:space="preserve">as the total length of the nets increase. Yet, above 200m, the fit shows a stabilisation of the count. This is </w:t>
      </w:r>
      <w:proofErr w:type="gramStart"/>
      <w:r w:rsidRPr="00970352" w:rsidR="00671E76">
        <w:t>explain</w:t>
      </w:r>
      <w:proofErr w:type="gramEnd"/>
      <w:r w:rsidRPr="00970352" w:rsidR="00671E76">
        <w:t xml:space="preserve"> by the fact that the nets added above 200m are located in habitat which are not ideal </w:t>
      </w:r>
      <w:r w:rsidRPr="00970352" w:rsidR="002C7D26">
        <w:t xml:space="preserve">for RCRC and thus don’t contribute to an increase in capture. This term is included as a smoothing term. </w:t>
      </w:r>
    </w:p>
    <w:p w:rsidRPr="00970352" w:rsidR="00B3502A" w:rsidP="008A7ABF" w:rsidRDefault="0047272A" w14:paraId="0DE2E178" w14:textId="287A54E1">
      <w:pPr>
        <w:pStyle w:val="ListParagraph"/>
        <w:numPr>
          <w:ilvl w:val="0"/>
          <w:numId w:val="38"/>
        </w:numPr>
      </w:pPr>
      <w:r w:rsidRPr="00970352">
        <w:rPr>
          <w:b/>
          <w:bCs/>
        </w:rPr>
        <w:t>Weather</w:t>
      </w:r>
      <w:r w:rsidRPr="00970352" w:rsidR="0034666F">
        <w:t xml:space="preserve"> </w:t>
      </w:r>
      <w:r w:rsidRPr="00970352" w:rsidR="0034666F">
        <w:rPr>
          <w:b/>
          <w:bCs/>
        </w:rPr>
        <w:t>categories</w:t>
      </w:r>
      <w:r w:rsidRPr="00970352" w:rsidR="008A7ABF">
        <w:t xml:space="preserve"> (</w:t>
      </w:r>
      <w:r w:rsidRPr="00970352" w:rsidR="008A7ABF">
        <w:fldChar w:fldCharType="begin"/>
      </w:r>
      <w:r w:rsidRPr="00970352" w:rsidR="008A7ABF">
        <w:instrText xml:space="preserve"> REF _Ref55922258 \h </w:instrText>
      </w:r>
      <w:r w:rsidRPr="00970352" w:rsidR="008A7ABF">
        <w:fldChar w:fldCharType="separate"/>
      </w:r>
      <w:r w:rsidRPr="00970352" w:rsidR="008A7ABF">
        <w:t xml:space="preserve">Figure </w:t>
      </w:r>
      <w:r w:rsidRPr="00970352" w:rsidR="008A7ABF">
        <w:rPr>
          <w:noProof/>
        </w:rPr>
        <w:t>8</w:t>
      </w:r>
      <w:r w:rsidRPr="00970352" w:rsidR="008A7ABF">
        <w:fldChar w:fldCharType="end"/>
      </w:r>
      <w:r w:rsidRPr="00970352" w:rsidR="004F5386">
        <w:t>f</w:t>
      </w:r>
      <w:r w:rsidRPr="00970352" w:rsidR="008A7ABF">
        <w:t>)</w:t>
      </w:r>
      <w:r w:rsidRPr="00970352" w:rsidR="00D26830">
        <w:t>.</w:t>
      </w:r>
      <w:r w:rsidRPr="00970352" w:rsidR="00194980">
        <w:t xml:space="preserve"> The weather categories don’t </w:t>
      </w:r>
      <w:proofErr w:type="gramStart"/>
      <w:r w:rsidRPr="00970352" w:rsidR="00194980">
        <w:t>chose</w:t>
      </w:r>
      <w:proofErr w:type="gramEnd"/>
      <w:r w:rsidRPr="00970352" w:rsidR="00194980">
        <w:t xml:space="preserve"> a clear pattern and are thus not included in the model. </w:t>
      </w:r>
    </w:p>
    <w:p w:rsidRPr="00970352" w:rsidR="00F41DC4" w:rsidP="00792480" w:rsidRDefault="00034DCD" w14:paraId="672025A9" w14:textId="14779AE1">
      <w:pPr>
        <w:keepNext/>
        <w:jc w:val="center"/>
      </w:pPr>
      <w:r w:rsidR="00034DCD">
        <w:drawing>
          <wp:inline wp14:editId="3A4A0F53" wp14:anchorId="70E8FC75">
            <wp:extent cx="5325882" cy="5588813"/>
            <wp:effectExtent l="0" t="0" r="8255" b="0"/>
            <wp:docPr id="19" name="Picture 19" title=""/>
            <wp:cNvGraphicFramePr>
              <a:graphicFrameLocks noChangeAspect="1"/>
            </wp:cNvGraphicFramePr>
            <a:graphic>
              <a:graphicData uri="http://schemas.openxmlformats.org/drawingml/2006/picture">
                <pic:pic>
                  <pic:nvPicPr>
                    <pic:cNvPr id="0" name="Picture 19"/>
                    <pic:cNvPicPr/>
                  </pic:nvPicPr>
                  <pic:blipFill>
                    <a:blip r:embed="R414fdaf0a9b743df">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325882" cy="5588813"/>
                    </a:xfrm>
                    <a:prstGeom prst="rect">
                      <a:avLst/>
                    </a:prstGeom>
                  </pic:spPr>
                </pic:pic>
              </a:graphicData>
            </a:graphic>
          </wp:inline>
        </w:drawing>
      </w:r>
    </w:p>
    <w:p w:rsidRPr="00970352" w:rsidR="003B1ADD" w:rsidP="006606DD" w:rsidRDefault="00F41DC4" w14:paraId="04F01998" w14:textId="6AFD8EB1">
      <w:pPr>
        <w:pStyle w:val="Figure"/>
      </w:pPr>
      <w:bookmarkStart w:name="_Ref55922258" w:id="32"/>
      <w:r w:rsidRPr="00970352">
        <w:t xml:space="preserve">Figure </w:t>
      </w:r>
      <w:r w:rsidRPr="00970352">
        <w:fldChar w:fldCharType="begin"/>
      </w:r>
      <w:r w:rsidRPr="00970352">
        <w:instrText>SEQ Figure \* ARABIC</w:instrText>
      </w:r>
      <w:r w:rsidRPr="00970352">
        <w:fldChar w:fldCharType="separate"/>
      </w:r>
      <w:r w:rsidRPr="00970352" w:rsidR="00963958">
        <w:rPr>
          <w:noProof/>
        </w:rPr>
        <w:t>8</w:t>
      </w:r>
      <w:r w:rsidRPr="00970352">
        <w:fldChar w:fldCharType="end"/>
      </w:r>
      <w:bookmarkEnd w:id="32"/>
      <w:r w:rsidRPr="00970352">
        <w:t>: Numb</w:t>
      </w:r>
      <w:r w:rsidRPr="00970352">
        <w:rPr>
          <w:rStyle w:val="FigureChar"/>
        </w:rPr>
        <w:t xml:space="preserve">er of RCRC captured by session as a function of (a) the total length of nets, (b) the duration of ringing session, (c) Weather category and (d) Hour when session started. The blue line with shaded area is a </w:t>
      </w:r>
      <w:proofErr w:type="spellStart"/>
      <w:r w:rsidRPr="00970352">
        <w:rPr>
          <w:rStyle w:val="FigureChar"/>
        </w:rPr>
        <w:t>smothed</w:t>
      </w:r>
      <w:proofErr w:type="spellEnd"/>
      <w:r w:rsidRPr="00970352">
        <w:rPr>
          <w:rStyle w:val="FigureChar"/>
        </w:rPr>
        <w:t xml:space="preserve"> curved fitted on the data (</w:t>
      </w:r>
      <w:r w:rsidRPr="00970352">
        <w:t>GAM or G</w:t>
      </w:r>
    </w:p>
    <w:p w:rsidRPr="00970352" w:rsidR="001F3E6C" w:rsidP="001F3E6C" w:rsidRDefault="004D4F28" w14:paraId="67471B13" w14:textId="77777777">
      <w:pPr>
        <w:pStyle w:val="Heading2SM"/>
      </w:pPr>
      <w:r w:rsidRPr="00970352">
        <w:lastRenderedPageBreak/>
        <w:t>Recapture Model</w:t>
      </w:r>
    </w:p>
    <w:p w:rsidRPr="00970352" w:rsidR="00B24DAF" w:rsidP="001F3E6C" w:rsidRDefault="001456A1" w14:paraId="09A9F846" w14:textId="01EC74BD">
      <w:r w:rsidR="001456A1">
        <w:drawing>
          <wp:inline wp14:editId="4117ED44" wp14:anchorId="687CE505">
            <wp:extent cx="5391152" cy="3077845"/>
            <wp:effectExtent l="0" t="0" r="0" b="8255"/>
            <wp:docPr id="1" name="Picture 1" title=""/>
            <wp:cNvGraphicFramePr>
              <a:graphicFrameLocks noChangeAspect="1"/>
            </wp:cNvGraphicFramePr>
            <a:graphic>
              <a:graphicData uri="http://schemas.openxmlformats.org/drawingml/2006/picture">
                <pic:pic>
                  <pic:nvPicPr>
                    <pic:cNvPr id="0" name="Picture 1"/>
                    <pic:cNvPicPr/>
                  </pic:nvPicPr>
                  <pic:blipFill>
                    <a:blip r:embed="Rb27d791c25204e39">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391152" cy="3077845"/>
                    </a:xfrm>
                    <a:prstGeom prst="rect">
                      <a:avLst/>
                    </a:prstGeom>
                  </pic:spPr>
                </pic:pic>
              </a:graphicData>
            </a:graphic>
          </wp:inline>
        </w:drawing>
      </w:r>
    </w:p>
    <w:p w:rsidRPr="00970352" w:rsidR="002C506B" w:rsidP="00B24DAF" w:rsidRDefault="00B24DAF" w14:paraId="16A244E0" w14:textId="7103EA89">
      <w:pPr>
        <w:pStyle w:val="Figure"/>
        <w:rPr>
          <w:noProof/>
        </w:rPr>
      </w:pPr>
      <w:bookmarkStart w:name="_Ref55979599" w:id="33"/>
      <w:r w:rsidRPr="00970352">
        <w:t xml:space="preserve">Figure </w:t>
      </w:r>
      <w:r w:rsidRPr="00970352">
        <w:fldChar w:fldCharType="begin"/>
      </w:r>
      <w:r w:rsidRPr="00970352">
        <w:instrText>SEQ Figure \* ARABIC</w:instrText>
      </w:r>
      <w:r w:rsidRPr="00970352">
        <w:fldChar w:fldCharType="separate"/>
      </w:r>
      <w:r w:rsidRPr="00970352" w:rsidR="00963958">
        <w:rPr>
          <w:noProof/>
        </w:rPr>
        <w:t>10</w:t>
      </w:r>
      <w:r w:rsidRPr="00970352">
        <w:fldChar w:fldCharType="end"/>
      </w:r>
      <w:bookmarkEnd w:id="33"/>
      <w:r w:rsidRPr="00970352" w:rsidR="001456A1">
        <w:rPr>
          <w:noProof/>
        </w:rPr>
        <w:t>: Histogram</w:t>
      </w:r>
      <w:r w:rsidRPr="00970352" w:rsidR="00A36FEF">
        <w:rPr>
          <w:noProof/>
        </w:rPr>
        <w:t>s</w:t>
      </w:r>
      <w:r w:rsidRPr="00970352" w:rsidR="001456A1">
        <w:rPr>
          <w:noProof/>
        </w:rPr>
        <w:t xml:space="preserve"> of </w:t>
      </w:r>
      <w:r w:rsidRPr="00970352" w:rsidR="00A36FEF">
        <w:rPr>
          <w:noProof/>
        </w:rPr>
        <w:t xml:space="preserve">the weight for RCRC recaptured in a following year and those not recapture together with the model fit. </w:t>
      </w:r>
      <w:r w:rsidRPr="00970352" w:rsidR="00542871">
        <w:rPr>
          <w:noProof/>
        </w:rPr>
        <w:t>The uncertainty of the model shows that weight has unclear influence on the recatpure rate</w:t>
      </w:r>
      <w:r w:rsidRPr="00970352" w:rsidR="00695AB9">
        <w:rPr>
          <w:noProof/>
        </w:rPr>
        <w:t xml:space="preserve">. </w:t>
      </w:r>
    </w:p>
    <w:sectPr w:rsidRPr="00970352" w:rsidR="002C506B" w:rsidSect="00074B81">
      <w:footerReference w:type="default" r:id="rId24"/>
      <w:footnotePr>
        <w:numFmt w:val="chicago"/>
      </w:footnotePr>
      <w:pgSz w:w="11901" w:h="16840" w:orient="portrait"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nitials="RN" w:author="Raphael NusuMbao" w:date="2020-11-18T17:26:00Z" w:id="1">
    <w:p w:rsidR="007A46C1" w:rsidRDefault="007A46C1" w14:paraId="6B5A54B6" w14:textId="79EB3D44">
      <w:pPr>
        <w:pStyle w:val="CommentText"/>
      </w:pPr>
      <w:r>
        <w:rPr>
          <w:rStyle w:val="CommentReference"/>
        </w:rPr>
        <w:annotationRef/>
      </w:r>
      <w:r>
        <w:t xml:space="preserve">mention </w:t>
      </w:r>
      <w:proofErr w:type="spellStart"/>
      <w:r>
        <w:t>dayo’s</w:t>
      </w:r>
      <w:proofErr w:type="spellEnd"/>
      <w:r>
        <w:t xml:space="preserve"> work?</w:t>
      </w:r>
    </w:p>
  </w:comment>
  <w:comment w:initials="AN" w:author="Améline Nusumbao" w:date="2020-11-19T16:56:00Z" w:id="2">
    <w:p w:rsidR="757C748E" w:rsidRDefault="757C748E" w14:paraId="3D1DE71D" w14:textId="19ECE960">
      <w:pPr>
        <w:pStyle w:val="CommentText"/>
      </w:pPr>
      <w:r>
        <w:t>move to first part of para</w:t>
      </w:r>
      <w:r>
        <w:rPr>
          <w:rStyle w:val="CommentReference"/>
        </w:rPr>
        <w:annotationRef/>
      </w:r>
    </w:p>
  </w:comment>
  <w:comment w:initials="RN" w:author="Raphael NusuMbao" w:date="2020-11-19T09:39:00Z" w:id="0">
    <w:p w:rsidR="00370F7C" w:rsidRDefault="00370F7C" w14:paraId="309D589B" w14:textId="765AF726">
      <w:pPr>
        <w:pStyle w:val="CommentText"/>
      </w:pPr>
      <w:r>
        <w:rPr>
          <w:rStyle w:val="CommentReference"/>
        </w:rPr>
        <w:annotationRef/>
      </w:r>
      <w:r>
        <w:t xml:space="preserve">Not </w:t>
      </w:r>
      <w:proofErr w:type="gramStart"/>
      <w:r>
        <w:t>really meaningful</w:t>
      </w:r>
      <w:proofErr w:type="gramEnd"/>
      <w:r>
        <w:t xml:space="preserve"> sentence…</w:t>
      </w:r>
    </w:p>
  </w:comment>
  <w:comment w:initials="RN" w:author="Raphael NusuMbao" w:date="2020-11-19T10:45:00Z" w:id="3">
    <w:p w:rsidR="00167B71" w:rsidRDefault="00167B71" w14:paraId="6978FA97" w14:textId="118AE97E">
      <w:pPr>
        <w:pStyle w:val="CommentText"/>
      </w:pPr>
      <w:r>
        <w:rPr>
          <w:rStyle w:val="CommentReference"/>
        </w:rPr>
        <w:annotationRef/>
      </w:r>
      <w:r>
        <w:t xml:space="preserve">Need to make a link with the list of </w:t>
      </w:r>
      <w:proofErr w:type="spellStart"/>
      <w:r>
        <w:t>constatins</w:t>
      </w:r>
      <w:proofErr w:type="spellEnd"/>
      <w:r>
        <w:t xml:space="preserve"> mentioned above.</w:t>
      </w:r>
      <w:r>
        <w:rPr>
          <w:rStyle w:val="CommentReference"/>
        </w:rPr>
        <w:annotationRef/>
      </w:r>
    </w:p>
  </w:comment>
  <w:comment w:initials="RN" w:author="Raphael NusuMbao" w:date="2020-11-19T10:31:00Z" w:id="4">
    <w:p w:rsidR="008413FF" w:rsidRDefault="008413FF" w14:paraId="27864540" w14:textId="1F35987A">
      <w:pPr>
        <w:pStyle w:val="CommentText"/>
      </w:pPr>
      <w:r>
        <w:rPr>
          <w:rStyle w:val="CommentReference"/>
        </w:rPr>
        <w:annotationRef/>
      </w:r>
      <w:r>
        <w:t>To frame that question more general: match the number of geolocator with the effort/time</w:t>
      </w:r>
      <w:r w:rsidR="000E7DA5">
        <w:t xml:space="preserve"> appropriate. </w:t>
      </w:r>
      <w:r>
        <w:rPr>
          <w:rStyle w:val="CommentReference"/>
        </w:rPr>
        <w:annotationRef/>
      </w:r>
    </w:p>
  </w:comment>
  <w:comment w:initials="RN" w:author="Raphael NusuMbao" w:date="2020-11-19T11:02:00Z" w:id="6">
    <w:p w:rsidR="00851C16" w:rsidRDefault="00851C16" w14:paraId="47C53F04" w14:textId="58D287FC">
      <w:pPr>
        <w:pStyle w:val="CommentText"/>
      </w:pPr>
      <w:r>
        <w:rPr>
          <w:rStyle w:val="CommentReference"/>
        </w:rPr>
        <w:annotationRef/>
      </w:r>
      <w:r>
        <w:fldChar w:fldCharType="begin"/>
      </w:r>
      <w:r>
        <w:instrText xml:space="preserve"> HYPERLINK "mailto:colin.jackson@arochakenya.onmicrosoft.com" </w:instrText>
      </w:r>
      <w:bookmarkStart w:name="_@_1AEF11C9835A401086AE92595FBAF260Z" w:id="7"/>
      <w:r>
        <w:rPr>
          <w:rStyle w:val="Mention"/>
        </w:rPr>
        <w:fldChar w:fldCharType="separate"/>
      </w:r>
      <w:bookmarkEnd w:id="7"/>
      <w:r w:rsidRPr="00851C16">
        <w:rPr>
          <w:rStyle w:val="Mention"/>
          <w:noProof/>
        </w:rPr>
        <w:t>@Colin Jackson</w:t>
      </w:r>
      <w:r>
        <w:fldChar w:fldCharType="end"/>
      </w:r>
      <w:r>
        <w:t xml:space="preserve"> Maybe you’ll have a better way to phrase this</w:t>
      </w:r>
      <w:proofErr w:type="gramStart"/>
      <w:r>
        <w:t>! ?</w:t>
      </w:r>
      <w:proofErr w:type="gramEnd"/>
    </w:p>
  </w:comment>
  <w:comment w:initials="RN" w:author="Raphael NusuMbao" w:date="2020-11-19T11:03:00Z" w:id="8">
    <w:p w:rsidR="00851C16" w:rsidRDefault="00851C16" w14:paraId="1FB7BF3E" w14:textId="77507683">
      <w:pPr>
        <w:pStyle w:val="CommentText"/>
      </w:pPr>
      <w:r>
        <w:rPr>
          <w:rStyle w:val="CommentReference"/>
        </w:rPr>
        <w:annotationRef/>
      </w:r>
      <w:r>
        <w:fldChar w:fldCharType="begin"/>
      </w:r>
      <w:r>
        <w:instrText xml:space="preserve"> HYPERLINK "mailto:colin.jackson@arochakenya.onmicrosoft.com" </w:instrText>
      </w:r>
      <w:bookmarkStart w:name="_@_C539A64333AE4A0792C3C74AB00010A0Z" w:id="9"/>
      <w:r>
        <w:rPr>
          <w:rStyle w:val="Mention"/>
        </w:rPr>
        <w:fldChar w:fldCharType="separate"/>
      </w:r>
      <w:bookmarkEnd w:id="9"/>
      <w:r w:rsidRPr="00851C16">
        <w:rPr>
          <w:rStyle w:val="Mention"/>
          <w:noProof/>
        </w:rPr>
        <w:t>@Colin Jackson</w:t>
      </w:r>
      <w:r>
        <w:fldChar w:fldCharType="end"/>
      </w:r>
      <w:r>
        <w:t xml:space="preserve"> do you think a short sentence on the change of habitat over the 20 years of the nature trail would be nice here?</w:t>
      </w:r>
    </w:p>
  </w:comment>
  <w:comment w:initials="RN" w:author="Raphael NusuMbao" w:date="2020-11-19T11:05:00Z" w:id="5">
    <w:p w:rsidR="00851C16" w:rsidRDefault="00851C16" w14:paraId="03477F16" w14:textId="050518B2">
      <w:pPr>
        <w:pStyle w:val="CommentText"/>
      </w:pPr>
      <w:r>
        <w:rPr>
          <w:rStyle w:val="CommentReference"/>
        </w:rPr>
        <w:annotationRef/>
      </w:r>
      <w:r>
        <w:rPr>
          <w:rStyle w:val="CommentReference"/>
        </w:rPr>
        <w:t>Seems quite long, no?</w:t>
      </w:r>
    </w:p>
  </w:comment>
  <w:comment w:initials="RN" w:author="Raphael NusuMbao" w:date="2020-11-19T11:05:00Z" w:id="10">
    <w:p w:rsidR="00851C16" w:rsidRDefault="00851C16" w14:paraId="1883EA56" w14:textId="2213E5A0">
      <w:pPr>
        <w:pStyle w:val="CommentText"/>
      </w:pPr>
      <w:r>
        <w:rPr>
          <w:rStyle w:val="CommentReference"/>
        </w:rPr>
        <w:annotationRef/>
      </w:r>
      <w:proofErr w:type="spellStart"/>
      <w:r>
        <w:t>Coule</w:t>
      </w:r>
      <w:proofErr w:type="spellEnd"/>
      <w:r>
        <w:t xml:space="preserve"> be remove</w:t>
      </w:r>
      <w:r w:rsidR="005D2466">
        <w:t>d</w:t>
      </w:r>
    </w:p>
  </w:comment>
  <w:comment w:initials="RN" w:author="Raphael NusuMbao" w:date="2020-11-19T11:13:00Z" w:id="12">
    <w:p w:rsidR="00E02C9E" w:rsidRDefault="00E02C9E" w14:paraId="63E7DCC3" w14:textId="2CFFCCFB">
      <w:pPr>
        <w:pStyle w:val="CommentText"/>
      </w:pPr>
      <w:r>
        <w:rPr>
          <w:rStyle w:val="CommentReference"/>
        </w:rPr>
        <w:annotationRef/>
      </w:r>
      <w:r>
        <w:fldChar w:fldCharType="begin"/>
      </w:r>
      <w:r>
        <w:instrText xml:space="preserve"> HYPERLINK "mailto:colin.jackson@arochakenya.onmicrosoft.com" </w:instrText>
      </w:r>
      <w:bookmarkStart w:name="_@_EB678D98A0FF420DBE9E09F03C5158CBZ" w:id="13"/>
      <w:r>
        <w:rPr>
          <w:rStyle w:val="Mention"/>
        </w:rPr>
        <w:fldChar w:fldCharType="separate"/>
      </w:r>
      <w:bookmarkEnd w:id="13"/>
      <w:r w:rsidRPr="00E02C9E">
        <w:rPr>
          <w:rStyle w:val="Mention"/>
          <w:noProof/>
        </w:rPr>
        <w:t>@Colin Jackson</w:t>
      </w:r>
      <w:r>
        <w:fldChar w:fldCharType="end"/>
      </w:r>
      <w:r>
        <w:t xml:space="preserve"> any other aspects I missed?</w:t>
      </w:r>
    </w:p>
  </w:comment>
  <w:comment w:initials="RN" w:author="Raphael NusuMbao" w:date="2020-11-19T11:13:00Z" w:id="11">
    <w:p w:rsidR="00E02C9E" w:rsidRDefault="00E02C9E" w14:paraId="78A02C01" w14:textId="415B3AB4">
      <w:pPr>
        <w:pStyle w:val="CommentText"/>
      </w:pPr>
      <w:r>
        <w:rPr>
          <w:rStyle w:val="CommentReference"/>
        </w:rPr>
        <w:annotationRef/>
      </w:r>
      <w:r>
        <w:t xml:space="preserve">Add something about </w:t>
      </w:r>
      <w:proofErr w:type="spellStart"/>
      <w:r>
        <w:t>appearent</w:t>
      </w:r>
      <w:proofErr w:type="spellEnd"/>
      <w:r>
        <w:t xml:space="preserve"> difference in adult/</w:t>
      </w:r>
      <w:proofErr w:type="spellStart"/>
      <w:r>
        <w:t>juv</w:t>
      </w:r>
      <w:proofErr w:type="spellEnd"/>
      <w:r>
        <w:t xml:space="preserve"> in arrival and departure date? </w:t>
      </w:r>
    </w:p>
  </w:comment>
  <w:comment w:initials="RN" w:author="Raphael NusuMbao" w:date="2020-11-19T19:05:00Z" w:id="14">
    <w:p w:rsidR="00D73EA1" w:rsidRDefault="00D73EA1" w14:paraId="011239BB" w14:textId="1C4671F4">
      <w:pPr>
        <w:pStyle w:val="CommentText"/>
      </w:pPr>
      <w:r>
        <w:rPr>
          <w:rStyle w:val="CommentReference"/>
        </w:rPr>
        <w:annotationRef/>
      </w:r>
      <w:r>
        <w:t>Look a bit long… maybe ok.</w:t>
      </w:r>
    </w:p>
  </w:comment>
  <w:comment w:initials="RN" w:author="Raphael NusuMbao" w:date="2020-11-20T07:45:00Z" w:id="15">
    <w:p w:rsidR="007F2E81" w:rsidRDefault="007F2E81" w14:paraId="47FB4F0E" w14:textId="58036AC1">
      <w:pPr>
        <w:pStyle w:val="CommentText"/>
      </w:pPr>
      <w:r>
        <w:rPr>
          <w:rStyle w:val="CommentReference"/>
        </w:rPr>
        <w:annotationRef/>
      </w:r>
      <w:proofErr w:type="gramStart"/>
      <w:r>
        <w:t>Is</w:t>
      </w:r>
      <w:proofErr w:type="gramEnd"/>
      <w:r>
        <w:t xml:space="preserve"> there other things that need to be mentioned?</w:t>
      </w:r>
    </w:p>
  </w:comment>
  <w:comment w:initials="RN" w:author="Raphael NusuMbao" w:date="2020-11-07T18:07:00Z" w:id="19">
    <w:p w:rsidR="00F678E7" w:rsidRDefault="00F678E7" w14:paraId="1380E69A" w14:textId="24E147A6">
      <w:pPr>
        <w:pStyle w:val="CommentText"/>
      </w:pPr>
      <w:r>
        <w:rPr>
          <w:rStyle w:val="CommentReference"/>
        </w:rPr>
        <w:annotationRef/>
      </w:r>
      <w:r>
        <w:t>Too long?</w:t>
      </w:r>
      <w:r w:rsidR="00181FFF">
        <w:t xml:space="preserve"> And/or not useful?</w:t>
      </w:r>
    </w:p>
  </w:comment>
  <w:comment w:initials="AN" w:author="Améline Nusumbao" w:date="2020-11-18T16:38:00Z" w:id="21">
    <w:p w:rsidR="7C4E8041" w:rsidRDefault="7C4E8041" w14:paraId="23F4913B" w14:textId="51FB38EF">
      <w:pPr>
        <w:pStyle w:val="CommentText"/>
      </w:pPr>
      <w:r>
        <w:t>should we use these seasons, given they're "</w:t>
      </w:r>
      <w:proofErr w:type="spellStart"/>
      <w:r>
        <w:t>european</w:t>
      </w:r>
      <w:proofErr w:type="spellEnd"/>
      <w:r>
        <w:t xml:space="preserve">" and we're talking about a </w:t>
      </w:r>
      <w:proofErr w:type="spellStart"/>
      <w:r>
        <w:t>kenyan</w:t>
      </w:r>
      <w:proofErr w:type="spellEnd"/>
      <w:r>
        <w:t xml:space="preserve"> context?</w:t>
      </w:r>
      <w:r>
        <w:rPr>
          <w:rStyle w:val="CommentReference"/>
        </w:rPr>
        <w:annotationRef/>
      </w:r>
    </w:p>
  </w:comment>
  <w:comment w:initials="RN" w:author="Raphael NusuMbao" w:date="2020-11-20T07:55:00Z" w:id="22">
    <w:p w:rsidR="00CA3B63" w:rsidRDefault="00CA3B63" w14:paraId="13FA71A9" w14:textId="47DAD360">
      <w:pPr>
        <w:pStyle w:val="CommentText"/>
      </w:pPr>
      <w:r>
        <w:rPr>
          <w:rStyle w:val="CommentReference"/>
        </w:rPr>
        <w:annotationRef/>
      </w:r>
      <w:r>
        <w:fldChar w:fldCharType="begin"/>
      </w:r>
      <w:r>
        <w:instrText xml:space="preserve"> HYPERLINK "mailto:colin.jackson@arochakenya.onmicrosoft.com" </w:instrText>
      </w:r>
      <w:bookmarkStart w:name="_@_391ECCE3069F4D1EABAB94F3EAE5CE87Z" w:id="23"/>
      <w:r w:rsidRPr="00CA3B63">
        <w:rPr>
          <w:rStyle w:val="Mention"/>
        </w:rPr>
        <w:fldChar w:fldCharType="separate"/>
      </w:r>
      <w:bookmarkEnd w:id="23"/>
      <w:r w:rsidRPr="00CA3B63">
        <w:rPr>
          <w:rStyle w:val="Mention"/>
          <w:noProof/>
        </w:rPr>
        <w:t>@Colin Jackson</w:t>
      </w:r>
      <w:r>
        <w:fldChar w:fldCharType="end"/>
      </w:r>
      <w:r>
        <w:t>?</w:t>
      </w:r>
    </w:p>
  </w:comment>
  <w:comment w:initials="RN" w:author="Raphael NusuMbao" w:date="2020-11-20T08:00:00Z" w:id="25">
    <w:p w:rsidR="00A82C97" w:rsidRDefault="00A82C97" w14:paraId="47BF1740" w14:textId="1C3EBD4F">
      <w:pPr>
        <w:pStyle w:val="CommentText"/>
      </w:pPr>
      <w:r>
        <w:rPr>
          <w:rStyle w:val="CommentReference"/>
        </w:rPr>
        <w:annotationRef/>
      </w:r>
      <w:r>
        <w:t xml:space="preserve">Not </w:t>
      </w:r>
      <w:proofErr w:type="gramStart"/>
      <w:r>
        <w:t>really great</w:t>
      </w:r>
      <w:proofErr w:type="gramEnd"/>
      <w:r>
        <w:t xml:space="preserve">… long and does not bring much. Basically, the methodology is not applicable for breeding </w:t>
      </w:r>
      <w:proofErr w:type="spellStart"/>
      <w:r w:rsidR="00344983">
        <w:t>equipement</w:t>
      </w:r>
      <w:proofErr w:type="spellEnd"/>
      <w:r w:rsidR="00344983">
        <w:t xml:space="preserve"> when capture is done on site.</w:t>
      </w:r>
    </w:p>
  </w:comment>
  <w:comment w:initials="AN" w:author="Améline Nusumbao" w:date="2020-11-18T16:52:00Z" w:id="26">
    <w:p w:rsidR="4F0217BA" w:rsidRDefault="4F0217BA" w14:paraId="34FA5E6A" w14:textId="007A4765">
      <w:pPr>
        <w:pStyle w:val="CommentText"/>
      </w:pPr>
      <w:r>
        <w:t xml:space="preserve">on </w:t>
      </w:r>
      <w:proofErr w:type="spellStart"/>
      <w:r>
        <w:t>peut</w:t>
      </w:r>
      <w:proofErr w:type="spellEnd"/>
      <w:r>
        <w:t xml:space="preserve"> </w:t>
      </w:r>
      <w:proofErr w:type="spellStart"/>
      <w:r>
        <w:t>discuter</w:t>
      </w:r>
      <w:proofErr w:type="spellEnd"/>
      <w:r>
        <w:t xml:space="preserve"> la </w:t>
      </w:r>
      <w:proofErr w:type="gramStart"/>
      <w:r>
        <w:t>dessus ?</w:t>
      </w:r>
      <w:proofErr w:type="gramEnd"/>
      <w:r>
        <w:t xml:space="preserve"> not sure how to make sentences on this at this stage...</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5A54B6" w15:done="0"/>
  <w15:commentEx w15:paraId="3D1DE71D" w15:paraIdParent="6B5A54B6" w15:done="0"/>
  <w15:commentEx w15:paraId="309D589B" w15:done="0"/>
  <w15:commentEx w15:paraId="6978FA97" w15:done="1"/>
  <w15:commentEx w15:paraId="27864540" w15:done="0"/>
  <w15:commentEx w15:paraId="47C53F04" w15:done="0"/>
  <w15:commentEx w15:paraId="1FB7BF3E" w15:done="0"/>
  <w15:commentEx w15:paraId="03477F16" w15:done="0"/>
  <w15:commentEx w15:paraId="1883EA56" w15:done="0"/>
  <w15:commentEx w15:paraId="63E7DCC3" w15:done="0"/>
  <w15:commentEx w15:paraId="78A02C01" w15:done="0"/>
  <w15:commentEx w15:paraId="011239BB" w15:done="0"/>
  <w15:commentEx w15:paraId="47FB4F0E" w15:done="0"/>
  <w15:commentEx w15:paraId="1380E69A" w15:done="0"/>
  <w15:commentEx w15:paraId="23F4913B" w15:done="0"/>
  <w15:commentEx w15:paraId="13FA71A9" w15:paraIdParent="23F4913B" w15:done="0"/>
  <w15:commentEx w15:paraId="47BF1740" w15:done="0"/>
  <w15:commentEx w15:paraId="34FA5E6A" w15:done="0"/>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7C709510" w16cex:dateUtc="2020-11-18T15:38:00Z"/>
  <w16cex:commentExtensible w16cex:durableId="06D3528E" w16cex:dateUtc="2020-11-18T15:52:00Z"/>
  <w16cex:commentExtensible w16cex:durableId="42BDAAD4" w16cex:dateUtc="2020-11-19T15:54:41.849Z"/>
  <w16cex:commentExtensible w16cex:durableId="0B0FAC1F" w16cex:dateUtc="2020-11-19T15:56:24.221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5A54B6" w16cid:durableId="235FD7B5"/>
  <w16cid:commentId w16cid:paraId="3D1DE71D" w16cid:durableId="0B0FAC1F"/>
  <w16cid:commentId w16cid:paraId="309D589B" w16cid:durableId="2360BBE5"/>
  <w16cid:commentId w16cid:paraId="6978FA97" w16cid:durableId="2360CB61"/>
  <w16cid:commentId w16cid:paraId="27864540" w16cid:durableId="2360C7FC"/>
  <w16cid:commentId w16cid:paraId="47C53F04" w16cid:durableId="2360CF45"/>
  <w16cid:commentId w16cid:paraId="1FB7BF3E" w16cid:durableId="2360CF76"/>
  <w16cid:commentId w16cid:paraId="03477F16" w16cid:durableId="2360D008"/>
  <w16cid:commentId w16cid:paraId="1883EA56" w16cid:durableId="2360CFF3"/>
  <w16cid:commentId w16cid:paraId="63E7DCC3" w16cid:durableId="2360D1F1"/>
  <w16cid:commentId w16cid:paraId="78A02C01" w16cid:durableId="2360D1D9"/>
  <w16cid:commentId w16cid:paraId="011239BB" w16cid:durableId="23614068"/>
  <w16cid:commentId w16cid:paraId="47FB4F0E" w16cid:durableId="2361F2B2"/>
  <w16cid:commentId w16cid:paraId="1380E69A" w16cid:durableId="235160C8"/>
  <w16cid:commentId w16cid:paraId="23F4913B" w16cid:durableId="7C709510"/>
  <w16cid:commentId w16cid:paraId="13FA71A9" w16cid:durableId="2361F50F"/>
  <w16cid:commentId w16cid:paraId="47BF1740" w16cid:durableId="2361F60A"/>
  <w16cid:commentId w16cid:paraId="34FA5E6A" w16cid:durableId="06D352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52E38" w:rsidP="00BA0A02" w:rsidRDefault="00752E38" w14:paraId="0A2F2FC5" w14:textId="77777777">
      <w:r>
        <w:separator/>
      </w:r>
    </w:p>
  </w:endnote>
  <w:endnote w:type="continuationSeparator" w:id="0">
    <w:p w:rsidR="00752E38" w:rsidP="00BA0A02" w:rsidRDefault="00752E38" w14:paraId="22E4FBD1" w14:textId="77777777">
      <w:r>
        <w:continuationSeparator/>
      </w:r>
    </w:p>
  </w:endnote>
  <w:endnote w:type="continuationNotice" w:id="1">
    <w:p w:rsidR="00752E38" w:rsidP="00BA0A02" w:rsidRDefault="00752E38" w14:paraId="3F48930B"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5275136"/>
      <w:docPartObj>
        <w:docPartGallery w:val="Page Numbers (Bottom of Page)"/>
        <w:docPartUnique/>
      </w:docPartObj>
    </w:sdtPr>
    <w:sdtEndPr>
      <w:rPr>
        <w:noProof/>
      </w:rPr>
    </w:sdtEndPr>
    <w:sdtContent>
      <w:p w:rsidR="002873CC" w:rsidRDefault="002873CC" w14:paraId="0EAB96DA" w14:textId="5201302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2873CC" w:rsidRDefault="002873CC" w14:paraId="3F95DA23"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52E38" w:rsidP="00BA0A02" w:rsidRDefault="00752E38" w14:paraId="5CD0A27D" w14:textId="77777777">
      <w:r>
        <w:separator/>
      </w:r>
    </w:p>
  </w:footnote>
  <w:footnote w:type="continuationSeparator" w:id="0">
    <w:p w:rsidR="00752E38" w:rsidP="00BA0A02" w:rsidRDefault="00752E38" w14:paraId="6D8C3F99" w14:textId="77777777">
      <w:r>
        <w:continuationSeparator/>
      </w:r>
    </w:p>
  </w:footnote>
  <w:footnote w:type="continuationNotice" w:id="1">
    <w:p w:rsidR="00752E38" w:rsidP="00BA0A02" w:rsidRDefault="00752E38" w14:paraId="57F00441" w14:textId="77777777"/>
  </w:footnote>
  <w:footnote w:id="2">
    <w:p w:rsidRPr="000F489B" w:rsidR="000F489B" w:rsidP="00BA0A02" w:rsidRDefault="000F489B" w14:paraId="66E7185E" w14:textId="2396FF8B">
      <w:pPr>
        <w:pStyle w:val="FootnoteText"/>
      </w:pPr>
      <w:r>
        <w:rPr>
          <w:rStyle w:val="FootnoteReference"/>
        </w:rPr>
        <w:footnoteRef/>
      </w:r>
      <w:r>
        <w:t xml:space="preserve"> corresponding author: </w:t>
      </w:r>
      <w:hyperlink w:history="1" r:id="rId1">
        <w:r w:rsidRPr="00C510B1">
          <w:rPr>
            <w:rStyle w:val="Hyperlink"/>
          </w:rPr>
          <w:t>raphael.nussbaumer@arocha.org</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hint="default" w:ascii="Symbol" w:hAnsi="Symbol"/>
      </w:rPr>
    </w:lvl>
    <w:lvl w:ilvl="1">
      <w:start w:val="1"/>
      <w:numFmt w:val="bullet"/>
      <w:lvlText w:val=""/>
      <w:lvlJc w:val="left"/>
      <w:pPr>
        <w:tabs>
          <w:tab w:val="num" w:pos="720"/>
        </w:tabs>
        <w:ind w:left="1080" w:hanging="360"/>
      </w:pPr>
      <w:rPr>
        <w:rFonts w:hint="default" w:ascii="Symbol" w:hAnsi="Symbol"/>
      </w:rPr>
    </w:lvl>
    <w:lvl w:ilvl="2">
      <w:start w:val="1"/>
      <w:numFmt w:val="bullet"/>
      <w:lvlText w:val="o"/>
      <w:lvlJc w:val="left"/>
      <w:pPr>
        <w:tabs>
          <w:tab w:val="num" w:pos="1440"/>
        </w:tabs>
        <w:ind w:left="1800" w:hanging="360"/>
      </w:pPr>
      <w:rPr>
        <w:rFonts w:hint="default" w:ascii="Courier New" w:hAnsi="Courier New"/>
      </w:rPr>
    </w:lvl>
    <w:lvl w:ilvl="3">
      <w:start w:val="1"/>
      <w:numFmt w:val="bullet"/>
      <w:lvlText w:val=""/>
      <w:lvlJc w:val="left"/>
      <w:pPr>
        <w:tabs>
          <w:tab w:val="num" w:pos="2160"/>
        </w:tabs>
        <w:ind w:left="2520" w:hanging="360"/>
      </w:pPr>
      <w:rPr>
        <w:rFonts w:hint="default" w:ascii="Wingdings" w:hAnsi="Wingdings"/>
      </w:rPr>
    </w:lvl>
    <w:lvl w:ilvl="4">
      <w:start w:val="1"/>
      <w:numFmt w:val="bullet"/>
      <w:lvlText w:val=""/>
      <w:lvlJc w:val="left"/>
      <w:pPr>
        <w:tabs>
          <w:tab w:val="num" w:pos="2880"/>
        </w:tabs>
        <w:ind w:left="3240" w:hanging="360"/>
      </w:pPr>
      <w:rPr>
        <w:rFonts w:hint="default" w:ascii="Wingdings" w:hAnsi="Wingdings"/>
      </w:rPr>
    </w:lvl>
    <w:lvl w:ilvl="5">
      <w:start w:val="1"/>
      <w:numFmt w:val="bullet"/>
      <w:lvlText w:val=""/>
      <w:lvlJc w:val="left"/>
      <w:pPr>
        <w:tabs>
          <w:tab w:val="num" w:pos="3600"/>
        </w:tabs>
        <w:ind w:left="3960" w:hanging="360"/>
      </w:pPr>
      <w:rPr>
        <w:rFonts w:hint="default" w:ascii="Symbol" w:hAnsi="Symbol"/>
      </w:rPr>
    </w:lvl>
    <w:lvl w:ilvl="6">
      <w:start w:val="1"/>
      <w:numFmt w:val="bullet"/>
      <w:lvlText w:val="o"/>
      <w:lvlJc w:val="left"/>
      <w:pPr>
        <w:tabs>
          <w:tab w:val="num" w:pos="4320"/>
        </w:tabs>
        <w:ind w:left="4680" w:hanging="360"/>
      </w:pPr>
      <w:rPr>
        <w:rFonts w:hint="default" w:ascii="Courier New" w:hAnsi="Courier New"/>
      </w:rPr>
    </w:lvl>
    <w:lvl w:ilvl="7">
      <w:start w:val="1"/>
      <w:numFmt w:val="bullet"/>
      <w:lvlText w:val=""/>
      <w:lvlJc w:val="left"/>
      <w:pPr>
        <w:tabs>
          <w:tab w:val="num" w:pos="5040"/>
        </w:tabs>
        <w:ind w:left="5400" w:hanging="360"/>
      </w:pPr>
      <w:rPr>
        <w:rFonts w:hint="default" w:ascii="Wingdings" w:hAnsi="Wingdings"/>
      </w:rPr>
    </w:lvl>
    <w:lvl w:ilvl="8">
      <w:start w:val="1"/>
      <w:numFmt w:val="bullet"/>
      <w:lvlText w:val=""/>
      <w:lvlJc w:val="left"/>
      <w:pPr>
        <w:tabs>
          <w:tab w:val="num" w:pos="5760"/>
        </w:tabs>
        <w:ind w:left="6120" w:hanging="360"/>
      </w:pPr>
      <w:rPr>
        <w:rFonts w:hint="default" w:ascii="Wingdings" w:hAnsi="Wingdings"/>
      </w:rPr>
    </w:lvl>
  </w:abstractNum>
  <w:abstractNum w:abstractNumId="1" w15:restartNumberingAfterBreak="0">
    <w:nsid w:val="FFFFFF7C"/>
    <w:multiLevelType w:val="hybridMultilevel"/>
    <w:tmpl w:val="B1FECAFE"/>
    <w:lvl w:ilvl="0" w:tplc="790073C2">
      <w:start w:val="1"/>
      <w:numFmt w:val="decimal"/>
      <w:lvlText w:val="%1."/>
      <w:lvlJc w:val="left"/>
      <w:pPr>
        <w:tabs>
          <w:tab w:val="num" w:pos="1492"/>
        </w:tabs>
        <w:ind w:left="1492" w:hanging="360"/>
      </w:pPr>
    </w:lvl>
    <w:lvl w:ilvl="1" w:tplc="56BA8410">
      <w:numFmt w:val="decimal"/>
      <w:lvlText w:val=""/>
      <w:lvlJc w:val="left"/>
    </w:lvl>
    <w:lvl w:ilvl="2" w:tplc="FA262F82">
      <w:numFmt w:val="decimal"/>
      <w:lvlText w:val=""/>
      <w:lvlJc w:val="left"/>
    </w:lvl>
    <w:lvl w:ilvl="3" w:tplc="1B40A5F0">
      <w:numFmt w:val="decimal"/>
      <w:lvlText w:val=""/>
      <w:lvlJc w:val="left"/>
    </w:lvl>
    <w:lvl w:ilvl="4" w:tplc="68F4C930">
      <w:numFmt w:val="decimal"/>
      <w:lvlText w:val=""/>
      <w:lvlJc w:val="left"/>
    </w:lvl>
    <w:lvl w:ilvl="5" w:tplc="EFC64414">
      <w:numFmt w:val="decimal"/>
      <w:lvlText w:val=""/>
      <w:lvlJc w:val="left"/>
    </w:lvl>
    <w:lvl w:ilvl="6" w:tplc="195C490A">
      <w:numFmt w:val="decimal"/>
      <w:lvlText w:val=""/>
      <w:lvlJc w:val="left"/>
    </w:lvl>
    <w:lvl w:ilvl="7" w:tplc="6C00BDF8">
      <w:numFmt w:val="decimal"/>
      <w:lvlText w:val=""/>
      <w:lvlJc w:val="left"/>
    </w:lvl>
    <w:lvl w:ilvl="8" w:tplc="7E8A06E0">
      <w:numFmt w:val="decimal"/>
      <w:lvlText w:val=""/>
      <w:lvlJc w:val="left"/>
    </w:lvl>
  </w:abstractNum>
  <w:abstractNum w:abstractNumId="2" w15:restartNumberingAfterBreak="0">
    <w:nsid w:val="FFFFFF7D"/>
    <w:multiLevelType w:val="hybridMultilevel"/>
    <w:tmpl w:val="7C74E2DA"/>
    <w:lvl w:ilvl="0" w:tplc="21E83B58">
      <w:start w:val="1"/>
      <w:numFmt w:val="decimal"/>
      <w:lvlText w:val="%1."/>
      <w:lvlJc w:val="left"/>
      <w:pPr>
        <w:tabs>
          <w:tab w:val="num" w:pos="1209"/>
        </w:tabs>
        <w:ind w:left="1209" w:hanging="360"/>
      </w:pPr>
    </w:lvl>
    <w:lvl w:ilvl="1" w:tplc="03004EBE">
      <w:numFmt w:val="decimal"/>
      <w:lvlText w:val=""/>
      <w:lvlJc w:val="left"/>
    </w:lvl>
    <w:lvl w:ilvl="2" w:tplc="279AC202">
      <w:numFmt w:val="decimal"/>
      <w:lvlText w:val=""/>
      <w:lvlJc w:val="left"/>
    </w:lvl>
    <w:lvl w:ilvl="3" w:tplc="3EBC3804">
      <w:numFmt w:val="decimal"/>
      <w:lvlText w:val=""/>
      <w:lvlJc w:val="left"/>
    </w:lvl>
    <w:lvl w:ilvl="4" w:tplc="6BAC1BD0">
      <w:numFmt w:val="decimal"/>
      <w:lvlText w:val=""/>
      <w:lvlJc w:val="left"/>
    </w:lvl>
    <w:lvl w:ilvl="5" w:tplc="678023BE">
      <w:numFmt w:val="decimal"/>
      <w:lvlText w:val=""/>
      <w:lvlJc w:val="left"/>
    </w:lvl>
    <w:lvl w:ilvl="6" w:tplc="76261EBA">
      <w:numFmt w:val="decimal"/>
      <w:lvlText w:val=""/>
      <w:lvlJc w:val="left"/>
    </w:lvl>
    <w:lvl w:ilvl="7" w:tplc="299464D2">
      <w:numFmt w:val="decimal"/>
      <w:lvlText w:val=""/>
      <w:lvlJc w:val="left"/>
    </w:lvl>
    <w:lvl w:ilvl="8" w:tplc="3EA6EABA">
      <w:numFmt w:val="decimal"/>
      <w:lvlText w:val=""/>
      <w:lvlJc w:val="left"/>
    </w:lvl>
  </w:abstractNum>
  <w:abstractNum w:abstractNumId="3" w15:restartNumberingAfterBreak="0">
    <w:nsid w:val="FFFFFF7E"/>
    <w:multiLevelType w:val="hybridMultilevel"/>
    <w:tmpl w:val="E8F228EA"/>
    <w:lvl w:ilvl="0" w:tplc="9E024DEE">
      <w:start w:val="1"/>
      <w:numFmt w:val="decimal"/>
      <w:lvlText w:val="%1."/>
      <w:lvlJc w:val="left"/>
      <w:pPr>
        <w:tabs>
          <w:tab w:val="num" w:pos="926"/>
        </w:tabs>
        <w:ind w:left="926" w:hanging="360"/>
      </w:pPr>
    </w:lvl>
    <w:lvl w:ilvl="1" w:tplc="FEEEB004">
      <w:numFmt w:val="decimal"/>
      <w:lvlText w:val=""/>
      <w:lvlJc w:val="left"/>
    </w:lvl>
    <w:lvl w:ilvl="2" w:tplc="25FA6C56">
      <w:numFmt w:val="decimal"/>
      <w:lvlText w:val=""/>
      <w:lvlJc w:val="left"/>
    </w:lvl>
    <w:lvl w:ilvl="3" w:tplc="A5E866EE">
      <w:numFmt w:val="decimal"/>
      <w:lvlText w:val=""/>
      <w:lvlJc w:val="left"/>
    </w:lvl>
    <w:lvl w:ilvl="4" w:tplc="44783F18">
      <w:numFmt w:val="decimal"/>
      <w:lvlText w:val=""/>
      <w:lvlJc w:val="left"/>
    </w:lvl>
    <w:lvl w:ilvl="5" w:tplc="02EEB552">
      <w:numFmt w:val="decimal"/>
      <w:lvlText w:val=""/>
      <w:lvlJc w:val="left"/>
    </w:lvl>
    <w:lvl w:ilvl="6" w:tplc="8BE0A7AC">
      <w:numFmt w:val="decimal"/>
      <w:lvlText w:val=""/>
      <w:lvlJc w:val="left"/>
    </w:lvl>
    <w:lvl w:ilvl="7" w:tplc="108AE5A4">
      <w:numFmt w:val="decimal"/>
      <w:lvlText w:val=""/>
      <w:lvlJc w:val="left"/>
    </w:lvl>
    <w:lvl w:ilvl="8" w:tplc="75D4C104">
      <w:numFmt w:val="decimal"/>
      <w:lvlText w:val=""/>
      <w:lvlJc w:val="left"/>
    </w:lvl>
  </w:abstractNum>
  <w:abstractNum w:abstractNumId="4" w15:restartNumberingAfterBreak="0">
    <w:nsid w:val="FFFFFF7F"/>
    <w:multiLevelType w:val="hybridMultilevel"/>
    <w:tmpl w:val="A274B1E8"/>
    <w:lvl w:ilvl="0" w:tplc="3EEC7672">
      <w:start w:val="1"/>
      <w:numFmt w:val="decimal"/>
      <w:lvlText w:val="%1."/>
      <w:lvlJc w:val="left"/>
      <w:pPr>
        <w:tabs>
          <w:tab w:val="num" w:pos="643"/>
        </w:tabs>
        <w:ind w:left="643" w:hanging="360"/>
      </w:pPr>
    </w:lvl>
    <w:lvl w:ilvl="1" w:tplc="75269F98">
      <w:numFmt w:val="decimal"/>
      <w:lvlText w:val=""/>
      <w:lvlJc w:val="left"/>
    </w:lvl>
    <w:lvl w:ilvl="2" w:tplc="2B7CA286">
      <w:numFmt w:val="decimal"/>
      <w:lvlText w:val=""/>
      <w:lvlJc w:val="left"/>
    </w:lvl>
    <w:lvl w:ilvl="3" w:tplc="70DE93C6">
      <w:numFmt w:val="decimal"/>
      <w:lvlText w:val=""/>
      <w:lvlJc w:val="left"/>
    </w:lvl>
    <w:lvl w:ilvl="4" w:tplc="7B6C5B3C">
      <w:numFmt w:val="decimal"/>
      <w:lvlText w:val=""/>
      <w:lvlJc w:val="left"/>
    </w:lvl>
    <w:lvl w:ilvl="5" w:tplc="8D8CCBDA">
      <w:numFmt w:val="decimal"/>
      <w:lvlText w:val=""/>
      <w:lvlJc w:val="left"/>
    </w:lvl>
    <w:lvl w:ilvl="6" w:tplc="E55E0A3C">
      <w:numFmt w:val="decimal"/>
      <w:lvlText w:val=""/>
      <w:lvlJc w:val="left"/>
    </w:lvl>
    <w:lvl w:ilvl="7" w:tplc="D9181556">
      <w:numFmt w:val="decimal"/>
      <w:lvlText w:val=""/>
      <w:lvlJc w:val="left"/>
    </w:lvl>
    <w:lvl w:ilvl="8" w:tplc="FDA0A06C">
      <w:numFmt w:val="decimal"/>
      <w:lvlText w:val=""/>
      <w:lvlJc w:val="left"/>
    </w:lvl>
  </w:abstractNum>
  <w:abstractNum w:abstractNumId="5" w15:restartNumberingAfterBreak="0">
    <w:nsid w:val="FFFFFF80"/>
    <w:multiLevelType w:val="hybridMultilevel"/>
    <w:tmpl w:val="D2442F12"/>
    <w:lvl w:ilvl="0" w:tplc="670EF9EE">
      <w:start w:val="1"/>
      <w:numFmt w:val="bullet"/>
      <w:lvlText w:val=""/>
      <w:lvlJc w:val="left"/>
      <w:pPr>
        <w:tabs>
          <w:tab w:val="num" w:pos="1492"/>
        </w:tabs>
        <w:ind w:left="1492" w:hanging="360"/>
      </w:pPr>
      <w:rPr>
        <w:rFonts w:hint="default" w:ascii="Symbol" w:hAnsi="Symbol"/>
      </w:rPr>
    </w:lvl>
    <w:lvl w:ilvl="1" w:tplc="D1240004">
      <w:numFmt w:val="decimal"/>
      <w:lvlText w:val=""/>
      <w:lvlJc w:val="left"/>
    </w:lvl>
    <w:lvl w:ilvl="2" w:tplc="EC32F0DC">
      <w:numFmt w:val="decimal"/>
      <w:lvlText w:val=""/>
      <w:lvlJc w:val="left"/>
    </w:lvl>
    <w:lvl w:ilvl="3" w:tplc="D8781F0A">
      <w:numFmt w:val="decimal"/>
      <w:lvlText w:val=""/>
      <w:lvlJc w:val="left"/>
    </w:lvl>
    <w:lvl w:ilvl="4" w:tplc="1B2A948E">
      <w:numFmt w:val="decimal"/>
      <w:lvlText w:val=""/>
      <w:lvlJc w:val="left"/>
    </w:lvl>
    <w:lvl w:ilvl="5" w:tplc="710C590E">
      <w:numFmt w:val="decimal"/>
      <w:lvlText w:val=""/>
      <w:lvlJc w:val="left"/>
    </w:lvl>
    <w:lvl w:ilvl="6" w:tplc="DBB400B4">
      <w:numFmt w:val="decimal"/>
      <w:lvlText w:val=""/>
      <w:lvlJc w:val="left"/>
    </w:lvl>
    <w:lvl w:ilvl="7" w:tplc="653E68C8">
      <w:numFmt w:val="decimal"/>
      <w:lvlText w:val=""/>
      <w:lvlJc w:val="left"/>
    </w:lvl>
    <w:lvl w:ilvl="8" w:tplc="1EFAD512">
      <w:numFmt w:val="decimal"/>
      <w:lvlText w:val=""/>
      <w:lvlJc w:val="left"/>
    </w:lvl>
  </w:abstractNum>
  <w:abstractNum w:abstractNumId="6" w15:restartNumberingAfterBreak="0">
    <w:nsid w:val="FFFFFF81"/>
    <w:multiLevelType w:val="hybridMultilevel"/>
    <w:tmpl w:val="79147BCA"/>
    <w:lvl w:ilvl="0" w:tplc="B8F076F6">
      <w:start w:val="1"/>
      <w:numFmt w:val="bullet"/>
      <w:lvlText w:val=""/>
      <w:lvlJc w:val="left"/>
      <w:pPr>
        <w:tabs>
          <w:tab w:val="num" w:pos="1209"/>
        </w:tabs>
        <w:ind w:left="1209" w:hanging="360"/>
      </w:pPr>
      <w:rPr>
        <w:rFonts w:hint="default" w:ascii="Symbol" w:hAnsi="Symbol"/>
      </w:rPr>
    </w:lvl>
    <w:lvl w:ilvl="1" w:tplc="4036C612">
      <w:numFmt w:val="decimal"/>
      <w:lvlText w:val=""/>
      <w:lvlJc w:val="left"/>
    </w:lvl>
    <w:lvl w:ilvl="2" w:tplc="397A6612">
      <w:numFmt w:val="decimal"/>
      <w:lvlText w:val=""/>
      <w:lvlJc w:val="left"/>
    </w:lvl>
    <w:lvl w:ilvl="3" w:tplc="3C32D078">
      <w:numFmt w:val="decimal"/>
      <w:lvlText w:val=""/>
      <w:lvlJc w:val="left"/>
    </w:lvl>
    <w:lvl w:ilvl="4" w:tplc="1020DDA8">
      <w:numFmt w:val="decimal"/>
      <w:lvlText w:val=""/>
      <w:lvlJc w:val="left"/>
    </w:lvl>
    <w:lvl w:ilvl="5" w:tplc="2526792C">
      <w:numFmt w:val="decimal"/>
      <w:lvlText w:val=""/>
      <w:lvlJc w:val="left"/>
    </w:lvl>
    <w:lvl w:ilvl="6" w:tplc="33D83F4A">
      <w:numFmt w:val="decimal"/>
      <w:lvlText w:val=""/>
      <w:lvlJc w:val="left"/>
    </w:lvl>
    <w:lvl w:ilvl="7" w:tplc="748E06EE">
      <w:numFmt w:val="decimal"/>
      <w:lvlText w:val=""/>
      <w:lvlJc w:val="left"/>
    </w:lvl>
    <w:lvl w:ilvl="8" w:tplc="2D34A6B8">
      <w:numFmt w:val="decimal"/>
      <w:lvlText w:val=""/>
      <w:lvlJc w:val="left"/>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hint="default" w:ascii="Symbol" w:hAnsi="Symbol"/>
      </w:rPr>
    </w:lvl>
  </w:abstractNum>
  <w:abstractNum w:abstractNumId="8" w15:restartNumberingAfterBreak="0">
    <w:nsid w:val="FFFFFF83"/>
    <w:multiLevelType w:val="hybridMultilevel"/>
    <w:tmpl w:val="34C6DA04"/>
    <w:lvl w:ilvl="0" w:tplc="6E16B7CC">
      <w:start w:val="1"/>
      <w:numFmt w:val="bullet"/>
      <w:lvlText w:val=""/>
      <w:lvlJc w:val="left"/>
      <w:pPr>
        <w:tabs>
          <w:tab w:val="num" w:pos="643"/>
        </w:tabs>
        <w:ind w:left="643" w:hanging="360"/>
      </w:pPr>
      <w:rPr>
        <w:rFonts w:hint="default" w:ascii="Symbol" w:hAnsi="Symbol"/>
      </w:rPr>
    </w:lvl>
    <w:lvl w:ilvl="1" w:tplc="9DA08130">
      <w:numFmt w:val="decimal"/>
      <w:lvlText w:val=""/>
      <w:lvlJc w:val="left"/>
    </w:lvl>
    <w:lvl w:ilvl="2" w:tplc="A8485CBC">
      <w:numFmt w:val="decimal"/>
      <w:lvlText w:val=""/>
      <w:lvlJc w:val="left"/>
    </w:lvl>
    <w:lvl w:ilvl="3" w:tplc="15C45872">
      <w:numFmt w:val="decimal"/>
      <w:lvlText w:val=""/>
      <w:lvlJc w:val="left"/>
    </w:lvl>
    <w:lvl w:ilvl="4" w:tplc="73A88E44">
      <w:numFmt w:val="decimal"/>
      <w:lvlText w:val=""/>
      <w:lvlJc w:val="left"/>
    </w:lvl>
    <w:lvl w:ilvl="5" w:tplc="5EC8776A">
      <w:numFmt w:val="decimal"/>
      <w:lvlText w:val=""/>
      <w:lvlJc w:val="left"/>
    </w:lvl>
    <w:lvl w:ilvl="6" w:tplc="BD28583E">
      <w:numFmt w:val="decimal"/>
      <w:lvlText w:val=""/>
      <w:lvlJc w:val="left"/>
    </w:lvl>
    <w:lvl w:ilvl="7" w:tplc="AB185400">
      <w:numFmt w:val="decimal"/>
      <w:lvlText w:val=""/>
      <w:lvlJc w:val="left"/>
    </w:lvl>
    <w:lvl w:ilvl="8" w:tplc="1122B402">
      <w:numFmt w:val="decimal"/>
      <w:lvlText w:val=""/>
      <w:lvlJc w:val="left"/>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hybridMultilevel"/>
    <w:tmpl w:val="5DC819AE"/>
    <w:lvl w:ilvl="0" w:tplc="46EEA2A0">
      <w:start w:val="1"/>
      <w:numFmt w:val="bullet"/>
      <w:lvlText w:val=""/>
      <w:lvlJc w:val="left"/>
      <w:pPr>
        <w:tabs>
          <w:tab w:val="num" w:pos="360"/>
        </w:tabs>
        <w:ind w:left="360" w:hanging="360"/>
      </w:pPr>
      <w:rPr>
        <w:rFonts w:hint="default" w:ascii="Symbol" w:hAnsi="Symbol"/>
      </w:rPr>
    </w:lvl>
    <w:lvl w:ilvl="1" w:tplc="7D8E4182">
      <w:numFmt w:val="decimal"/>
      <w:lvlText w:val=""/>
      <w:lvlJc w:val="left"/>
    </w:lvl>
    <w:lvl w:ilvl="2" w:tplc="6F14C628">
      <w:numFmt w:val="decimal"/>
      <w:lvlText w:val=""/>
      <w:lvlJc w:val="left"/>
    </w:lvl>
    <w:lvl w:ilvl="3" w:tplc="9D683AD6">
      <w:numFmt w:val="decimal"/>
      <w:lvlText w:val=""/>
      <w:lvlJc w:val="left"/>
    </w:lvl>
    <w:lvl w:ilvl="4" w:tplc="97702F34">
      <w:numFmt w:val="decimal"/>
      <w:lvlText w:val=""/>
      <w:lvlJc w:val="left"/>
    </w:lvl>
    <w:lvl w:ilvl="5" w:tplc="22E64888">
      <w:numFmt w:val="decimal"/>
      <w:lvlText w:val=""/>
      <w:lvlJc w:val="left"/>
    </w:lvl>
    <w:lvl w:ilvl="6" w:tplc="08B8F7F6">
      <w:numFmt w:val="decimal"/>
      <w:lvlText w:val=""/>
      <w:lvlJc w:val="left"/>
    </w:lvl>
    <w:lvl w:ilvl="7" w:tplc="3EB65BA0">
      <w:numFmt w:val="decimal"/>
      <w:lvlText w:val=""/>
      <w:lvlJc w:val="left"/>
    </w:lvl>
    <w:lvl w:ilvl="8" w:tplc="77020FBA">
      <w:numFmt w:val="decimal"/>
      <w:lvlText w:val=""/>
      <w:lvlJc w:val="left"/>
    </w:lvl>
  </w:abstractNum>
  <w:abstractNum w:abstractNumId="11" w15:restartNumberingAfterBreak="0">
    <w:nsid w:val="05CC0843"/>
    <w:multiLevelType w:val="hybridMultilevel"/>
    <w:tmpl w:val="9426EBB6"/>
    <w:lvl w:ilvl="0" w:tplc="8D78D9C2">
      <w:start w:val="1"/>
      <w:numFmt w:val="decimal"/>
      <w:lvlText w:val="(%1)"/>
      <w:lvlJc w:val="right"/>
      <w:pPr>
        <w:ind w:left="720" w:hanging="181"/>
      </w:pPr>
      <w:rPr>
        <w:rFonts w:hint="default"/>
      </w:rPr>
    </w:lvl>
    <w:lvl w:ilvl="1" w:tplc="81A4FC04">
      <w:start w:val="1"/>
      <w:numFmt w:val="lowerLetter"/>
      <w:lvlText w:val="%2."/>
      <w:lvlJc w:val="left"/>
      <w:pPr>
        <w:ind w:left="1440" w:hanging="360"/>
      </w:pPr>
    </w:lvl>
    <w:lvl w:ilvl="2" w:tplc="BD087B5A">
      <w:start w:val="1"/>
      <w:numFmt w:val="lowerRoman"/>
      <w:lvlText w:val="%3."/>
      <w:lvlJc w:val="right"/>
      <w:pPr>
        <w:ind w:left="2160" w:hanging="180"/>
      </w:pPr>
    </w:lvl>
    <w:lvl w:ilvl="3" w:tplc="91C0DF90">
      <w:start w:val="1"/>
      <w:numFmt w:val="decimal"/>
      <w:lvlText w:val="%4."/>
      <w:lvlJc w:val="left"/>
      <w:pPr>
        <w:ind w:left="2880" w:hanging="360"/>
      </w:pPr>
    </w:lvl>
    <w:lvl w:ilvl="4" w:tplc="34D063B4">
      <w:start w:val="1"/>
      <w:numFmt w:val="lowerLetter"/>
      <w:lvlText w:val="%5."/>
      <w:lvlJc w:val="left"/>
      <w:pPr>
        <w:ind w:left="3600" w:hanging="360"/>
      </w:pPr>
    </w:lvl>
    <w:lvl w:ilvl="5" w:tplc="87763B1C">
      <w:start w:val="1"/>
      <w:numFmt w:val="lowerRoman"/>
      <w:lvlText w:val="%6."/>
      <w:lvlJc w:val="right"/>
      <w:pPr>
        <w:ind w:left="4320" w:hanging="180"/>
      </w:pPr>
    </w:lvl>
    <w:lvl w:ilvl="6" w:tplc="FD22C84C">
      <w:start w:val="1"/>
      <w:numFmt w:val="decimal"/>
      <w:lvlText w:val="%7."/>
      <w:lvlJc w:val="left"/>
      <w:pPr>
        <w:ind w:left="5040" w:hanging="360"/>
      </w:pPr>
    </w:lvl>
    <w:lvl w:ilvl="7" w:tplc="B9162836">
      <w:start w:val="1"/>
      <w:numFmt w:val="lowerLetter"/>
      <w:lvlText w:val="%8."/>
      <w:lvlJc w:val="left"/>
      <w:pPr>
        <w:ind w:left="5760" w:hanging="360"/>
      </w:pPr>
    </w:lvl>
    <w:lvl w:ilvl="8" w:tplc="17ACA984">
      <w:start w:val="1"/>
      <w:numFmt w:val="lowerRoman"/>
      <w:lvlText w:val="%9."/>
      <w:lvlJc w:val="right"/>
      <w:pPr>
        <w:ind w:left="6480" w:hanging="180"/>
      </w:pPr>
    </w:lvl>
  </w:abstractNum>
  <w:abstractNum w:abstractNumId="12" w15:restartNumberingAfterBreak="0">
    <w:nsid w:val="0A756432"/>
    <w:multiLevelType w:val="hybridMultilevel"/>
    <w:tmpl w:val="BA04C07E"/>
    <w:lvl w:ilvl="0" w:tplc="5BC4D264">
      <w:start w:val="1"/>
      <w:numFmt w:val="decimal"/>
      <w:pStyle w:val="Heading2SM"/>
      <w:lvlText w:val="SM%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D0E7653"/>
    <w:multiLevelType w:val="hybridMultilevel"/>
    <w:tmpl w:val="0409001D"/>
    <w:lvl w:ilvl="0" w:tplc="EA705982">
      <w:start w:val="1"/>
      <w:numFmt w:val="decimal"/>
      <w:lvlText w:val="%1)"/>
      <w:lvlJc w:val="left"/>
      <w:pPr>
        <w:ind w:left="360" w:hanging="360"/>
      </w:pPr>
    </w:lvl>
    <w:lvl w:ilvl="1" w:tplc="2626DBD6">
      <w:start w:val="1"/>
      <w:numFmt w:val="lowerLetter"/>
      <w:lvlText w:val="%2)"/>
      <w:lvlJc w:val="left"/>
      <w:pPr>
        <w:ind w:left="720" w:hanging="360"/>
      </w:pPr>
    </w:lvl>
    <w:lvl w:ilvl="2" w:tplc="3916760A">
      <w:start w:val="1"/>
      <w:numFmt w:val="lowerRoman"/>
      <w:lvlText w:val="%3)"/>
      <w:lvlJc w:val="left"/>
      <w:pPr>
        <w:ind w:left="1080" w:hanging="360"/>
      </w:pPr>
    </w:lvl>
    <w:lvl w:ilvl="3" w:tplc="E4BEDEE4">
      <w:start w:val="1"/>
      <w:numFmt w:val="decimal"/>
      <w:lvlText w:val="(%4)"/>
      <w:lvlJc w:val="left"/>
      <w:pPr>
        <w:ind w:left="1440" w:hanging="360"/>
      </w:pPr>
    </w:lvl>
    <w:lvl w:ilvl="4" w:tplc="59A2088C">
      <w:start w:val="1"/>
      <w:numFmt w:val="lowerLetter"/>
      <w:lvlText w:val="(%5)"/>
      <w:lvlJc w:val="left"/>
      <w:pPr>
        <w:ind w:left="1800" w:hanging="360"/>
      </w:pPr>
    </w:lvl>
    <w:lvl w:ilvl="5" w:tplc="6590D26E">
      <w:start w:val="1"/>
      <w:numFmt w:val="lowerRoman"/>
      <w:lvlText w:val="(%6)"/>
      <w:lvlJc w:val="left"/>
      <w:pPr>
        <w:ind w:left="2160" w:hanging="360"/>
      </w:pPr>
    </w:lvl>
    <w:lvl w:ilvl="6" w:tplc="672C9E28">
      <w:start w:val="1"/>
      <w:numFmt w:val="decimal"/>
      <w:lvlText w:val="%7."/>
      <w:lvlJc w:val="left"/>
      <w:pPr>
        <w:ind w:left="2520" w:hanging="360"/>
      </w:pPr>
    </w:lvl>
    <w:lvl w:ilvl="7" w:tplc="D96A3A42">
      <w:start w:val="1"/>
      <w:numFmt w:val="lowerLetter"/>
      <w:lvlText w:val="%8."/>
      <w:lvlJc w:val="left"/>
      <w:pPr>
        <w:ind w:left="2880" w:hanging="360"/>
      </w:pPr>
    </w:lvl>
    <w:lvl w:ilvl="8" w:tplc="4BEE651C">
      <w:start w:val="1"/>
      <w:numFmt w:val="lowerRoman"/>
      <w:lvlText w:val="%9."/>
      <w:lvlJc w:val="left"/>
      <w:pPr>
        <w:ind w:left="3240" w:hanging="360"/>
      </w:pPr>
    </w:lvl>
  </w:abstractNum>
  <w:abstractNum w:abstractNumId="14" w15:restartNumberingAfterBreak="0">
    <w:nsid w:val="16056175"/>
    <w:multiLevelType w:val="hybridMultilevel"/>
    <w:tmpl w:val="C9542E9C"/>
    <w:lvl w:ilvl="0" w:tplc="01AEE938">
      <w:numFmt w:val="bullet"/>
      <w:lvlText w:val="-"/>
      <w:lvlJc w:val="left"/>
      <w:pPr>
        <w:ind w:left="720" w:hanging="360"/>
      </w:pPr>
      <w:rPr>
        <w:rFonts w:hint="default" w:ascii="Times New Roman" w:hAnsi="Times New Roman" w:eastAsia="Times New Roman" w:cs="Times New Roman"/>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5" w15:restartNumberingAfterBreak="0">
    <w:nsid w:val="1F413159"/>
    <w:multiLevelType w:val="hybridMultilevel"/>
    <w:tmpl w:val="30C08770"/>
    <w:lvl w:ilvl="0" w:tplc="9DD81994">
      <w:start w:val="1"/>
      <w:numFmt w:val="decimal"/>
      <w:lvlText w:val="(%1)"/>
      <w:lvlJc w:val="right"/>
      <w:pPr>
        <w:ind w:left="720" w:hanging="153"/>
      </w:pPr>
      <w:rPr>
        <w:rFonts w:hint="default"/>
      </w:rPr>
    </w:lvl>
    <w:lvl w:ilvl="1" w:tplc="B888CC18">
      <w:start w:val="1"/>
      <w:numFmt w:val="lowerLetter"/>
      <w:lvlText w:val="%2."/>
      <w:lvlJc w:val="left"/>
      <w:pPr>
        <w:ind w:left="1440" w:hanging="360"/>
      </w:pPr>
    </w:lvl>
    <w:lvl w:ilvl="2" w:tplc="728AB122">
      <w:start w:val="1"/>
      <w:numFmt w:val="lowerRoman"/>
      <w:lvlText w:val="%3."/>
      <w:lvlJc w:val="right"/>
      <w:pPr>
        <w:ind w:left="2160" w:hanging="180"/>
      </w:pPr>
    </w:lvl>
    <w:lvl w:ilvl="3" w:tplc="103E92AA">
      <w:start w:val="1"/>
      <w:numFmt w:val="decimal"/>
      <w:lvlText w:val="%4."/>
      <w:lvlJc w:val="left"/>
      <w:pPr>
        <w:ind w:left="2880" w:hanging="360"/>
      </w:pPr>
    </w:lvl>
    <w:lvl w:ilvl="4" w:tplc="0E1CC1B6">
      <w:start w:val="1"/>
      <w:numFmt w:val="lowerLetter"/>
      <w:lvlText w:val="%5."/>
      <w:lvlJc w:val="left"/>
      <w:pPr>
        <w:ind w:left="3600" w:hanging="360"/>
      </w:pPr>
    </w:lvl>
    <w:lvl w:ilvl="5" w:tplc="12FCC37A">
      <w:start w:val="1"/>
      <w:numFmt w:val="lowerRoman"/>
      <w:lvlText w:val="%6."/>
      <w:lvlJc w:val="right"/>
      <w:pPr>
        <w:ind w:left="4320" w:hanging="180"/>
      </w:pPr>
    </w:lvl>
    <w:lvl w:ilvl="6" w:tplc="B0A0A10E">
      <w:start w:val="1"/>
      <w:numFmt w:val="decimal"/>
      <w:lvlText w:val="%7."/>
      <w:lvlJc w:val="left"/>
      <w:pPr>
        <w:ind w:left="5040" w:hanging="360"/>
      </w:pPr>
    </w:lvl>
    <w:lvl w:ilvl="7" w:tplc="44AA8970">
      <w:start w:val="1"/>
      <w:numFmt w:val="lowerLetter"/>
      <w:lvlText w:val="%8."/>
      <w:lvlJc w:val="left"/>
      <w:pPr>
        <w:ind w:left="5760" w:hanging="360"/>
      </w:pPr>
    </w:lvl>
    <w:lvl w:ilvl="8" w:tplc="15C6BB1C">
      <w:start w:val="1"/>
      <w:numFmt w:val="lowerRoman"/>
      <w:lvlText w:val="%9."/>
      <w:lvlJc w:val="right"/>
      <w:pPr>
        <w:ind w:left="6480" w:hanging="180"/>
      </w:pPr>
    </w:lvl>
  </w:abstractNum>
  <w:abstractNum w:abstractNumId="16" w15:restartNumberingAfterBreak="0">
    <w:nsid w:val="1FBD58E1"/>
    <w:multiLevelType w:val="hybridMultilevel"/>
    <w:tmpl w:val="1B88B870"/>
    <w:lvl w:ilvl="0" w:tplc="C1402688">
      <w:start w:val="1"/>
      <w:numFmt w:val="decimal"/>
      <w:lvlText w:val="(%1)"/>
      <w:lvlJc w:val="left"/>
      <w:pPr>
        <w:ind w:left="720" w:hanging="360"/>
      </w:pPr>
      <w:rPr>
        <w:rFonts w:hint="default"/>
      </w:rPr>
    </w:lvl>
    <w:lvl w:ilvl="1" w:tplc="8C726C2C">
      <w:start w:val="1"/>
      <w:numFmt w:val="lowerLetter"/>
      <w:lvlText w:val="%2."/>
      <w:lvlJc w:val="left"/>
      <w:pPr>
        <w:ind w:left="1440" w:hanging="360"/>
      </w:pPr>
    </w:lvl>
    <w:lvl w:ilvl="2" w:tplc="49F80244">
      <w:start w:val="1"/>
      <w:numFmt w:val="lowerRoman"/>
      <w:lvlText w:val="%3."/>
      <w:lvlJc w:val="right"/>
      <w:pPr>
        <w:ind w:left="2160" w:hanging="180"/>
      </w:pPr>
    </w:lvl>
    <w:lvl w:ilvl="3" w:tplc="3D3453D4">
      <w:start w:val="1"/>
      <w:numFmt w:val="decimal"/>
      <w:lvlText w:val="%4."/>
      <w:lvlJc w:val="left"/>
      <w:pPr>
        <w:ind w:left="2880" w:hanging="360"/>
      </w:pPr>
    </w:lvl>
    <w:lvl w:ilvl="4" w:tplc="86201F34">
      <w:start w:val="1"/>
      <w:numFmt w:val="lowerLetter"/>
      <w:lvlText w:val="%5."/>
      <w:lvlJc w:val="left"/>
      <w:pPr>
        <w:ind w:left="3600" w:hanging="360"/>
      </w:pPr>
    </w:lvl>
    <w:lvl w:ilvl="5" w:tplc="5D0CE8F8">
      <w:start w:val="1"/>
      <w:numFmt w:val="lowerRoman"/>
      <w:lvlText w:val="%6."/>
      <w:lvlJc w:val="right"/>
      <w:pPr>
        <w:ind w:left="4320" w:hanging="180"/>
      </w:pPr>
    </w:lvl>
    <w:lvl w:ilvl="6" w:tplc="F948D1A6">
      <w:start w:val="1"/>
      <w:numFmt w:val="decimal"/>
      <w:lvlText w:val="%7."/>
      <w:lvlJc w:val="left"/>
      <w:pPr>
        <w:ind w:left="5040" w:hanging="360"/>
      </w:pPr>
    </w:lvl>
    <w:lvl w:ilvl="7" w:tplc="7AAA6656">
      <w:start w:val="1"/>
      <w:numFmt w:val="lowerLetter"/>
      <w:lvlText w:val="%8."/>
      <w:lvlJc w:val="left"/>
      <w:pPr>
        <w:ind w:left="5760" w:hanging="360"/>
      </w:pPr>
    </w:lvl>
    <w:lvl w:ilvl="8" w:tplc="50507FCC">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29BA7393"/>
    <w:multiLevelType w:val="multilevel"/>
    <w:tmpl w:val="011040F6"/>
    <w:lvl w:ilvl="0" w:tplc="3B906682">
      <w:numFmt w:val="bullet"/>
      <w:lvlText w:val="-"/>
      <w:lvlJc w:val="left"/>
      <w:pPr>
        <w:ind w:left="720" w:hanging="360"/>
      </w:pPr>
      <w:rPr>
        <w:rFonts w:hint="default" w:ascii="Times New Roman" w:hAnsi="Times New Roman" w:eastAsia="Times New Roman" w:cs="Times New Roman"/>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9" w15:restartNumberingAfterBreak="0">
    <w:nsid w:val="389B5003"/>
    <w:multiLevelType w:val="hybridMultilevel"/>
    <w:tmpl w:val="DD5255FA"/>
    <w:lvl w:ilvl="0" w:tplc="40F2E84A">
      <w:start w:val="1"/>
      <w:numFmt w:val="decimal"/>
      <w:lvlText w:val="(%1)"/>
      <w:lvlJc w:val="left"/>
      <w:pPr>
        <w:ind w:left="720" w:hanging="454"/>
      </w:pPr>
      <w:rPr>
        <w:rFonts w:hint="default"/>
      </w:rPr>
    </w:lvl>
    <w:lvl w:ilvl="1" w:tplc="107EF28C">
      <w:start w:val="1"/>
      <w:numFmt w:val="lowerLetter"/>
      <w:lvlText w:val="%2."/>
      <w:lvlJc w:val="left"/>
      <w:pPr>
        <w:ind w:left="1440" w:hanging="360"/>
      </w:pPr>
    </w:lvl>
    <w:lvl w:ilvl="2" w:tplc="96B40362">
      <w:start w:val="1"/>
      <w:numFmt w:val="lowerRoman"/>
      <w:lvlText w:val="%3."/>
      <w:lvlJc w:val="right"/>
      <w:pPr>
        <w:ind w:left="2160" w:hanging="180"/>
      </w:pPr>
    </w:lvl>
    <w:lvl w:ilvl="3" w:tplc="1124198A">
      <w:start w:val="1"/>
      <w:numFmt w:val="decimal"/>
      <w:lvlText w:val="%4."/>
      <w:lvlJc w:val="left"/>
      <w:pPr>
        <w:ind w:left="2880" w:hanging="360"/>
      </w:pPr>
    </w:lvl>
    <w:lvl w:ilvl="4" w:tplc="2F3C57FA">
      <w:start w:val="1"/>
      <w:numFmt w:val="lowerLetter"/>
      <w:lvlText w:val="%5."/>
      <w:lvlJc w:val="left"/>
      <w:pPr>
        <w:ind w:left="3600" w:hanging="360"/>
      </w:pPr>
    </w:lvl>
    <w:lvl w:ilvl="5" w:tplc="AADAF4F8">
      <w:start w:val="1"/>
      <w:numFmt w:val="lowerRoman"/>
      <w:lvlText w:val="%6."/>
      <w:lvlJc w:val="right"/>
      <w:pPr>
        <w:ind w:left="4320" w:hanging="180"/>
      </w:pPr>
    </w:lvl>
    <w:lvl w:ilvl="6" w:tplc="93CA4854">
      <w:start w:val="1"/>
      <w:numFmt w:val="decimal"/>
      <w:lvlText w:val="%7."/>
      <w:lvlJc w:val="left"/>
      <w:pPr>
        <w:ind w:left="5040" w:hanging="360"/>
      </w:pPr>
    </w:lvl>
    <w:lvl w:ilvl="7" w:tplc="26C0E94E">
      <w:start w:val="1"/>
      <w:numFmt w:val="lowerLetter"/>
      <w:lvlText w:val="%8."/>
      <w:lvlJc w:val="left"/>
      <w:pPr>
        <w:ind w:left="5760" w:hanging="360"/>
      </w:pPr>
    </w:lvl>
    <w:lvl w:ilvl="8" w:tplc="16EEFAC4">
      <w:start w:val="1"/>
      <w:numFmt w:val="lowerRoman"/>
      <w:lvlText w:val="%9."/>
      <w:lvlJc w:val="right"/>
      <w:pPr>
        <w:ind w:left="6480" w:hanging="180"/>
      </w:pPr>
    </w:lvl>
  </w:abstractNum>
  <w:abstractNum w:abstractNumId="20" w15:restartNumberingAfterBreak="0">
    <w:nsid w:val="38E55AA8"/>
    <w:multiLevelType w:val="hybridMultilevel"/>
    <w:tmpl w:val="5EB6F50E"/>
    <w:lvl w:ilvl="0" w:tplc="08090011">
      <w:start w:val="1"/>
      <w:numFmt w:val="decimal"/>
      <w:lvlText w:val="%1)"/>
      <w:lvlJc w:val="left"/>
      <w:pPr>
        <w:ind w:left="720" w:hanging="360"/>
      </w:pPr>
      <w:rPr>
        <w:rFonts w:hint="default"/>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3E980CDA"/>
    <w:multiLevelType w:val="hybridMultilevel"/>
    <w:tmpl w:val="6D12EB6A"/>
    <w:lvl w:ilvl="0" w:tplc="08090017">
      <w:start w:val="1"/>
      <w:numFmt w:val="lowerLetter"/>
      <w:lvlText w:val="%1)"/>
      <w:lvlJc w:val="left"/>
      <w:pPr>
        <w:ind w:left="720" w:hanging="360"/>
      </w:pPr>
      <w:rPr>
        <w:rFonts w:hint="default"/>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4" w15:restartNumberingAfterBreak="0">
    <w:nsid w:val="432D676F"/>
    <w:multiLevelType w:val="hybridMultilevel"/>
    <w:tmpl w:val="97063820"/>
    <w:lvl w:ilvl="0" w:tplc="8CC25DA2">
      <w:numFmt w:val="bullet"/>
      <w:lvlText w:val="-"/>
      <w:lvlJc w:val="left"/>
      <w:pPr>
        <w:ind w:left="720" w:hanging="360"/>
      </w:pPr>
      <w:rPr>
        <w:rFonts w:hint="default" w:ascii="Times New Roman" w:hAnsi="Times New Roman" w:eastAsia="Times New Roman" w:cs="Times New Roman"/>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5" w15:restartNumberingAfterBreak="0">
    <w:nsid w:val="4D805D35"/>
    <w:multiLevelType w:val="hybridMultilevel"/>
    <w:tmpl w:val="04EC4C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838135E"/>
    <w:multiLevelType w:val="hybridMultilevel"/>
    <w:tmpl w:val="68EEE13A"/>
    <w:lvl w:ilvl="0" w:tplc="08090001">
      <w:start w:val="1"/>
      <w:numFmt w:val="bullet"/>
      <w:lvlText w:val=""/>
      <w:lvlJc w:val="left"/>
      <w:pPr>
        <w:tabs>
          <w:tab w:val="num" w:pos="720"/>
        </w:tabs>
        <w:ind w:left="720" w:hanging="360"/>
      </w:pPr>
      <w:rPr>
        <w:rFonts w:hint="default" w:ascii="Symbol" w:hAnsi="Symbol"/>
      </w:rPr>
    </w:lvl>
    <w:lvl w:ilvl="1" w:tplc="08090003" w:tentative="1">
      <w:start w:val="1"/>
      <w:numFmt w:val="bullet"/>
      <w:lvlText w:val="o"/>
      <w:lvlJc w:val="left"/>
      <w:pPr>
        <w:tabs>
          <w:tab w:val="num" w:pos="1440"/>
        </w:tabs>
        <w:ind w:left="1440" w:hanging="360"/>
      </w:pPr>
      <w:rPr>
        <w:rFonts w:hint="default" w:ascii="Courier New" w:hAnsi="Courier New" w:cs="Arial"/>
      </w:rPr>
    </w:lvl>
    <w:lvl w:ilvl="2" w:tplc="08090005" w:tentative="1">
      <w:start w:val="1"/>
      <w:numFmt w:val="bullet"/>
      <w:lvlText w:val=""/>
      <w:lvlJc w:val="left"/>
      <w:pPr>
        <w:tabs>
          <w:tab w:val="num" w:pos="2160"/>
        </w:tabs>
        <w:ind w:left="2160" w:hanging="360"/>
      </w:pPr>
      <w:rPr>
        <w:rFonts w:hint="default" w:ascii="Wingdings" w:hAnsi="Wingdings"/>
      </w:rPr>
    </w:lvl>
    <w:lvl w:ilvl="3" w:tplc="08090001" w:tentative="1">
      <w:start w:val="1"/>
      <w:numFmt w:val="bullet"/>
      <w:lvlText w:val=""/>
      <w:lvlJc w:val="left"/>
      <w:pPr>
        <w:tabs>
          <w:tab w:val="num" w:pos="2880"/>
        </w:tabs>
        <w:ind w:left="2880" w:hanging="360"/>
      </w:pPr>
      <w:rPr>
        <w:rFonts w:hint="default" w:ascii="Symbol" w:hAnsi="Symbol"/>
      </w:rPr>
    </w:lvl>
    <w:lvl w:ilvl="4" w:tplc="08090003" w:tentative="1">
      <w:start w:val="1"/>
      <w:numFmt w:val="bullet"/>
      <w:lvlText w:val="o"/>
      <w:lvlJc w:val="left"/>
      <w:pPr>
        <w:tabs>
          <w:tab w:val="num" w:pos="3600"/>
        </w:tabs>
        <w:ind w:left="3600" w:hanging="360"/>
      </w:pPr>
      <w:rPr>
        <w:rFonts w:hint="default" w:ascii="Courier New" w:hAnsi="Courier New" w:cs="Arial"/>
      </w:rPr>
    </w:lvl>
    <w:lvl w:ilvl="5" w:tplc="08090005" w:tentative="1">
      <w:start w:val="1"/>
      <w:numFmt w:val="bullet"/>
      <w:lvlText w:val=""/>
      <w:lvlJc w:val="left"/>
      <w:pPr>
        <w:tabs>
          <w:tab w:val="num" w:pos="4320"/>
        </w:tabs>
        <w:ind w:left="4320" w:hanging="360"/>
      </w:pPr>
      <w:rPr>
        <w:rFonts w:hint="default" w:ascii="Wingdings" w:hAnsi="Wingdings"/>
      </w:rPr>
    </w:lvl>
    <w:lvl w:ilvl="6" w:tplc="08090001" w:tentative="1">
      <w:start w:val="1"/>
      <w:numFmt w:val="bullet"/>
      <w:lvlText w:val=""/>
      <w:lvlJc w:val="left"/>
      <w:pPr>
        <w:tabs>
          <w:tab w:val="num" w:pos="5040"/>
        </w:tabs>
        <w:ind w:left="5040" w:hanging="360"/>
      </w:pPr>
      <w:rPr>
        <w:rFonts w:hint="default" w:ascii="Symbol" w:hAnsi="Symbol"/>
      </w:rPr>
    </w:lvl>
    <w:lvl w:ilvl="7" w:tplc="08090003" w:tentative="1">
      <w:start w:val="1"/>
      <w:numFmt w:val="bullet"/>
      <w:lvlText w:val="o"/>
      <w:lvlJc w:val="left"/>
      <w:pPr>
        <w:tabs>
          <w:tab w:val="num" w:pos="5760"/>
        </w:tabs>
        <w:ind w:left="5760" w:hanging="360"/>
      </w:pPr>
      <w:rPr>
        <w:rFonts w:hint="default" w:ascii="Courier New" w:hAnsi="Courier New" w:cs="Arial"/>
      </w:rPr>
    </w:lvl>
    <w:lvl w:ilvl="8" w:tplc="08090005" w:tentative="1">
      <w:start w:val="1"/>
      <w:numFmt w:val="bullet"/>
      <w:lvlText w:val=""/>
      <w:lvlJc w:val="left"/>
      <w:pPr>
        <w:tabs>
          <w:tab w:val="num" w:pos="6480"/>
        </w:tabs>
        <w:ind w:left="6480" w:hanging="360"/>
      </w:pPr>
      <w:rPr>
        <w:rFonts w:hint="default" w:ascii="Wingdings" w:hAnsi="Wingdings"/>
      </w:rPr>
    </w:lvl>
  </w:abstractNum>
  <w:abstractNum w:abstractNumId="27" w15:restartNumberingAfterBreak="0">
    <w:nsid w:val="5BD96BF8"/>
    <w:multiLevelType w:val="hybridMultilevel"/>
    <w:tmpl w:val="76D2C65A"/>
    <w:lvl w:ilvl="0" w:tplc="0456C424">
      <w:start w:val="1"/>
      <w:numFmt w:val="bullet"/>
      <w:pStyle w:val="Bulletedlis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Arial"/>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Arial"/>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Arial"/>
      </w:rPr>
    </w:lvl>
    <w:lvl w:ilvl="8" w:tplc="08090005" w:tentative="1">
      <w:start w:val="1"/>
      <w:numFmt w:val="bullet"/>
      <w:lvlText w:val=""/>
      <w:lvlJc w:val="left"/>
      <w:pPr>
        <w:ind w:left="6480" w:hanging="360"/>
      </w:pPr>
      <w:rPr>
        <w:rFonts w:hint="default" w:ascii="Wingdings" w:hAnsi="Wingdings"/>
      </w:rPr>
    </w:lvl>
  </w:abstractNum>
  <w:abstractNum w:abstractNumId="28"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9373AB"/>
    <w:multiLevelType w:val="hybridMultilevel"/>
    <w:tmpl w:val="B89CB32C"/>
    <w:lvl w:ilvl="0" w:tplc="5944F1A6">
      <w:start w:val="1"/>
      <w:numFmt w:val="decimal"/>
      <w:lvlText w:val="(%1)"/>
      <w:lvlJc w:val="right"/>
      <w:pPr>
        <w:ind w:left="720" w:hanging="153"/>
      </w:pPr>
      <w:rPr>
        <w:rFonts w:hint="default"/>
      </w:rPr>
    </w:lvl>
    <w:lvl w:ilvl="1" w:tplc="04DE1402">
      <w:start w:val="1"/>
      <w:numFmt w:val="lowerLetter"/>
      <w:lvlText w:val="(%2)"/>
      <w:lvlJc w:val="left"/>
      <w:pPr>
        <w:ind w:left="1440" w:hanging="360"/>
      </w:pPr>
      <w:rPr>
        <w:rFonts w:hint="default"/>
      </w:rPr>
    </w:lvl>
    <w:lvl w:ilvl="2" w:tplc="FF168AC8">
      <w:start w:val="1"/>
      <w:numFmt w:val="lowerRoman"/>
      <w:lvlText w:val="%3."/>
      <w:lvlJc w:val="right"/>
      <w:pPr>
        <w:ind w:left="2160" w:hanging="180"/>
      </w:pPr>
    </w:lvl>
    <w:lvl w:ilvl="3" w:tplc="BBFE7B4E">
      <w:start w:val="1"/>
      <w:numFmt w:val="decimal"/>
      <w:lvlText w:val="%4."/>
      <w:lvlJc w:val="left"/>
      <w:pPr>
        <w:ind w:left="2880" w:hanging="360"/>
      </w:pPr>
    </w:lvl>
    <w:lvl w:ilvl="4" w:tplc="E44CC08A">
      <w:start w:val="1"/>
      <w:numFmt w:val="lowerLetter"/>
      <w:lvlText w:val="%5."/>
      <w:lvlJc w:val="left"/>
      <w:pPr>
        <w:ind w:left="3600" w:hanging="360"/>
      </w:pPr>
    </w:lvl>
    <w:lvl w:ilvl="5" w:tplc="082E3B5C">
      <w:start w:val="1"/>
      <w:numFmt w:val="lowerRoman"/>
      <w:lvlText w:val="%6."/>
      <w:lvlJc w:val="right"/>
      <w:pPr>
        <w:ind w:left="4320" w:hanging="180"/>
      </w:pPr>
    </w:lvl>
    <w:lvl w:ilvl="6" w:tplc="C9401AAE">
      <w:start w:val="1"/>
      <w:numFmt w:val="decimal"/>
      <w:lvlText w:val="%7."/>
      <w:lvlJc w:val="left"/>
      <w:pPr>
        <w:ind w:left="5040" w:hanging="360"/>
      </w:pPr>
    </w:lvl>
    <w:lvl w:ilvl="7" w:tplc="CEA67596">
      <w:start w:val="1"/>
      <w:numFmt w:val="lowerLetter"/>
      <w:lvlText w:val="%8."/>
      <w:lvlJc w:val="left"/>
      <w:pPr>
        <w:ind w:left="5760" w:hanging="360"/>
      </w:pPr>
    </w:lvl>
    <w:lvl w:ilvl="8" w:tplc="66683D76">
      <w:start w:val="1"/>
      <w:numFmt w:val="lowerRoman"/>
      <w:lvlText w:val="%9."/>
      <w:lvlJc w:val="right"/>
      <w:pPr>
        <w:ind w:left="6480" w:hanging="180"/>
      </w:pPr>
    </w:lvl>
  </w:abstractNum>
  <w:abstractNum w:abstractNumId="31" w15:restartNumberingAfterBreak="0">
    <w:nsid w:val="77F00864"/>
    <w:multiLevelType w:val="hybridMultilevel"/>
    <w:tmpl w:val="082E0EA2"/>
    <w:lvl w:ilvl="0" w:tplc="3B906682">
      <w:numFmt w:val="bullet"/>
      <w:lvlText w:val="-"/>
      <w:lvlJc w:val="left"/>
      <w:pPr>
        <w:ind w:left="720" w:hanging="360"/>
      </w:pPr>
      <w:rPr>
        <w:rFonts w:hint="default" w:ascii="Times New Roman" w:hAnsi="Times New Roman" w:eastAsia="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26"/>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1"/>
  </w:num>
  <w:num w:numId="14">
    <w:abstractNumId w:val="27"/>
  </w:num>
  <w:num w:numId="15">
    <w:abstractNumId w:val="16"/>
  </w:num>
  <w:num w:numId="16">
    <w:abstractNumId w:val="19"/>
  </w:num>
  <w:num w:numId="17">
    <w:abstractNumId w:val="11"/>
  </w:num>
  <w:num w:numId="18">
    <w:abstractNumId w:val="0"/>
  </w:num>
  <w:num w:numId="19">
    <w:abstractNumId w:val="13"/>
  </w:num>
  <w:num w:numId="20">
    <w:abstractNumId w:val="27"/>
  </w:num>
  <w:num w:numId="21">
    <w:abstractNumId w:val="27"/>
  </w:num>
  <w:num w:numId="22">
    <w:abstractNumId w:val="27"/>
  </w:num>
  <w:num w:numId="23">
    <w:abstractNumId w:val="27"/>
  </w:num>
  <w:num w:numId="24">
    <w:abstractNumId w:val="21"/>
  </w:num>
  <w:num w:numId="25">
    <w:abstractNumId w:val="22"/>
  </w:num>
  <w:num w:numId="26">
    <w:abstractNumId w:val="28"/>
  </w:num>
  <w:num w:numId="27">
    <w:abstractNumId w:val="29"/>
  </w:num>
  <w:num w:numId="28">
    <w:abstractNumId w:val="27"/>
  </w:num>
  <w:num w:numId="29">
    <w:abstractNumId w:val="15"/>
  </w:num>
  <w:num w:numId="30">
    <w:abstractNumId w:val="30"/>
  </w:num>
  <w:num w:numId="31">
    <w:abstractNumId w:val="25"/>
  </w:num>
  <w:num w:numId="32">
    <w:abstractNumId w:val="18"/>
  </w:num>
  <w:num w:numId="33">
    <w:abstractNumId w:val="31"/>
  </w:num>
  <w:num w:numId="34">
    <w:abstractNumId w:val="12"/>
  </w:num>
  <w:num w:numId="35">
    <w:abstractNumId w:val="14"/>
  </w:num>
  <w:num w:numId="36">
    <w:abstractNumId w:val="20"/>
  </w:num>
  <w:num w:numId="37">
    <w:abstractNumId w:val="24"/>
  </w:num>
  <w:num w:numId="38">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phael NusuMbao">
    <w15:presenceInfo w15:providerId="None" w15:userId="Raphael NusuMbao"/>
  </w15:person>
  <w15:person w15:author="Améline Nusumbao">
    <w15:presenceInfo w15:providerId="AD" w15:userId="S::ameline.nusumbao@arochakenya.onmicrosoft.com::9bf10c37-fa83-47f4-a077-20837ed56618"/>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trackRevisions w:val="false"/>
  <w:zoom w:percent="13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9EE"/>
    <w:rsid w:val="000000E1"/>
    <w:rsid w:val="0000187C"/>
    <w:rsid w:val="00001899"/>
    <w:rsid w:val="000031AE"/>
    <w:rsid w:val="00003A27"/>
    <w:rsid w:val="000049AD"/>
    <w:rsid w:val="0000681B"/>
    <w:rsid w:val="00011C68"/>
    <w:rsid w:val="00012B05"/>
    <w:rsid w:val="000133C0"/>
    <w:rsid w:val="00014C4E"/>
    <w:rsid w:val="00014FDB"/>
    <w:rsid w:val="00017107"/>
    <w:rsid w:val="000173D6"/>
    <w:rsid w:val="000202E2"/>
    <w:rsid w:val="00022441"/>
    <w:rsid w:val="0002261E"/>
    <w:rsid w:val="00024839"/>
    <w:rsid w:val="00025C40"/>
    <w:rsid w:val="00026871"/>
    <w:rsid w:val="0003309A"/>
    <w:rsid w:val="00034B84"/>
    <w:rsid w:val="00034DCD"/>
    <w:rsid w:val="00035491"/>
    <w:rsid w:val="00035E17"/>
    <w:rsid w:val="0003758D"/>
    <w:rsid w:val="00037A98"/>
    <w:rsid w:val="00041A39"/>
    <w:rsid w:val="000427FB"/>
    <w:rsid w:val="00043CDE"/>
    <w:rsid w:val="0004455E"/>
    <w:rsid w:val="00045AE5"/>
    <w:rsid w:val="00046981"/>
    <w:rsid w:val="00047CB5"/>
    <w:rsid w:val="00050700"/>
    <w:rsid w:val="00050727"/>
    <w:rsid w:val="0005145B"/>
    <w:rsid w:val="00051FAA"/>
    <w:rsid w:val="0005263A"/>
    <w:rsid w:val="0005723D"/>
    <w:rsid w:val="000572A9"/>
    <w:rsid w:val="000577CA"/>
    <w:rsid w:val="00057F9B"/>
    <w:rsid w:val="000612EB"/>
    <w:rsid w:val="00061325"/>
    <w:rsid w:val="00061755"/>
    <w:rsid w:val="00062736"/>
    <w:rsid w:val="000656BA"/>
    <w:rsid w:val="0006713D"/>
    <w:rsid w:val="00070072"/>
    <w:rsid w:val="0007051B"/>
    <w:rsid w:val="00070A82"/>
    <w:rsid w:val="000733AC"/>
    <w:rsid w:val="00074B81"/>
    <w:rsid w:val="00074D22"/>
    <w:rsid w:val="00075081"/>
    <w:rsid w:val="0007516B"/>
    <w:rsid w:val="0007528A"/>
    <w:rsid w:val="00075D0B"/>
    <w:rsid w:val="000811AB"/>
    <w:rsid w:val="00083C5F"/>
    <w:rsid w:val="00084691"/>
    <w:rsid w:val="00086551"/>
    <w:rsid w:val="000901EC"/>
    <w:rsid w:val="0009172C"/>
    <w:rsid w:val="000930EC"/>
    <w:rsid w:val="00095E61"/>
    <w:rsid w:val="000966C1"/>
    <w:rsid w:val="000970AC"/>
    <w:rsid w:val="000A10E0"/>
    <w:rsid w:val="000A1167"/>
    <w:rsid w:val="000A41EC"/>
    <w:rsid w:val="000A4428"/>
    <w:rsid w:val="000A4C15"/>
    <w:rsid w:val="000A6D40"/>
    <w:rsid w:val="000A7BC3"/>
    <w:rsid w:val="000A7DB1"/>
    <w:rsid w:val="000B1661"/>
    <w:rsid w:val="000B1F0B"/>
    <w:rsid w:val="000B2E88"/>
    <w:rsid w:val="000B4603"/>
    <w:rsid w:val="000B51B7"/>
    <w:rsid w:val="000B53BD"/>
    <w:rsid w:val="000B54F5"/>
    <w:rsid w:val="000B5F2D"/>
    <w:rsid w:val="000B6155"/>
    <w:rsid w:val="000B6186"/>
    <w:rsid w:val="000B6D51"/>
    <w:rsid w:val="000C053E"/>
    <w:rsid w:val="000C09BE"/>
    <w:rsid w:val="000C1380"/>
    <w:rsid w:val="000C554F"/>
    <w:rsid w:val="000D01BB"/>
    <w:rsid w:val="000D0DC5"/>
    <w:rsid w:val="000D15FF"/>
    <w:rsid w:val="000D183D"/>
    <w:rsid w:val="000D28DF"/>
    <w:rsid w:val="000D46F5"/>
    <w:rsid w:val="000D488B"/>
    <w:rsid w:val="000D5D16"/>
    <w:rsid w:val="000D61F9"/>
    <w:rsid w:val="000D68DF"/>
    <w:rsid w:val="000E074A"/>
    <w:rsid w:val="000E138D"/>
    <w:rsid w:val="000E187A"/>
    <w:rsid w:val="000E224F"/>
    <w:rsid w:val="000E2D61"/>
    <w:rsid w:val="000E38E6"/>
    <w:rsid w:val="000E450E"/>
    <w:rsid w:val="000E45E0"/>
    <w:rsid w:val="000E6259"/>
    <w:rsid w:val="000E62A0"/>
    <w:rsid w:val="000E6C26"/>
    <w:rsid w:val="000E7D9A"/>
    <w:rsid w:val="000E7DA5"/>
    <w:rsid w:val="000F0AFC"/>
    <w:rsid w:val="000F1909"/>
    <w:rsid w:val="000F298F"/>
    <w:rsid w:val="000F4677"/>
    <w:rsid w:val="000F489B"/>
    <w:rsid w:val="000F5BE0"/>
    <w:rsid w:val="00100587"/>
    <w:rsid w:val="00100646"/>
    <w:rsid w:val="0010284E"/>
    <w:rsid w:val="00103122"/>
    <w:rsid w:val="0010336A"/>
    <w:rsid w:val="001043F1"/>
    <w:rsid w:val="001050F1"/>
    <w:rsid w:val="00105AEA"/>
    <w:rsid w:val="00105D86"/>
    <w:rsid w:val="0010607E"/>
    <w:rsid w:val="00106092"/>
    <w:rsid w:val="00106B43"/>
    <w:rsid w:val="00106DAF"/>
    <w:rsid w:val="0011015A"/>
    <w:rsid w:val="0011122F"/>
    <w:rsid w:val="00111752"/>
    <w:rsid w:val="001136C0"/>
    <w:rsid w:val="00114ABE"/>
    <w:rsid w:val="00116023"/>
    <w:rsid w:val="00117057"/>
    <w:rsid w:val="00120AD7"/>
    <w:rsid w:val="001220DB"/>
    <w:rsid w:val="001252BE"/>
    <w:rsid w:val="0012597D"/>
    <w:rsid w:val="001261D9"/>
    <w:rsid w:val="00130A78"/>
    <w:rsid w:val="00130DD8"/>
    <w:rsid w:val="001313C2"/>
    <w:rsid w:val="001318B7"/>
    <w:rsid w:val="00132B10"/>
    <w:rsid w:val="00133A09"/>
    <w:rsid w:val="00134A51"/>
    <w:rsid w:val="00136E6E"/>
    <w:rsid w:val="00140727"/>
    <w:rsid w:val="001456A1"/>
    <w:rsid w:val="00153AB8"/>
    <w:rsid w:val="0015623F"/>
    <w:rsid w:val="00156367"/>
    <w:rsid w:val="001563C5"/>
    <w:rsid w:val="00160014"/>
    <w:rsid w:val="00160628"/>
    <w:rsid w:val="00161344"/>
    <w:rsid w:val="00162195"/>
    <w:rsid w:val="0016223B"/>
    <w:rsid w:val="0016322A"/>
    <w:rsid w:val="00165A21"/>
    <w:rsid w:val="001673DD"/>
    <w:rsid w:val="0016784C"/>
    <w:rsid w:val="00167B71"/>
    <w:rsid w:val="00167BA2"/>
    <w:rsid w:val="00167FA0"/>
    <w:rsid w:val="001705CE"/>
    <w:rsid w:val="00173264"/>
    <w:rsid w:val="00174634"/>
    <w:rsid w:val="0017714B"/>
    <w:rsid w:val="00177CBF"/>
    <w:rsid w:val="001804DF"/>
    <w:rsid w:val="0018109D"/>
    <w:rsid w:val="00181BDC"/>
    <w:rsid w:val="00181DB0"/>
    <w:rsid w:val="00181FFF"/>
    <w:rsid w:val="001829E3"/>
    <w:rsid w:val="00183688"/>
    <w:rsid w:val="001837AF"/>
    <w:rsid w:val="00184481"/>
    <w:rsid w:val="00187D0E"/>
    <w:rsid w:val="001902C5"/>
    <w:rsid w:val="001910BC"/>
    <w:rsid w:val="001911E5"/>
    <w:rsid w:val="0019169E"/>
    <w:rsid w:val="001924C0"/>
    <w:rsid w:val="001934C8"/>
    <w:rsid w:val="00194980"/>
    <w:rsid w:val="001959C7"/>
    <w:rsid w:val="00195BC8"/>
    <w:rsid w:val="00197104"/>
    <w:rsid w:val="0019731E"/>
    <w:rsid w:val="001A03AA"/>
    <w:rsid w:val="001A07A9"/>
    <w:rsid w:val="001A09FE"/>
    <w:rsid w:val="001A22A9"/>
    <w:rsid w:val="001A41DE"/>
    <w:rsid w:val="001A4851"/>
    <w:rsid w:val="001A4BCA"/>
    <w:rsid w:val="001A67C9"/>
    <w:rsid w:val="001A69DE"/>
    <w:rsid w:val="001A713C"/>
    <w:rsid w:val="001A74EC"/>
    <w:rsid w:val="001A795C"/>
    <w:rsid w:val="001B0099"/>
    <w:rsid w:val="001B1C7C"/>
    <w:rsid w:val="001B398F"/>
    <w:rsid w:val="001B4429"/>
    <w:rsid w:val="001B46C6"/>
    <w:rsid w:val="001B4B48"/>
    <w:rsid w:val="001B4D1F"/>
    <w:rsid w:val="001B5266"/>
    <w:rsid w:val="001B6047"/>
    <w:rsid w:val="001B7681"/>
    <w:rsid w:val="001B7CAE"/>
    <w:rsid w:val="001B7F7A"/>
    <w:rsid w:val="001C0772"/>
    <w:rsid w:val="001C0D4F"/>
    <w:rsid w:val="001C1BA3"/>
    <w:rsid w:val="001C1DEC"/>
    <w:rsid w:val="001C4693"/>
    <w:rsid w:val="001C5736"/>
    <w:rsid w:val="001C6B04"/>
    <w:rsid w:val="001C6C0D"/>
    <w:rsid w:val="001D4B85"/>
    <w:rsid w:val="001D5A87"/>
    <w:rsid w:val="001D5E97"/>
    <w:rsid w:val="001D647F"/>
    <w:rsid w:val="001D6857"/>
    <w:rsid w:val="001D7896"/>
    <w:rsid w:val="001E004B"/>
    <w:rsid w:val="001E0572"/>
    <w:rsid w:val="001E0A67"/>
    <w:rsid w:val="001E1028"/>
    <w:rsid w:val="001E14E2"/>
    <w:rsid w:val="001E3520"/>
    <w:rsid w:val="001E49D3"/>
    <w:rsid w:val="001E6302"/>
    <w:rsid w:val="001E6DDB"/>
    <w:rsid w:val="001E759E"/>
    <w:rsid w:val="001E7DCB"/>
    <w:rsid w:val="001F108F"/>
    <w:rsid w:val="001F3411"/>
    <w:rsid w:val="001F3E6C"/>
    <w:rsid w:val="001F4287"/>
    <w:rsid w:val="001F42E1"/>
    <w:rsid w:val="001F4DBA"/>
    <w:rsid w:val="001F557D"/>
    <w:rsid w:val="00200148"/>
    <w:rsid w:val="002001D5"/>
    <w:rsid w:val="00202147"/>
    <w:rsid w:val="00203DB0"/>
    <w:rsid w:val="0020415E"/>
    <w:rsid w:val="00204A95"/>
    <w:rsid w:val="00204FF4"/>
    <w:rsid w:val="0021056E"/>
    <w:rsid w:val="0021075D"/>
    <w:rsid w:val="0021081F"/>
    <w:rsid w:val="0021165A"/>
    <w:rsid w:val="00211BC9"/>
    <w:rsid w:val="002123C5"/>
    <w:rsid w:val="00212517"/>
    <w:rsid w:val="00212FCF"/>
    <w:rsid w:val="002146DE"/>
    <w:rsid w:val="0021545F"/>
    <w:rsid w:val="00215BF9"/>
    <w:rsid w:val="0021620C"/>
    <w:rsid w:val="00216475"/>
    <w:rsid w:val="00216E78"/>
    <w:rsid w:val="00217275"/>
    <w:rsid w:val="0021755F"/>
    <w:rsid w:val="00217765"/>
    <w:rsid w:val="002211DD"/>
    <w:rsid w:val="002213D5"/>
    <w:rsid w:val="002234D1"/>
    <w:rsid w:val="00223F7E"/>
    <w:rsid w:val="00225C89"/>
    <w:rsid w:val="002262B1"/>
    <w:rsid w:val="0022655E"/>
    <w:rsid w:val="0022773C"/>
    <w:rsid w:val="00230FCF"/>
    <w:rsid w:val="00235A03"/>
    <w:rsid w:val="00236012"/>
    <w:rsid w:val="00236F4B"/>
    <w:rsid w:val="0024112F"/>
    <w:rsid w:val="00242B0D"/>
    <w:rsid w:val="0024320E"/>
    <w:rsid w:val="002467C6"/>
    <w:rsid w:val="0024692A"/>
    <w:rsid w:val="002504DC"/>
    <w:rsid w:val="00251D73"/>
    <w:rsid w:val="00252BBA"/>
    <w:rsid w:val="00253123"/>
    <w:rsid w:val="00253798"/>
    <w:rsid w:val="00253A42"/>
    <w:rsid w:val="0025642E"/>
    <w:rsid w:val="00257BC0"/>
    <w:rsid w:val="00264001"/>
    <w:rsid w:val="00266354"/>
    <w:rsid w:val="00266C97"/>
    <w:rsid w:val="00267549"/>
    <w:rsid w:val="00267A18"/>
    <w:rsid w:val="0027020A"/>
    <w:rsid w:val="00270ED1"/>
    <w:rsid w:val="00273462"/>
    <w:rsid w:val="0027395B"/>
    <w:rsid w:val="00273F5D"/>
    <w:rsid w:val="00274020"/>
    <w:rsid w:val="00274BE1"/>
    <w:rsid w:val="002750EF"/>
    <w:rsid w:val="0027548E"/>
    <w:rsid w:val="00275854"/>
    <w:rsid w:val="00276053"/>
    <w:rsid w:val="00276282"/>
    <w:rsid w:val="0027641E"/>
    <w:rsid w:val="002769FB"/>
    <w:rsid w:val="002778A6"/>
    <w:rsid w:val="00281AD5"/>
    <w:rsid w:val="00282923"/>
    <w:rsid w:val="00283B41"/>
    <w:rsid w:val="002840CC"/>
    <w:rsid w:val="00285F28"/>
    <w:rsid w:val="00286398"/>
    <w:rsid w:val="00286D44"/>
    <w:rsid w:val="002873CC"/>
    <w:rsid w:val="00291029"/>
    <w:rsid w:val="00291D17"/>
    <w:rsid w:val="002956E6"/>
    <w:rsid w:val="002964CE"/>
    <w:rsid w:val="00297F6F"/>
    <w:rsid w:val="002A1026"/>
    <w:rsid w:val="002A283F"/>
    <w:rsid w:val="002A3C42"/>
    <w:rsid w:val="002A450B"/>
    <w:rsid w:val="002A5D75"/>
    <w:rsid w:val="002A684B"/>
    <w:rsid w:val="002A74C0"/>
    <w:rsid w:val="002B027D"/>
    <w:rsid w:val="002B048C"/>
    <w:rsid w:val="002B1B1A"/>
    <w:rsid w:val="002B1F82"/>
    <w:rsid w:val="002B2F25"/>
    <w:rsid w:val="002B6ADD"/>
    <w:rsid w:val="002B7228"/>
    <w:rsid w:val="002C1BA1"/>
    <w:rsid w:val="002C3983"/>
    <w:rsid w:val="002C3AA9"/>
    <w:rsid w:val="002C472E"/>
    <w:rsid w:val="002C506B"/>
    <w:rsid w:val="002C53EE"/>
    <w:rsid w:val="002C7377"/>
    <w:rsid w:val="002C7D26"/>
    <w:rsid w:val="002D149C"/>
    <w:rsid w:val="002D16A2"/>
    <w:rsid w:val="002D190A"/>
    <w:rsid w:val="002D1BD6"/>
    <w:rsid w:val="002D24F7"/>
    <w:rsid w:val="002D2799"/>
    <w:rsid w:val="002D2CD7"/>
    <w:rsid w:val="002D4606"/>
    <w:rsid w:val="002D4B23"/>
    <w:rsid w:val="002D4DDC"/>
    <w:rsid w:val="002D4F75"/>
    <w:rsid w:val="002D53E8"/>
    <w:rsid w:val="002D6493"/>
    <w:rsid w:val="002D7AB6"/>
    <w:rsid w:val="002E06D0"/>
    <w:rsid w:val="002E170D"/>
    <w:rsid w:val="002E1751"/>
    <w:rsid w:val="002E2029"/>
    <w:rsid w:val="002E2AC7"/>
    <w:rsid w:val="002E3C27"/>
    <w:rsid w:val="002E403A"/>
    <w:rsid w:val="002E4163"/>
    <w:rsid w:val="002E49FA"/>
    <w:rsid w:val="002E6745"/>
    <w:rsid w:val="002E6EED"/>
    <w:rsid w:val="002E7F3A"/>
    <w:rsid w:val="002F0B83"/>
    <w:rsid w:val="002F0BF1"/>
    <w:rsid w:val="002F0DCC"/>
    <w:rsid w:val="002F251D"/>
    <w:rsid w:val="002F417D"/>
    <w:rsid w:val="002F4DFB"/>
    <w:rsid w:val="002F4EDB"/>
    <w:rsid w:val="002F580A"/>
    <w:rsid w:val="002F6054"/>
    <w:rsid w:val="002F6BEC"/>
    <w:rsid w:val="002F7D8B"/>
    <w:rsid w:val="00300DE5"/>
    <w:rsid w:val="0030540E"/>
    <w:rsid w:val="00306821"/>
    <w:rsid w:val="00310D6D"/>
    <w:rsid w:val="00310E13"/>
    <w:rsid w:val="00312B9F"/>
    <w:rsid w:val="00315713"/>
    <w:rsid w:val="0031686C"/>
    <w:rsid w:val="00316FE0"/>
    <w:rsid w:val="003204D2"/>
    <w:rsid w:val="00320529"/>
    <w:rsid w:val="00321B99"/>
    <w:rsid w:val="00323094"/>
    <w:rsid w:val="003245A5"/>
    <w:rsid w:val="00325723"/>
    <w:rsid w:val="00325E91"/>
    <w:rsid w:val="0032605E"/>
    <w:rsid w:val="00326732"/>
    <w:rsid w:val="00326C21"/>
    <w:rsid w:val="003275D1"/>
    <w:rsid w:val="00327CF1"/>
    <w:rsid w:val="00330B2A"/>
    <w:rsid w:val="00330D9C"/>
    <w:rsid w:val="00331E17"/>
    <w:rsid w:val="0033212A"/>
    <w:rsid w:val="00333063"/>
    <w:rsid w:val="00334B44"/>
    <w:rsid w:val="003408E3"/>
    <w:rsid w:val="0034174D"/>
    <w:rsid w:val="00343480"/>
    <w:rsid w:val="00343639"/>
    <w:rsid w:val="00343DF7"/>
    <w:rsid w:val="00344983"/>
    <w:rsid w:val="00345CCA"/>
    <w:rsid w:val="00345E89"/>
    <w:rsid w:val="003462B7"/>
    <w:rsid w:val="0034666F"/>
    <w:rsid w:val="00347CF2"/>
    <w:rsid w:val="003519AD"/>
    <w:rsid w:val="00351FB2"/>
    <w:rsid w:val="003522A1"/>
    <w:rsid w:val="0035254B"/>
    <w:rsid w:val="00352E36"/>
    <w:rsid w:val="00353555"/>
    <w:rsid w:val="003565D4"/>
    <w:rsid w:val="00360122"/>
    <w:rsid w:val="003607FB"/>
    <w:rsid w:val="00360FD5"/>
    <w:rsid w:val="003628CF"/>
    <w:rsid w:val="0036340D"/>
    <w:rsid w:val="003634A5"/>
    <w:rsid w:val="00366868"/>
    <w:rsid w:val="003668D6"/>
    <w:rsid w:val="00367506"/>
    <w:rsid w:val="00367D46"/>
    <w:rsid w:val="00367ED9"/>
    <w:rsid w:val="00370085"/>
    <w:rsid w:val="00370C9F"/>
    <w:rsid w:val="00370F7C"/>
    <w:rsid w:val="003744A7"/>
    <w:rsid w:val="00374FD4"/>
    <w:rsid w:val="00376235"/>
    <w:rsid w:val="00376743"/>
    <w:rsid w:val="00377236"/>
    <w:rsid w:val="0037750E"/>
    <w:rsid w:val="00380915"/>
    <w:rsid w:val="00381FB6"/>
    <w:rsid w:val="00382F35"/>
    <w:rsid w:val="003836D3"/>
    <w:rsid w:val="00383A52"/>
    <w:rsid w:val="00383CEA"/>
    <w:rsid w:val="00386F33"/>
    <w:rsid w:val="003905F3"/>
    <w:rsid w:val="00390D2F"/>
    <w:rsid w:val="00391652"/>
    <w:rsid w:val="00394908"/>
    <w:rsid w:val="0039507F"/>
    <w:rsid w:val="00396ED9"/>
    <w:rsid w:val="003A1260"/>
    <w:rsid w:val="003A1373"/>
    <w:rsid w:val="003A173F"/>
    <w:rsid w:val="003A1BD7"/>
    <w:rsid w:val="003A295F"/>
    <w:rsid w:val="003A2B83"/>
    <w:rsid w:val="003A2E59"/>
    <w:rsid w:val="003A3671"/>
    <w:rsid w:val="003A3CB7"/>
    <w:rsid w:val="003A41DD"/>
    <w:rsid w:val="003A6D06"/>
    <w:rsid w:val="003A6D8A"/>
    <w:rsid w:val="003A7033"/>
    <w:rsid w:val="003B0821"/>
    <w:rsid w:val="003B1ADD"/>
    <w:rsid w:val="003B2030"/>
    <w:rsid w:val="003B3119"/>
    <w:rsid w:val="003B47FE"/>
    <w:rsid w:val="003B5673"/>
    <w:rsid w:val="003B5BBE"/>
    <w:rsid w:val="003B6287"/>
    <w:rsid w:val="003B62C9"/>
    <w:rsid w:val="003B7CB6"/>
    <w:rsid w:val="003C0BFA"/>
    <w:rsid w:val="003C1DD7"/>
    <w:rsid w:val="003C2092"/>
    <w:rsid w:val="003C26DA"/>
    <w:rsid w:val="003C31A3"/>
    <w:rsid w:val="003C528B"/>
    <w:rsid w:val="003C5F6A"/>
    <w:rsid w:val="003C6192"/>
    <w:rsid w:val="003C65A0"/>
    <w:rsid w:val="003C7176"/>
    <w:rsid w:val="003C7FB4"/>
    <w:rsid w:val="003C7FEE"/>
    <w:rsid w:val="003D0929"/>
    <w:rsid w:val="003D3421"/>
    <w:rsid w:val="003D4729"/>
    <w:rsid w:val="003D5CA6"/>
    <w:rsid w:val="003D7DD6"/>
    <w:rsid w:val="003E120B"/>
    <w:rsid w:val="003E1B60"/>
    <w:rsid w:val="003E3C9D"/>
    <w:rsid w:val="003E3D72"/>
    <w:rsid w:val="003E4E6C"/>
    <w:rsid w:val="003E5AAF"/>
    <w:rsid w:val="003E600D"/>
    <w:rsid w:val="003E64DF"/>
    <w:rsid w:val="003E65ED"/>
    <w:rsid w:val="003E6A5D"/>
    <w:rsid w:val="003F0903"/>
    <w:rsid w:val="003F0A68"/>
    <w:rsid w:val="003F126C"/>
    <w:rsid w:val="003F193A"/>
    <w:rsid w:val="003F4207"/>
    <w:rsid w:val="003F5C46"/>
    <w:rsid w:val="003F6FFE"/>
    <w:rsid w:val="003F735A"/>
    <w:rsid w:val="003F7CBB"/>
    <w:rsid w:val="003F7D34"/>
    <w:rsid w:val="00402559"/>
    <w:rsid w:val="004078FF"/>
    <w:rsid w:val="00412C8E"/>
    <w:rsid w:val="0041518D"/>
    <w:rsid w:val="00415876"/>
    <w:rsid w:val="00415AA7"/>
    <w:rsid w:val="00416D59"/>
    <w:rsid w:val="00417660"/>
    <w:rsid w:val="00417A5D"/>
    <w:rsid w:val="00420134"/>
    <w:rsid w:val="00420BA4"/>
    <w:rsid w:val="00421AE9"/>
    <w:rsid w:val="0042221D"/>
    <w:rsid w:val="004224F6"/>
    <w:rsid w:val="00423584"/>
    <w:rsid w:val="00424DD3"/>
    <w:rsid w:val="00425354"/>
    <w:rsid w:val="004267BA"/>
    <w:rsid w:val="004269C5"/>
    <w:rsid w:val="00430D13"/>
    <w:rsid w:val="00431B76"/>
    <w:rsid w:val="0043321B"/>
    <w:rsid w:val="00434754"/>
    <w:rsid w:val="00435939"/>
    <w:rsid w:val="004378AF"/>
    <w:rsid w:val="00437CC7"/>
    <w:rsid w:val="0044009F"/>
    <w:rsid w:val="00442B9C"/>
    <w:rsid w:val="00442EC3"/>
    <w:rsid w:val="00443A70"/>
    <w:rsid w:val="004443DF"/>
    <w:rsid w:val="0044498F"/>
    <w:rsid w:val="00445EFA"/>
    <w:rsid w:val="00446F23"/>
    <w:rsid w:val="004472E4"/>
    <w:rsid w:val="0044738A"/>
    <w:rsid w:val="004473D3"/>
    <w:rsid w:val="00452231"/>
    <w:rsid w:val="00452F4F"/>
    <w:rsid w:val="00453623"/>
    <w:rsid w:val="00455F10"/>
    <w:rsid w:val="0045628D"/>
    <w:rsid w:val="004606B4"/>
    <w:rsid w:val="00460C13"/>
    <w:rsid w:val="00463228"/>
    <w:rsid w:val="00463782"/>
    <w:rsid w:val="0046412F"/>
    <w:rsid w:val="004667E0"/>
    <w:rsid w:val="0046760E"/>
    <w:rsid w:val="00470703"/>
    <w:rsid w:val="004708AA"/>
    <w:rsid w:val="00470E10"/>
    <w:rsid w:val="004712AF"/>
    <w:rsid w:val="0047272A"/>
    <w:rsid w:val="00473100"/>
    <w:rsid w:val="00473F8B"/>
    <w:rsid w:val="00477A97"/>
    <w:rsid w:val="00480408"/>
    <w:rsid w:val="00481343"/>
    <w:rsid w:val="00482AA5"/>
    <w:rsid w:val="00482E01"/>
    <w:rsid w:val="00483ED6"/>
    <w:rsid w:val="00484CC7"/>
    <w:rsid w:val="0048549E"/>
    <w:rsid w:val="004860B0"/>
    <w:rsid w:val="00487626"/>
    <w:rsid w:val="0048F0DE"/>
    <w:rsid w:val="00490DF8"/>
    <w:rsid w:val="00491905"/>
    <w:rsid w:val="00492530"/>
    <w:rsid w:val="004930C6"/>
    <w:rsid w:val="00493347"/>
    <w:rsid w:val="00496092"/>
    <w:rsid w:val="00496BDB"/>
    <w:rsid w:val="004A08DB"/>
    <w:rsid w:val="004A1147"/>
    <w:rsid w:val="004A1803"/>
    <w:rsid w:val="004A25D0"/>
    <w:rsid w:val="004A322B"/>
    <w:rsid w:val="004A37E8"/>
    <w:rsid w:val="004A381E"/>
    <w:rsid w:val="004A7549"/>
    <w:rsid w:val="004A7B00"/>
    <w:rsid w:val="004AC0D2"/>
    <w:rsid w:val="004B09D4"/>
    <w:rsid w:val="004B22EB"/>
    <w:rsid w:val="004B309D"/>
    <w:rsid w:val="004B330A"/>
    <w:rsid w:val="004B7C8E"/>
    <w:rsid w:val="004C03BB"/>
    <w:rsid w:val="004C1668"/>
    <w:rsid w:val="004C3D3C"/>
    <w:rsid w:val="004C42F2"/>
    <w:rsid w:val="004D0563"/>
    <w:rsid w:val="004D0EDC"/>
    <w:rsid w:val="004D1220"/>
    <w:rsid w:val="004D14B3"/>
    <w:rsid w:val="004D1529"/>
    <w:rsid w:val="004D1961"/>
    <w:rsid w:val="004D1F01"/>
    <w:rsid w:val="004D2253"/>
    <w:rsid w:val="004D4F28"/>
    <w:rsid w:val="004D5514"/>
    <w:rsid w:val="004D56C3"/>
    <w:rsid w:val="004D60BF"/>
    <w:rsid w:val="004E0338"/>
    <w:rsid w:val="004E2CE1"/>
    <w:rsid w:val="004E3105"/>
    <w:rsid w:val="004E4FF3"/>
    <w:rsid w:val="004E5392"/>
    <w:rsid w:val="004E56A8"/>
    <w:rsid w:val="004E6BCB"/>
    <w:rsid w:val="004F3B55"/>
    <w:rsid w:val="004F428E"/>
    <w:rsid w:val="004F42C7"/>
    <w:rsid w:val="004F45C8"/>
    <w:rsid w:val="004F4E46"/>
    <w:rsid w:val="004F5386"/>
    <w:rsid w:val="004F6725"/>
    <w:rsid w:val="004F6B7D"/>
    <w:rsid w:val="005015F6"/>
    <w:rsid w:val="005030C4"/>
    <w:rsid w:val="005031C5"/>
    <w:rsid w:val="00504FDC"/>
    <w:rsid w:val="005052B7"/>
    <w:rsid w:val="00505929"/>
    <w:rsid w:val="00505C3B"/>
    <w:rsid w:val="0050640F"/>
    <w:rsid w:val="00507709"/>
    <w:rsid w:val="005120CC"/>
    <w:rsid w:val="00512B7B"/>
    <w:rsid w:val="0051338E"/>
    <w:rsid w:val="005133DE"/>
    <w:rsid w:val="00513F55"/>
    <w:rsid w:val="00514EA1"/>
    <w:rsid w:val="0051745D"/>
    <w:rsid w:val="0051768D"/>
    <w:rsid w:val="0051798B"/>
    <w:rsid w:val="00517B67"/>
    <w:rsid w:val="00520B10"/>
    <w:rsid w:val="00520CF2"/>
    <w:rsid w:val="00521BFA"/>
    <w:rsid w:val="00521F5A"/>
    <w:rsid w:val="00524DA1"/>
    <w:rsid w:val="00525E06"/>
    <w:rsid w:val="00526454"/>
    <w:rsid w:val="00526FFB"/>
    <w:rsid w:val="005306C6"/>
    <w:rsid w:val="00531614"/>
    <w:rsid w:val="00531823"/>
    <w:rsid w:val="00531A7C"/>
    <w:rsid w:val="00534ECC"/>
    <w:rsid w:val="005363B3"/>
    <w:rsid w:val="00536916"/>
    <w:rsid w:val="00537112"/>
    <w:rsid w:val="0053720D"/>
    <w:rsid w:val="00540097"/>
    <w:rsid w:val="00540D9E"/>
    <w:rsid w:val="00540EF5"/>
    <w:rsid w:val="00541A5C"/>
    <w:rsid w:val="00541BF3"/>
    <w:rsid w:val="00541CD3"/>
    <w:rsid w:val="00542871"/>
    <w:rsid w:val="00542E3D"/>
    <w:rsid w:val="0054312E"/>
    <w:rsid w:val="00543CD5"/>
    <w:rsid w:val="00544C2F"/>
    <w:rsid w:val="00544C38"/>
    <w:rsid w:val="00545524"/>
    <w:rsid w:val="005476FA"/>
    <w:rsid w:val="0055455D"/>
    <w:rsid w:val="0055595E"/>
    <w:rsid w:val="00556274"/>
    <w:rsid w:val="00557988"/>
    <w:rsid w:val="00560C6A"/>
    <w:rsid w:val="00561FA7"/>
    <w:rsid w:val="00562C49"/>
    <w:rsid w:val="00562DEF"/>
    <w:rsid w:val="0056321A"/>
    <w:rsid w:val="00563A35"/>
    <w:rsid w:val="00564598"/>
    <w:rsid w:val="0056597B"/>
    <w:rsid w:val="00566596"/>
    <w:rsid w:val="00566602"/>
    <w:rsid w:val="00566F97"/>
    <w:rsid w:val="005677A1"/>
    <w:rsid w:val="005717F8"/>
    <w:rsid w:val="005718EE"/>
    <w:rsid w:val="00573398"/>
    <w:rsid w:val="00573DEB"/>
    <w:rsid w:val="005741E9"/>
    <w:rsid w:val="00574360"/>
    <w:rsid w:val="005748CF"/>
    <w:rsid w:val="00577148"/>
    <w:rsid w:val="00577A85"/>
    <w:rsid w:val="00581A07"/>
    <w:rsid w:val="00583F2F"/>
    <w:rsid w:val="00584270"/>
    <w:rsid w:val="00584738"/>
    <w:rsid w:val="00585DEA"/>
    <w:rsid w:val="00586AA9"/>
    <w:rsid w:val="005920B0"/>
    <w:rsid w:val="0059313D"/>
    <w:rsid w:val="005936B2"/>
    <w:rsid w:val="0059380D"/>
    <w:rsid w:val="00593E81"/>
    <w:rsid w:val="00595A55"/>
    <w:rsid w:val="00595A8F"/>
    <w:rsid w:val="00596C9A"/>
    <w:rsid w:val="005977C2"/>
    <w:rsid w:val="00597BF2"/>
    <w:rsid w:val="005A118D"/>
    <w:rsid w:val="005A1F54"/>
    <w:rsid w:val="005A3020"/>
    <w:rsid w:val="005A3BF0"/>
    <w:rsid w:val="005A4B03"/>
    <w:rsid w:val="005A6F8C"/>
    <w:rsid w:val="005A763D"/>
    <w:rsid w:val="005A7C85"/>
    <w:rsid w:val="005B05F9"/>
    <w:rsid w:val="005B0A7A"/>
    <w:rsid w:val="005B134E"/>
    <w:rsid w:val="005B16EF"/>
    <w:rsid w:val="005B2039"/>
    <w:rsid w:val="005B344F"/>
    <w:rsid w:val="005B3FBA"/>
    <w:rsid w:val="005B45C9"/>
    <w:rsid w:val="005B4A1D"/>
    <w:rsid w:val="005B674D"/>
    <w:rsid w:val="005C056D"/>
    <w:rsid w:val="005C0CBE"/>
    <w:rsid w:val="005C1FCF"/>
    <w:rsid w:val="005C3F41"/>
    <w:rsid w:val="005C4809"/>
    <w:rsid w:val="005C4D8D"/>
    <w:rsid w:val="005C6A48"/>
    <w:rsid w:val="005D05D5"/>
    <w:rsid w:val="005D1885"/>
    <w:rsid w:val="005D2466"/>
    <w:rsid w:val="005D48AE"/>
    <w:rsid w:val="005D4A38"/>
    <w:rsid w:val="005D7D08"/>
    <w:rsid w:val="005E209D"/>
    <w:rsid w:val="005E24AB"/>
    <w:rsid w:val="005E2EEA"/>
    <w:rsid w:val="005E3708"/>
    <w:rsid w:val="005E3CCD"/>
    <w:rsid w:val="005E3D6B"/>
    <w:rsid w:val="005E4C69"/>
    <w:rsid w:val="005E4E5F"/>
    <w:rsid w:val="005E5B55"/>
    <w:rsid w:val="005E5E4A"/>
    <w:rsid w:val="005E614E"/>
    <w:rsid w:val="005E693D"/>
    <w:rsid w:val="005E75BF"/>
    <w:rsid w:val="005F01D8"/>
    <w:rsid w:val="005F231D"/>
    <w:rsid w:val="005F311F"/>
    <w:rsid w:val="005F57BA"/>
    <w:rsid w:val="005F61E6"/>
    <w:rsid w:val="005F69C2"/>
    <w:rsid w:val="005F6C45"/>
    <w:rsid w:val="00603B0A"/>
    <w:rsid w:val="00605A69"/>
    <w:rsid w:val="00606C54"/>
    <w:rsid w:val="0061271F"/>
    <w:rsid w:val="00614375"/>
    <w:rsid w:val="00614C54"/>
    <w:rsid w:val="0061515F"/>
    <w:rsid w:val="00615B0A"/>
    <w:rsid w:val="0061608C"/>
    <w:rsid w:val="006168CF"/>
    <w:rsid w:val="0062011B"/>
    <w:rsid w:val="00620261"/>
    <w:rsid w:val="00626777"/>
    <w:rsid w:val="00626DE0"/>
    <w:rsid w:val="00630901"/>
    <w:rsid w:val="006310BE"/>
    <w:rsid w:val="00631F8E"/>
    <w:rsid w:val="00632D48"/>
    <w:rsid w:val="00633AED"/>
    <w:rsid w:val="00636EE9"/>
    <w:rsid w:val="006376D6"/>
    <w:rsid w:val="00640309"/>
    <w:rsid w:val="00640950"/>
    <w:rsid w:val="00641AE7"/>
    <w:rsid w:val="00642629"/>
    <w:rsid w:val="0064782B"/>
    <w:rsid w:val="00650635"/>
    <w:rsid w:val="0065293D"/>
    <w:rsid w:val="006539D2"/>
    <w:rsid w:val="00653EFC"/>
    <w:rsid w:val="00654021"/>
    <w:rsid w:val="0065793E"/>
    <w:rsid w:val="006606DD"/>
    <w:rsid w:val="00661045"/>
    <w:rsid w:val="0066412B"/>
    <w:rsid w:val="006651A5"/>
    <w:rsid w:val="0066559F"/>
    <w:rsid w:val="00666105"/>
    <w:rsid w:val="00666DA8"/>
    <w:rsid w:val="00671057"/>
    <w:rsid w:val="00671E76"/>
    <w:rsid w:val="00674BA4"/>
    <w:rsid w:val="00675AAF"/>
    <w:rsid w:val="00676373"/>
    <w:rsid w:val="00676F2D"/>
    <w:rsid w:val="0068031A"/>
    <w:rsid w:val="00680569"/>
    <w:rsid w:val="006805A9"/>
    <w:rsid w:val="00681B2F"/>
    <w:rsid w:val="0068208C"/>
    <w:rsid w:val="0068335F"/>
    <w:rsid w:val="00683370"/>
    <w:rsid w:val="00683A8C"/>
    <w:rsid w:val="00684052"/>
    <w:rsid w:val="00684D4A"/>
    <w:rsid w:val="00687217"/>
    <w:rsid w:val="00687906"/>
    <w:rsid w:val="00692E4A"/>
    <w:rsid w:val="00693302"/>
    <w:rsid w:val="00694053"/>
    <w:rsid w:val="00694132"/>
    <w:rsid w:val="00695AB9"/>
    <w:rsid w:val="0069640B"/>
    <w:rsid w:val="006973C9"/>
    <w:rsid w:val="006A1B83"/>
    <w:rsid w:val="006A21CD"/>
    <w:rsid w:val="006A26A0"/>
    <w:rsid w:val="006A2F86"/>
    <w:rsid w:val="006A38E6"/>
    <w:rsid w:val="006A4CE0"/>
    <w:rsid w:val="006A5918"/>
    <w:rsid w:val="006A7426"/>
    <w:rsid w:val="006A7751"/>
    <w:rsid w:val="006B1045"/>
    <w:rsid w:val="006B21B2"/>
    <w:rsid w:val="006B27F7"/>
    <w:rsid w:val="006B4830"/>
    <w:rsid w:val="006B4A4A"/>
    <w:rsid w:val="006C109E"/>
    <w:rsid w:val="006C19B2"/>
    <w:rsid w:val="006C3587"/>
    <w:rsid w:val="006C4409"/>
    <w:rsid w:val="006C5BB8"/>
    <w:rsid w:val="006C64B2"/>
    <w:rsid w:val="006C6648"/>
    <w:rsid w:val="006C6936"/>
    <w:rsid w:val="006C6EF1"/>
    <w:rsid w:val="006C7B01"/>
    <w:rsid w:val="006D0FE8"/>
    <w:rsid w:val="006D16C7"/>
    <w:rsid w:val="006D2CFF"/>
    <w:rsid w:val="006D40CB"/>
    <w:rsid w:val="006D4B2B"/>
    <w:rsid w:val="006D4F3C"/>
    <w:rsid w:val="006D5C66"/>
    <w:rsid w:val="006D7002"/>
    <w:rsid w:val="006E1B3C"/>
    <w:rsid w:val="006E23FB"/>
    <w:rsid w:val="006E2910"/>
    <w:rsid w:val="006E311C"/>
    <w:rsid w:val="006E325A"/>
    <w:rsid w:val="006E33EC"/>
    <w:rsid w:val="006E3802"/>
    <w:rsid w:val="006E6C02"/>
    <w:rsid w:val="006E70E2"/>
    <w:rsid w:val="006F231A"/>
    <w:rsid w:val="006F25B3"/>
    <w:rsid w:val="006F4AF0"/>
    <w:rsid w:val="006F6B55"/>
    <w:rsid w:val="006F788D"/>
    <w:rsid w:val="006F78E1"/>
    <w:rsid w:val="00701072"/>
    <w:rsid w:val="00702054"/>
    <w:rsid w:val="00702397"/>
    <w:rsid w:val="00703389"/>
    <w:rsid w:val="00703495"/>
    <w:rsid w:val="007035A4"/>
    <w:rsid w:val="00706DD7"/>
    <w:rsid w:val="00711799"/>
    <w:rsid w:val="00711AA0"/>
    <w:rsid w:val="00712554"/>
    <w:rsid w:val="007128B0"/>
    <w:rsid w:val="00712B78"/>
    <w:rsid w:val="0071393B"/>
    <w:rsid w:val="00713EE2"/>
    <w:rsid w:val="007154B4"/>
    <w:rsid w:val="007177FC"/>
    <w:rsid w:val="00720C5E"/>
    <w:rsid w:val="00720C87"/>
    <w:rsid w:val="00721701"/>
    <w:rsid w:val="0072253A"/>
    <w:rsid w:val="00722CC0"/>
    <w:rsid w:val="007254DA"/>
    <w:rsid w:val="00730C92"/>
    <w:rsid w:val="00731835"/>
    <w:rsid w:val="00732A45"/>
    <w:rsid w:val="0073355F"/>
    <w:rsid w:val="007341F8"/>
    <w:rsid w:val="0073425E"/>
    <w:rsid w:val="00734372"/>
    <w:rsid w:val="00734EB8"/>
    <w:rsid w:val="00735CB7"/>
    <w:rsid w:val="00735E83"/>
    <w:rsid w:val="00735F8B"/>
    <w:rsid w:val="00737CAE"/>
    <w:rsid w:val="0074090B"/>
    <w:rsid w:val="00741069"/>
    <w:rsid w:val="00742D1F"/>
    <w:rsid w:val="00742D54"/>
    <w:rsid w:val="007436DA"/>
    <w:rsid w:val="00743EBA"/>
    <w:rsid w:val="00744C8E"/>
    <w:rsid w:val="007450F7"/>
    <w:rsid w:val="007454BE"/>
    <w:rsid w:val="0074707E"/>
    <w:rsid w:val="007516DC"/>
    <w:rsid w:val="00751FFF"/>
    <w:rsid w:val="00752514"/>
    <w:rsid w:val="00752E38"/>
    <w:rsid w:val="00752E58"/>
    <w:rsid w:val="00754924"/>
    <w:rsid w:val="00754B80"/>
    <w:rsid w:val="0076027C"/>
    <w:rsid w:val="00761918"/>
    <w:rsid w:val="00762018"/>
    <w:rsid w:val="00762244"/>
    <w:rsid w:val="00762540"/>
    <w:rsid w:val="00762F03"/>
    <w:rsid w:val="007639AF"/>
    <w:rsid w:val="0076413B"/>
    <w:rsid w:val="007648AE"/>
    <w:rsid w:val="00764BF8"/>
    <w:rsid w:val="0076514D"/>
    <w:rsid w:val="00771A26"/>
    <w:rsid w:val="00771BD3"/>
    <w:rsid w:val="00771F5A"/>
    <w:rsid w:val="00772166"/>
    <w:rsid w:val="007732F6"/>
    <w:rsid w:val="00773D59"/>
    <w:rsid w:val="007746CA"/>
    <w:rsid w:val="0077519B"/>
    <w:rsid w:val="007753C0"/>
    <w:rsid w:val="00775FDF"/>
    <w:rsid w:val="00776A43"/>
    <w:rsid w:val="00777D97"/>
    <w:rsid w:val="00781003"/>
    <w:rsid w:val="007820AC"/>
    <w:rsid w:val="00783432"/>
    <w:rsid w:val="00783C07"/>
    <w:rsid w:val="00784EC9"/>
    <w:rsid w:val="00785A17"/>
    <w:rsid w:val="0078624C"/>
    <w:rsid w:val="00786F4D"/>
    <w:rsid w:val="0079079C"/>
    <w:rsid w:val="00790C59"/>
    <w:rsid w:val="007911FD"/>
    <w:rsid w:val="00792480"/>
    <w:rsid w:val="00793930"/>
    <w:rsid w:val="00793DD1"/>
    <w:rsid w:val="00794FEC"/>
    <w:rsid w:val="00795CFD"/>
    <w:rsid w:val="007976DA"/>
    <w:rsid w:val="007A003E"/>
    <w:rsid w:val="007A1965"/>
    <w:rsid w:val="007A2ED1"/>
    <w:rsid w:val="007A3AB3"/>
    <w:rsid w:val="007A46C1"/>
    <w:rsid w:val="007A4BE6"/>
    <w:rsid w:val="007A5A3C"/>
    <w:rsid w:val="007B0882"/>
    <w:rsid w:val="007B0DC6"/>
    <w:rsid w:val="007B1094"/>
    <w:rsid w:val="007B1762"/>
    <w:rsid w:val="007B3320"/>
    <w:rsid w:val="007B4DB9"/>
    <w:rsid w:val="007B5985"/>
    <w:rsid w:val="007B7326"/>
    <w:rsid w:val="007C0983"/>
    <w:rsid w:val="007C1859"/>
    <w:rsid w:val="007C1DE6"/>
    <w:rsid w:val="007C1E7F"/>
    <w:rsid w:val="007C2678"/>
    <w:rsid w:val="007C301F"/>
    <w:rsid w:val="007C3F1C"/>
    <w:rsid w:val="007C4540"/>
    <w:rsid w:val="007C65AF"/>
    <w:rsid w:val="007C7E1E"/>
    <w:rsid w:val="007D135D"/>
    <w:rsid w:val="007D141E"/>
    <w:rsid w:val="007D1550"/>
    <w:rsid w:val="007D2295"/>
    <w:rsid w:val="007D3CB1"/>
    <w:rsid w:val="007D64E0"/>
    <w:rsid w:val="007D730F"/>
    <w:rsid w:val="007D7B18"/>
    <w:rsid w:val="007D7CD8"/>
    <w:rsid w:val="007E1F73"/>
    <w:rsid w:val="007E1FBC"/>
    <w:rsid w:val="007E3AA7"/>
    <w:rsid w:val="007E3E09"/>
    <w:rsid w:val="007E5AC5"/>
    <w:rsid w:val="007E6E02"/>
    <w:rsid w:val="007F0510"/>
    <w:rsid w:val="007F0972"/>
    <w:rsid w:val="007F0FEA"/>
    <w:rsid w:val="007F1D6B"/>
    <w:rsid w:val="007F2E81"/>
    <w:rsid w:val="007F407C"/>
    <w:rsid w:val="007F4E80"/>
    <w:rsid w:val="007F52D8"/>
    <w:rsid w:val="007F737D"/>
    <w:rsid w:val="008011D7"/>
    <w:rsid w:val="00802170"/>
    <w:rsid w:val="008029CB"/>
    <w:rsid w:val="0080308E"/>
    <w:rsid w:val="008036E8"/>
    <w:rsid w:val="00805303"/>
    <w:rsid w:val="008054B2"/>
    <w:rsid w:val="00806705"/>
    <w:rsid w:val="00806738"/>
    <w:rsid w:val="008108C6"/>
    <w:rsid w:val="00812F65"/>
    <w:rsid w:val="008149E0"/>
    <w:rsid w:val="00816415"/>
    <w:rsid w:val="00816D27"/>
    <w:rsid w:val="0081765E"/>
    <w:rsid w:val="00817A16"/>
    <w:rsid w:val="008200CE"/>
    <w:rsid w:val="00821538"/>
    <w:rsid w:val="008216D5"/>
    <w:rsid w:val="00823149"/>
    <w:rsid w:val="008245AF"/>
    <w:rsid w:val="008249CE"/>
    <w:rsid w:val="00825148"/>
    <w:rsid w:val="00825E48"/>
    <w:rsid w:val="0082628B"/>
    <w:rsid w:val="008268EC"/>
    <w:rsid w:val="00827206"/>
    <w:rsid w:val="008301B4"/>
    <w:rsid w:val="0083174D"/>
    <w:rsid w:val="00831A50"/>
    <w:rsid w:val="00831B3C"/>
    <w:rsid w:val="00831B80"/>
    <w:rsid w:val="00831C89"/>
    <w:rsid w:val="00832114"/>
    <w:rsid w:val="00833509"/>
    <w:rsid w:val="00834C46"/>
    <w:rsid w:val="0083557F"/>
    <w:rsid w:val="008363D5"/>
    <w:rsid w:val="00840319"/>
    <w:rsid w:val="0084093E"/>
    <w:rsid w:val="008413FF"/>
    <w:rsid w:val="00841CE1"/>
    <w:rsid w:val="00846858"/>
    <w:rsid w:val="008473D8"/>
    <w:rsid w:val="008474EE"/>
    <w:rsid w:val="00847FC4"/>
    <w:rsid w:val="00851C16"/>
    <w:rsid w:val="008521F3"/>
    <w:rsid w:val="008528DC"/>
    <w:rsid w:val="00852B8C"/>
    <w:rsid w:val="00852F6C"/>
    <w:rsid w:val="00853250"/>
    <w:rsid w:val="00854981"/>
    <w:rsid w:val="00855471"/>
    <w:rsid w:val="00861CD7"/>
    <w:rsid w:val="00861D09"/>
    <w:rsid w:val="00861F4C"/>
    <w:rsid w:val="00863A95"/>
    <w:rsid w:val="00863F7C"/>
    <w:rsid w:val="0086427B"/>
    <w:rsid w:val="00864B2E"/>
    <w:rsid w:val="00865963"/>
    <w:rsid w:val="00865B44"/>
    <w:rsid w:val="00866868"/>
    <w:rsid w:val="0086748B"/>
    <w:rsid w:val="00871C1D"/>
    <w:rsid w:val="00872FBE"/>
    <w:rsid w:val="0087450E"/>
    <w:rsid w:val="00874DC7"/>
    <w:rsid w:val="00875A82"/>
    <w:rsid w:val="00876CA3"/>
    <w:rsid w:val="00876CCA"/>
    <w:rsid w:val="008772FE"/>
    <w:rsid w:val="008775F1"/>
    <w:rsid w:val="00880713"/>
    <w:rsid w:val="0088111D"/>
    <w:rsid w:val="008821AE"/>
    <w:rsid w:val="00882A40"/>
    <w:rsid w:val="00883D3A"/>
    <w:rsid w:val="00883DAD"/>
    <w:rsid w:val="00884BF9"/>
    <w:rsid w:val="008854F7"/>
    <w:rsid w:val="00885A9D"/>
    <w:rsid w:val="00887A58"/>
    <w:rsid w:val="00891572"/>
    <w:rsid w:val="008929D2"/>
    <w:rsid w:val="00893636"/>
    <w:rsid w:val="00893B94"/>
    <w:rsid w:val="008963C2"/>
    <w:rsid w:val="00896BD3"/>
    <w:rsid w:val="00896E9D"/>
    <w:rsid w:val="00896F11"/>
    <w:rsid w:val="008971DF"/>
    <w:rsid w:val="00897DA6"/>
    <w:rsid w:val="00897F7D"/>
    <w:rsid w:val="008A02F9"/>
    <w:rsid w:val="008A1049"/>
    <w:rsid w:val="008A1A00"/>
    <w:rsid w:val="008A1C98"/>
    <w:rsid w:val="008A24D5"/>
    <w:rsid w:val="008A322D"/>
    <w:rsid w:val="008A4D72"/>
    <w:rsid w:val="008A6285"/>
    <w:rsid w:val="008A63B2"/>
    <w:rsid w:val="008A7ABF"/>
    <w:rsid w:val="008B01BD"/>
    <w:rsid w:val="008B1039"/>
    <w:rsid w:val="008B141A"/>
    <w:rsid w:val="008B1D68"/>
    <w:rsid w:val="008B1D9E"/>
    <w:rsid w:val="008B1F5F"/>
    <w:rsid w:val="008B223F"/>
    <w:rsid w:val="008B345D"/>
    <w:rsid w:val="008B49C1"/>
    <w:rsid w:val="008B6284"/>
    <w:rsid w:val="008B63F1"/>
    <w:rsid w:val="008B748B"/>
    <w:rsid w:val="008C07EE"/>
    <w:rsid w:val="008C1FC2"/>
    <w:rsid w:val="008C288A"/>
    <w:rsid w:val="008C2980"/>
    <w:rsid w:val="008C38F8"/>
    <w:rsid w:val="008C3AAA"/>
    <w:rsid w:val="008C4DD6"/>
    <w:rsid w:val="008C56F9"/>
    <w:rsid w:val="008C5A4D"/>
    <w:rsid w:val="008C5AFB"/>
    <w:rsid w:val="008C61BF"/>
    <w:rsid w:val="008C6403"/>
    <w:rsid w:val="008D07FB"/>
    <w:rsid w:val="008D0C02"/>
    <w:rsid w:val="008D357D"/>
    <w:rsid w:val="008D3FE3"/>
    <w:rsid w:val="008D435A"/>
    <w:rsid w:val="008D57BD"/>
    <w:rsid w:val="008D752A"/>
    <w:rsid w:val="008E0EC0"/>
    <w:rsid w:val="008E12FF"/>
    <w:rsid w:val="008E387B"/>
    <w:rsid w:val="008E6087"/>
    <w:rsid w:val="008E758D"/>
    <w:rsid w:val="008F07B7"/>
    <w:rsid w:val="008F0871"/>
    <w:rsid w:val="008F10A7"/>
    <w:rsid w:val="008F1811"/>
    <w:rsid w:val="008F1AF0"/>
    <w:rsid w:val="008F2950"/>
    <w:rsid w:val="008F40E9"/>
    <w:rsid w:val="008F54A8"/>
    <w:rsid w:val="008F5A60"/>
    <w:rsid w:val="008F755D"/>
    <w:rsid w:val="008F7A39"/>
    <w:rsid w:val="0090049B"/>
    <w:rsid w:val="009007B8"/>
    <w:rsid w:val="009021E8"/>
    <w:rsid w:val="00904677"/>
    <w:rsid w:val="00905EE2"/>
    <w:rsid w:val="00906796"/>
    <w:rsid w:val="00911440"/>
    <w:rsid w:val="00911712"/>
    <w:rsid w:val="00911B27"/>
    <w:rsid w:val="00912338"/>
    <w:rsid w:val="00913511"/>
    <w:rsid w:val="009141DB"/>
    <w:rsid w:val="00914AA3"/>
    <w:rsid w:val="00915D9F"/>
    <w:rsid w:val="009170BE"/>
    <w:rsid w:val="00917C2C"/>
    <w:rsid w:val="00920897"/>
    <w:rsid w:val="00920958"/>
    <w:rsid w:val="00920B55"/>
    <w:rsid w:val="00920CC5"/>
    <w:rsid w:val="00922D53"/>
    <w:rsid w:val="009262C9"/>
    <w:rsid w:val="00927C77"/>
    <w:rsid w:val="00930EB9"/>
    <w:rsid w:val="00932180"/>
    <w:rsid w:val="00932DE0"/>
    <w:rsid w:val="00933DC7"/>
    <w:rsid w:val="00933F86"/>
    <w:rsid w:val="00935789"/>
    <w:rsid w:val="00940FBE"/>
    <w:rsid w:val="009418F4"/>
    <w:rsid w:val="009422D6"/>
    <w:rsid w:val="00942BBC"/>
    <w:rsid w:val="00943A97"/>
    <w:rsid w:val="009440E4"/>
    <w:rsid w:val="00944180"/>
    <w:rsid w:val="00944AA0"/>
    <w:rsid w:val="009456B9"/>
    <w:rsid w:val="00947445"/>
    <w:rsid w:val="00947DA2"/>
    <w:rsid w:val="00951177"/>
    <w:rsid w:val="00951992"/>
    <w:rsid w:val="00952E0F"/>
    <w:rsid w:val="009545EE"/>
    <w:rsid w:val="009553BD"/>
    <w:rsid w:val="00956645"/>
    <w:rsid w:val="00960850"/>
    <w:rsid w:val="00963958"/>
    <w:rsid w:val="00964088"/>
    <w:rsid w:val="00965459"/>
    <w:rsid w:val="009673E8"/>
    <w:rsid w:val="00970352"/>
    <w:rsid w:val="009708ED"/>
    <w:rsid w:val="00970D10"/>
    <w:rsid w:val="009722FF"/>
    <w:rsid w:val="00972835"/>
    <w:rsid w:val="00973FEF"/>
    <w:rsid w:val="009742E6"/>
    <w:rsid w:val="00974DB8"/>
    <w:rsid w:val="00975EF9"/>
    <w:rsid w:val="00980661"/>
    <w:rsid w:val="0098093B"/>
    <w:rsid w:val="00980B7D"/>
    <w:rsid w:val="00981941"/>
    <w:rsid w:val="009826B3"/>
    <w:rsid w:val="00987344"/>
    <w:rsid w:val="009876D4"/>
    <w:rsid w:val="00987D26"/>
    <w:rsid w:val="009914A5"/>
    <w:rsid w:val="009922A4"/>
    <w:rsid w:val="00994E38"/>
    <w:rsid w:val="0099548E"/>
    <w:rsid w:val="00996425"/>
    <w:rsid w:val="00996456"/>
    <w:rsid w:val="00996A12"/>
    <w:rsid w:val="00997B0F"/>
    <w:rsid w:val="009A0098"/>
    <w:rsid w:val="009A03BF"/>
    <w:rsid w:val="009A0CC3"/>
    <w:rsid w:val="009A10F1"/>
    <w:rsid w:val="009A1CAD"/>
    <w:rsid w:val="009A25C7"/>
    <w:rsid w:val="009A3440"/>
    <w:rsid w:val="009A3B59"/>
    <w:rsid w:val="009A5832"/>
    <w:rsid w:val="009A62FC"/>
    <w:rsid w:val="009A6838"/>
    <w:rsid w:val="009B04B3"/>
    <w:rsid w:val="009B24B5"/>
    <w:rsid w:val="009B308B"/>
    <w:rsid w:val="009B30EF"/>
    <w:rsid w:val="009B4EBC"/>
    <w:rsid w:val="009B5ABB"/>
    <w:rsid w:val="009B646C"/>
    <w:rsid w:val="009B73CE"/>
    <w:rsid w:val="009B7947"/>
    <w:rsid w:val="009C0B37"/>
    <w:rsid w:val="009C2461"/>
    <w:rsid w:val="009C52F9"/>
    <w:rsid w:val="009C5A15"/>
    <w:rsid w:val="009C6FE2"/>
    <w:rsid w:val="009C7674"/>
    <w:rsid w:val="009D004A"/>
    <w:rsid w:val="009D40C0"/>
    <w:rsid w:val="009D4826"/>
    <w:rsid w:val="009D5880"/>
    <w:rsid w:val="009E017E"/>
    <w:rsid w:val="009E12D6"/>
    <w:rsid w:val="009E1DD1"/>
    <w:rsid w:val="009E1FD4"/>
    <w:rsid w:val="009E3981"/>
    <w:rsid w:val="009E3B07"/>
    <w:rsid w:val="009E3D0F"/>
    <w:rsid w:val="009E4C42"/>
    <w:rsid w:val="009E51D1"/>
    <w:rsid w:val="009E5531"/>
    <w:rsid w:val="009E6A5A"/>
    <w:rsid w:val="009E784B"/>
    <w:rsid w:val="009F171E"/>
    <w:rsid w:val="009F37DE"/>
    <w:rsid w:val="009F397B"/>
    <w:rsid w:val="009F3D2F"/>
    <w:rsid w:val="009F4310"/>
    <w:rsid w:val="009F48C3"/>
    <w:rsid w:val="009F5732"/>
    <w:rsid w:val="009F5994"/>
    <w:rsid w:val="009F6643"/>
    <w:rsid w:val="009F6C59"/>
    <w:rsid w:val="009F6EFF"/>
    <w:rsid w:val="009F7052"/>
    <w:rsid w:val="00A02668"/>
    <w:rsid w:val="00A02801"/>
    <w:rsid w:val="00A034AD"/>
    <w:rsid w:val="00A04ABF"/>
    <w:rsid w:val="00A06A39"/>
    <w:rsid w:val="00A07F58"/>
    <w:rsid w:val="00A108A1"/>
    <w:rsid w:val="00A11E33"/>
    <w:rsid w:val="00A1246E"/>
    <w:rsid w:val="00A131CB"/>
    <w:rsid w:val="00A13B1B"/>
    <w:rsid w:val="00A14847"/>
    <w:rsid w:val="00A1512B"/>
    <w:rsid w:val="00A16D6D"/>
    <w:rsid w:val="00A17094"/>
    <w:rsid w:val="00A176F6"/>
    <w:rsid w:val="00A17F25"/>
    <w:rsid w:val="00A20FA8"/>
    <w:rsid w:val="00A21383"/>
    <w:rsid w:val="00A2199F"/>
    <w:rsid w:val="00A21B31"/>
    <w:rsid w:val="00A22F0B"/>
    <w:rsid w:val="00A2360E"/>
    <w:rsid w:val="00A238C7"/>
    <w:rsid w:val="00A25D7C"/>
    <w:rsid w:val="00A26E0B"/>
    <w:rsid w:val="00A26E0C"/>
    <w:rsid w:val="00A274D0"/>
    <w:rsid w:val="00A30A09"/>
    <w:rsid w:val="00A3219E"/>
    <w:rsid w:val="00A3289C"/>
    <w:rsid w:val="00A32FCB"/>
    <w:rsid w:val="00A34C25"/>
    <w:rsid w:val="00A3507D"/>
    <w:rsid w:val="00A36A05"/>
    <w:rsid w:val="00A36FEF"/>
    <w:rsid w:val="00A3717A"/>
    <w:rsid w:val="00A4045B"/>
    <w:rsid w:val="00A4088C"/>
    <w:rsid w:val="00A412D3"/>
    <w:rsid w:val="00A41EF8"/>
    <w:rsid w:val="00A43CE7"/>
    <w:rsid w:val="00A4456B"/>
    <w:rsid w:val="00A448D4"/>
    <w:rsid w:val="00A452E0"/>
    <w:rsid w:val="00A456C7"/>
    <w:rsid w:val="00A503C0"/>
    <w:rsid w:val="00A50523"/>
    <w:rsid w:val="00A506DF"/>
    <w:rsid w:val="00A519E8"/>
    <w:rsid w:val="00A51EA5"/>
    <w:rsid w:val="00A53742"/>
    <w:rsid w:val="00A546F5"/>
    <w:rsid w:val="00A54845"/>
    <w:rsid w:val="00A54875"/>
    <w:rsid w:val="00A551EC"/>
    <w:rsid w:val="00A55722"/>
    <w:rsid w:val="00A557A1"/>
    <w:rsid w:val="00A6077A"/>
    <w:rsid w:val="00A60C8B"/>
    <w:rsid w:val="00A60D92"/>
    <w:rsid w:val="00A63059"/>
    <w:rsid w:val="00A63AE3"/>
    <w:rsid w:val="00A651A4"/>
    <w:rsid w:val="00A71361"/>
    <w:rsid w:val="00A73F80"/>
    <w:rsid w:val="00A746E2"/>
    <w:rsid w:val="00A75DC5"/>
    <w:rsid w:val="00A76CAA"/>
    <w:rsid w:val="00A80112"/>
    <w:rsid w:val="00A80619"/>
    <w:rsid w:val="00A80C47"/>
    <w:rsid w:val="00A81180"/>
    <w:rsid w:val="00A81CF5"/>
    <w:rsid w:val="00A81FF2"/>
    <w:rsid w:val="00A82C97"/>
    <w:rsid w:val="00A82F6A"/>
    <w:rsid w:val="00A83904"/>
    <w:rsid w:val="00A86B61"/>
    <w:rsid w:val="00A9094B"/>
    <w:rsid w:val="00A90A79"/>
    <w:rsid w:val="00A917D1"/>
    <w:rsid w:val="00A92C85"/>
    <w:rsid w:val="00A93892"/>
    <w:rsid w:val="00A93F80"/>
    <w:rsid w:val="00A952E6"/>
    <w:rsid w:val="00A96B30"/>
    <w:rsid w:val="00A975D6"/>
    <w:rsid w:val="00A97928"/>
    <w:rsid w:val="00A97AFC"/>
    <w:rsid w:val="00AA41BF"/>
    <w:rsid w:val="00AA442D"/>
    <w:rsid w:val="00AA5152"/>
    <w:rsid w:val="00AA59B5"/>
    <w:rsid w:val="00AA7777"/>
    <w:rsid w:val="00AA7B84"/>
    <w:rsid w:val="00AB1F8C"/>
    <w:rsid w:val="00AB223D"/>
    <w:rsid w:val="00AB3F3F"/>
    <w:rsid w:val="00AB770F"/>
    <w:rsid w:val="00AC0B4C"/>
    <w:rsid w:val="00AC0DDF"/>
    <w:rsid w:val="00AC1164"/>
    <w:rsid w:val="00AC2296"/>
    <w:rsid w:val="00AC2754"/>
    <w:rsid w:val="00AC3492"/>
    <w:rsid w:val="00AC3F0B"/>
    <w:rsid w:val="00AC48B0"/>
    <w:rsid w:val="00AC4ACD"/>
    <w:rsid w:val="00AC52D9"/>
    <w:rsid w:val="00AC5DFB"/>
    <w:rsid w:val="00AD13DC"/>
    <w:rsid w:val="00AD5052"/>
    <w:rsid w:val="00AD6DE2"/>
    <w:rsid w:val="00AD6EDA"/>
    <w:rsid w:val="00AE0A40"/>
    <w:rsid w:val="00AE1ED4"/>
    <w:rsid w:val="00AE21E1"/>
    <w:rsid w:val="00AE2F8D"/>
    <w:rsid w:val="00AE3BAE"/>
    <w:rsid w:val="00AE46BC"/>
    <w:rsid w:val="00AE6A21"/>
    <w:rsid w:val="00AE758E"/>
    <w:rsid w:val="00AF11FE"/>
    <w:rsid w:val="00AF1C8F"/>
    <w:rsid w:val="00AF1DA0"/>
    <w:rsid w:val="00AF2B68"/>
    <w:rsid w:val="00AF2BAB"/>
    <w:rsid w:val="00AF2C92"/>
    <w:rsid w:val="00AF3EC1"/>
    <w:rsid w:val="00AF432D"/>
    <w:rsid w:val="00AF5025"/>
    <w:rsid w:val="00AF519F"/>
    <w:rsid w:val="00AF536E"/>
    <w:rsid w:val="00AF5387"/>
    <w:rsid w:val="00AF55F5"/>
    <w:rsid w:val="00AF6B42"/>
    <w:rsid w:val="00AF7E86"/>
    <w:rsid w:val="00B013A5"/>
    <w:rsid w:val="00B024B9"/>
    <w:rsid w:val="00B02511"/>
    <w:rsid w:val="00B02791"/>
    <w:rsid w:val="00B05FD2"/>
    <w:rsid w:val="00B077FA"/>
    <w:rsid w:val="00B11F69"/>
    <w:rsid w:val="00B127D7"/>
    <w:rsid w:val="00B13B0C"/>
    <w:rsid w:val="00B142B7"/>
    <w:rsid w:val="00B14408"/>
    <w:rsid w:val="00B1453A"/>
    <w:rsid w:val="00B14597"/>
    <w:rsid w:val="00B15286"/>
    <w:rsid w:val="00B1616C"/>
    <w:rsid w:val="00B20F82"/>
    <w:rsid w:val="00B219D3"/>
    <w:rsid w:val="00B24DAF"/>
    <w:rsid w:val="00B25BD5"/>
    <w:rsid w:val="00B265BA"/>
    <w:rsid w:val="00B26AD8"/>
    <w:rsid w:val="00B27694"/>
    <w:rsid w:val="00B30783"/>
    <w:rsid w:val="00B333E8"/>
    <w:rsid w:val="00B34079"/>
    <w:rsid w:val="00B34A02"/>
    <w:rsid w:val="00B3502A"/>
    <w:rsid w:val="00B3793A"/>
    <w:rsid w:val="00B401BA"/>
    <w:rsid w:val="00B407E4"/>
    <w:rsid w:val="00B4178F"/>
    <w:rsid w:val="00B42258"/>
    <w:rsid w:val="00B425B6"/>
    <w:rsid w:val="00B42A72"/>
    <w:rsid w:val="00B43812"/>
    <w:rsid w:val="00B441AE"/>
    <w:rsid w:val="00B4422A"/>
    <w:rsid w:val="00B45A65"/>
    <w:rsid w:val="00B45F33"/>
    <w:rsid w:val="00B468BE"/>
    <w:rsid w:val="00B46D50"/>
    <w:rsid w:val="00B47BA3"/>
    <w:rsid w:val="00B50674"/>
    <w:rsid w:val="00B5157D"/>
    <w:rsid w:val="00B51AE0"/>
    <w:rsid w:val="00B53170"/>
    <w:rsid w:val="00B53603"/>
    <w:rsid w:val="00B548B9"/>
    <w:rsid w:val="00B5497E"/>
    <w:rsid w:val="00B56BBE"/>
    <w:rsid w:val="00B56DBE"/>
    <w:rsid w:val="00B605A2"/>
    <w:rsid w:val="00B624B5"/>
    <w:rsid w:val="00B62999"/>
    <w:rsid w:val="00B62AFB"/>
    <w:rsid w:val="00B62B54"/>
    <w:rsid w:val="00B6341B"/>
    <w:rsid w:val="00B63BE3"/>
    <w:rsid w:val="00B64146"/>
    <w:rsid w:val="00B64885"/>
    <w:rsid w:val="00B64E14"/>
    <w:rsid w:val="00B64FA3"/>
    <w:rsid w:val="00B6518A"/>
    <w:rsid w:val="00B658CA"/>
    <w:rsid w:val="00B66810"/>
    <w:rsid w:val="00B71189"/>
    <w:rsid w:val="00B72BE3"/>
    <w:rsid w:val="00B73B80"/>
    <w:rsid w:val="00B75683"/>
    <w:rsid w:val="00B75A53"/>
    <w:rsid w:val="00B770C7"/>
    <w:rsid w:val="00B77DB2"/>
    <w:rsid w:val="00B80F26"/>
    <w:rsid w:val="00B81B82"/>
    <w:rsid w:val="00B822BD"/>
    <w:rsid w:val="00B8236C"/>
    <w:rsid w:val="00B842F4"/>
    <w:rsid w:val="00B84565"/>
    <w:rsid w:val="00B91A7B"/>
    <w:rsid w:val="00B92559"/>
    <w:rsid w:val="00B929DD"/>
    <w:rsid w:val="00B93AF6"/>
    <w:rsid w:val="00B93BB7"/>
    <w:rsid w:val="00B94A3F"/>
    <w:rsid w:val="00B95405"/>
    <w:rsid w:val="00B963F1"/>
    <w:rsid w:val="00BA020A"/>
    <w:rsid w:val="00BA0A02"/>
    <w:rsid w:val="00BA351E"/>
    <w:rsid w:val="00BA3A70"/>
    <w:rsid w:val="00BA4CC8"/>
    <w:rsid w:val="00BA635A"/>
    <w:rsid w:val="00BB0232"/>
    <w:rsid w:val="00BB025A"/>
    <w:rsid w:val="00BB02A4"/>
    <w:rsid w:val="00BB1270"/>
    <w:rsid w:val="00BB15DF"/>
    <w:rsid w:val="00BB1E44"/>
    <w:rsid w:val="00BB26D5"/>
    <w:rsid w:val="00BB5267"/>
    <w:rsid w:val="00BB52B8"/>
    <w:rsid w:val="00BB59D8"/>
    <w:rsid w:val="00BB6611"/>
    <w:rsid w:val="00BB6F49"/>
    <w:rsid w:val="00BB7E69"/>
    <w:rsid w:val="00BC0E51"/>
    <w:rsid w:val="00BC3C1F"/>
    <w:rsid w:val="00BC7CE7"/>
    <w:rsid w:val="00BD0CA6"/>
    <w:rsid w:val="00BD238B"/>
    <w:rsid w:val="00BD295E"/>
    <w:rsid w:val="00BD4664"/>
    <w:rsid w:val="00BE0023"/>
    <w:rsid w:val="00BE1193"/>
    <w:rsid w:val="00BE1423"/>
    <w:rsid w:val="00BE1C41"/>
    <w:rsid w:val="00BE231C"/>
    <w:rsid w:val="00BE33E9"/>
    <w:rsid w:val="00BE3831"/>
    <w:rsid w:val="00BE43F9"/>
    <w:rsid w:val="00BE628D"/>
    <w:rsid w:val="00BE768F"/>
    <w:rsid w:val="00BF4849"/>
    <w:rsid w:val="00BF4EA7"/>
    <w:rsid w:val="00BF5941"/>
    <w:rsid w:val="00BF6525"/>
    <w:rsid w:val="00BFA9F1"/>
    <w:rsid w:val="00C00EDB"/>
    <w:rsid w:val="00C010F7"/>
    <w:rsid w:val="00C02203"/>
    <w:rsid w:val="00C02863"/>
    <w:rsid w:val="00C0383A"/>
    <w:rsid w:val="00C03DBA"/>
    <w:rsid w:val="00C04A9F"/>
    <w:rsid w:val="00C0509A"/>
    <w:rsid w:val="00C067FF"/>
    <w:rsid w:val="00C07FE4"/>
    <w:rsid w:val="00C1058A"/>
    <w:rsid w:val="00C1078F"/>
    <w:rsid w:val="00C12862"/>
    <w:rsid w:val="00C13D28"/>
    <w:rsid w:val="00C14585"/>
    <w:rsid w:val="00C16071"/>
    <w:rsid w:val="00C165A0"/>
    <w:rsid w:val="00C20151"/>
    <w:rsid w:val="00C216CE"/>
    <w:rsid w:val="00C2184F"/>
    <w:rsid w:val="00C21A6D"/>
    <w:rsid w:val="00C2210A"/>
    <w:rsid w:val="00C223EB"/>
    <w:rsid w:val="00C22A78"/>
    <w:rsid w:val="00C23C7E"/>
    <w:rsid w:val="00C246C5"/>
    <w:rsid w:val="00C24B25"/>
    <w:rsid w:val="00C24F76"/>
    <w:rsid w:val="00C25510"/>
    <w:rsid w:val="00C25A82"/>
    <w:rsid w:val="00C302CC"/>
    <w:rsid w:val="00C30961"/>
    <w:rsid w:val="00C30A2A"/>
    <w:rsid w:val="00C32D31"/>
    <w:rsid w:val="00C33379"/>
    <w:rsid w:val="00C33469"/>
    <w:rsid w:val="00C33993"/>
    <w:rsid w:val="00C347DC"/>
    <w:rsid w:val="00C35485"/>
    <w:rsid w:val="00C36492"/>
    <w:rsid w:val="00C37BA6"/>
    <w:rsid w:val="00C40210"/>
    <w:rsid w:val="00C4069E"/>
    <w:rsid w:val="00C41ADC"/>
    <w:rsid w:val="00C43B63"/>
    <w:rsid w:val="00C44149"/>
    <w:rsid w:val="00C44410"/>
    <w:rsid w:val="00C44A15"/>
    <w:rsid w:val="00C4630A"/>
    <w:rsid w:val="00C501BC"/>
    <w:rsid w:val="00C512B0"/>
    <w:rsid w:val="00C523F0"/>
    <w:rsid w:val="00C526D2"/>
    <w:rsid w:val="00C53A91"/>
    <w:rsid w:val="00C558F4"/>
    <w:rsid w:val="00C5765B"/>
    <w:rsid w:val="00C5794E"/>
    <w:rsid w:val="00C60968"/>
    <w:rsid w:val="00C615C7"/>
    <w:rsid w:val="00C635EA"/>
    <w:rsid w:val="00C63D39"/>
    <w:rsid w:val="00C63EDD"/>
    <w:rsid w:val="00C64081"/>
    <w:rsid w:val="00C64214"/>
    <w:rsid w:val="00C64F40"/>
    <w:rsid w:val="00C653C9"/>
    <w:rsid w:val="00C65B36"/>
    <w:rsid w:val="00C71849"/>
    <w:rsid w:val="00C722A8"/>
    <w:rsid w:val="00C724A0"/>
    <w:rsid w:val="00C7292E"/>
    <w:rsid w:val="00C733E1"/>
    <w:rsid w:val="00C7399B"/>
    <w:rsid w:val="00C746F8"/>
    <w:rsid w:val="00C74E88"/>
    <w:rsid w:val="00C74F86"/>
    <w:rsid w:val="00C80924"/>
    <w:rsid w:val="00C81348"/>
    <w:rsid w:val="00C8286B"/>
    <w:rsid w:val="00C82B3E"/>
    <w:rsid w:val="00C84019"/>
    <w:rsid w:val="00C87A66"/>
    <w:rsid w:val="00C91C57"/>
    <w:rsid w:val="00C939FD"/>
    <w:rsid w:val="00C947F8"/>
    <w:rsid w:val="00C9515F"/>
    <w:rsid w:val="00C954E5"/>
    <w:rsid w:val="00C963C5"/>
    <w:rsid w:val="00C97BA1"/>
    <w:rsid w:val="00CA030C"/>
    <w:rsid w:val="00CA1F41"/>
    <w:rsid w:val="00CA2C52"/>
    <w:rsid w:val="00CA2EF2"/>
    <w:rsid w:val="00CA32EE"/>
    <w:rsid w:val="00CA34DB"/>
    <w:rsid w:val="00CA3B63"/>
    <w:rsid w:val="00CA462B"/>
    <w:rsid w:val="00CA4FCE"/>
    <w:rsid w:val="00CA5771"/>
    <w:rsid w:val="00CA58B0"/>
    <w:rsid w:val="00CA6A1A"/>
    <w:rsid w:val="00CB1B67"/>
    <w:rsid w:val="00CB35E2"/>
    <w:rsid w:val="00CB40C3"/>
    <w:rsid w:val="00CB437A"/>
    <w:rsid w:val="00CB49DD"/>
    <w:rsid w:val="00CB4FE1"/>
    <w:rsid w:val="00CB5EE6"/>
    <w:rsid w:val="00CB7E2E"/>
    <w:rsid w:val="00CC1E75"/>
    <w:rsid w:val="00CC2E0E"/>
    <w:rsid w:val="00CC361C"/>
    <w:rsid w:val="00CC42EB"/>
    <w:rsid w:val="00CC474B"/>
    <w:rsid w:val="00CC658C"/>
    <w:rsid w:val="00CC67BF"/>
    <w:rsid w:val="00CD0551"/>
    <w:rsid w:val="00CD0843"/>
    <w:rsid w:val="00CD1721"/>
    <w:rsid w:val="00CD1F30"/>
    <w:rsid w:val="00CD2835"/>
    <w:rsid w:val="00CD3819"/>
    <w:rsid w:val="00CD4801"/>
    <w:rsid w:val="00CD4E31"/>
    <w:rsid w:val="00CD5A78"/>
    <w:rsid w:val="00CD7345"/>
    <w:rsid w:val="00CD7A18"/>
    <w:rsid w:val="00CD7E46"/>
    <w:rsid w:val="00CE07E3"/>
    <w:rsid w:val="00CE372E"/>
    <w:rsid w:val="00CE5909"/>
    <w:rsid w:val="00CF0A1B"/>
    <w:rsid w:val="00CF14DA"/>
    <w:rsid w:val="00CF19F6"/>
    <w:rsid w:val="00CF2F4F"/>
    <w:rsid w:val="00CF536D"/>
    <w:rsid w:val="00CF68A8"/>
    <w:rsid w:val="00CF6C97"/>
    <w:rsid w:val="00D00393"/>
    <w:rsid w:val="00D02E9D"/>
    <w:rsid w:val="00D032D7"/>
    <w:rsid w:val="00D03C01"/>
    <w:rsid w:val="00D0401F"/>
    <w:rsid w:val="00D07D5F"/>
    <w:rsid w:val="00D10CB8"/>
    <w:rsid w:val="00D111D8"/>
    <w:rsid w:val="00D12806"/>
    <w:rsid w:val="00D12D44"/>
    <w:rsid w:val="00D15018"/>
    <w:rsid w:val="00D158AC"/>
    <w:rsid w:val="00D15ECE"/>
    <w:rsid w:val="00D1694C"/>
    <w:rsid w:val="00D17709"/>
    <w:rsid w:val="00D17F60"/>
    <w:rsid w:val="00D20F5E"/>
    <w:rsid w:val="00D23B76"/>
    <w:rsid w:val="00D24B4A"/>
    <w:rsid w:val="00D26295"/>
    <w:rsid w:val="00D26830"/>
    <w:rsid w:val="00D26DD5"/>
    <w:rsid w:val="00D33218"/>
    <w:rsid w:val="00D379A3"/>
    <w:rsid w:val="00D401D4"/>
    <w:rsid w:val="00D41A16"/>
    <w:rsid w:val="00D45FF3"/>
    <w:rsid w:val="00D46967"/>
    <w:rsid w:val="00D47DA8"/>
    <w:rsid w:val="00D512CF"/>
    <w:rsid w:val="00D528B9"/>
    <w:rsid w:val="00D53186"/>
    <w:rsid w:val="00D53A4A"/>
    <w:rsid w:val="00D545A1"/>
    <w:rsid w:val="00D5487D"/>
    <w:rsid w:val="00D54A26"/>
    <w:rsid w:val="00D54E36"/>
    <w:rsid w:val="00D57F1D"/>
    <w:rsid w:val="00D60140"/>
    <w:rsid w:val="00D6024A"/>
    <w:rsid w:val="00D608B5"/>
    <w:rsid w:val="00D6223A"/>
    <w:rsid w:val="00D64739"/>
    <w:rsid w:val="00D66575"/>
    <w:rsid w:val="00D6735D"/>
    <w:rsid w:val="00D7146E"/>
    <w:rsid w:val="00D71659"/>
    <w:rsid w:val="00D71F99"/>
    <w:rsid w:val="00D73CA4"/>
    <w:rsid w:val="00D73D71"/>
    <w:rsid w:val="00D73EA1"/>
    <w:rsid w:val="00D74396"/>
    <w:rsid w:val="00D7477D"/>
    <w:rsid w:val="00D77EEA"/>
    <w:rsid w:val="00D80284"/>
    <w:rsid w:val="00D80416"/>
    <w:rsid w:val="00D80716"/>
    <w:rsid w:val="00D813DF"/>
    <w:rsid w:val="00D81F71"/>
    <w:rsid w:val="00D82D26"/>
    <w:rsid w:val="00D84C0A"/>
    <w:rsid w:val="00D8642D"/>
    <w:rsid w:val="00D908E5"/>
    <w:rsid w:val="00D90A5E"/>
    <w:rsid w:val="00D90EE0"/>
    <w:rsid w:val="00D91610"/>
    <w:rsid w:val="00D91A68"/>
    <w:rsid w:val="00D9262A"/>
    <w:rsid w:val="00D93430"/>
    <w:rsid w:val="00D942F7"/>
    <w:rsid w:val="00D95A68"/>
    <w:rsid w:val="00D95F47"/>
    <w:rsid w:val="00DA06A7"/>
    <w:rsid w:val="00DA17C7"/>
    <w:rsid w:val="00DA213D"/>
    <w:rsid w:val="00DA427F"/>
    <w:rsid w:val="00DA59EE"/>
    <w:rsid w:val="00DA5BB6"/>
    <w:rsid w:val="00DA6A9A"/>
    <w:rsid w:val="00DA6C25"/>
    <w:rsid w:val="00DA77CE"/>
    <w:rsid w:val="00DB1AB3"/>
    <w:rsid w:val="00DB1EFD"/>
    <w:rsid w:val="00DB3EAF"/>
    <w:rsid w:val="00DB46C6"/>
    <w:rsid w:val="00DB6ABF"/>
    <w:rsid w:val="00DC24AA"/>
    <w:rsid w:val="00DC3203"/>
    <w:rsid w:val="00DC3C99"/>
    <w:rsid w:val="00DC52F5"/>
    <w:rsid w:val="00DC5FD0"/>
    <w:rsid w:val="00DC6663"/>
    <w:rsid w:val="00DC70D5"/>
    <w:rsid w:val="00DD0354"/>
    <w:rsid w:val="00DD27D7"/>
    <w:rsid w:val="00DD3FBD"/>
    <w:rsid w:val="00DD458C"/>
    <w:rsid w:val="00DD72E9"/>
    <w:rsid w:val="00DD7605"/>
    <w:rsid w:val="00DE0CE2"/>
    <w:rsid w:val="00DE1EB3"/>
    <w:rsid w:val="00DE2020"/>
    <w:rsid w:val="00DE3097"/>
    <w:rsid w:val="00DE3476"/>
    <w:rsid w:val="00DE36D0"/>
    <w:rsid w:val="00DE3D8F"/>
    <w:rsid w:val="00DE52D1"/>
    <w:rsid w:val="00DE72FF"/>
    <w:rsid w:val="00DE7BEA"/>
    <w:rsid w:val="00DE7C77"/>
    <w:rsid w:val="00DF3050"/>
    <w:rsid w:val="00DF5B84"/>
    <w:rsid w:val="00DF5E49"/>
    <w:rsid w:val="00DF674D"/>
    <w:rsid w:val="00DF6D5B"/>
    <w:rsid w:val="00DF7548"/>
    <w:rsid w:val="00DF771B"/>
    <w:rsid w:val="00DF7EE2"/>
    <w:rsid w:val="00E01337"/>
    <w:rsid w:val="00E01807"/>
    <w:rsid w:val="00E01BAA"/>
    <w:rsid w:val="00E0216D"/>
    <w:rsid w:val="00E0282A"/>
    <w:rsid w:val="00E02A72"/>
    <w:rsid w:val="00E02C9E"/>
    <w:rsid w:val="00E02F9B"/>
    <w:rsid w:val="00E0354A"/>
    <w:rsid w:val="00E03C9B"/>
    <w:rsid w:val="00E05964"/>
    <w:rsid w:val="00E07E14"/>
    <w:rsid w:val="00E106B2"/>
    <w:rsid w:val="00E13513"/>
    <w:rsid w:val="00E13E0A"/>
    <w:rsid w:val="00E14F94"/>
    <w:rsid w:val="00E17336"/>
    <w:rsid w:val="00E17D15"/>
    <w:rsid w:val="00E22B34"/>
    <w:rsid w:val="00E22B95"/>
    <w:rsid w:val="00E2558C"/>
    <w:rsid w:val="00E30331"/>
    <w:rsid w:val="00E30BB8"/>
    <w:rsid w:val="00E316E9"/>
    <w:rsid w:val="00E3190E"/>
    <w:rsid w:val="00E31F9C"/>
    <w:rsid w:val="00E32A89"/>
    <w:rsid w:val="00E33323"/>
    <w:rsid w:val="00E33C82"/>
    <w:rsid w:val="00E37EBE"/>
    <w:rsid w:val="00E40488"/>
    <w:rsid w:val="00E409A3"/>
    <w:rsid w:val="00E40A10"/>
    <w:rsid w:val="00E43E26"/>
    <w:rsid w:val="00E44B06"/>
    <w:rsid w:val="00E459CF"/>
    <w:rsid w:val="00E46F99"/>
    <w:rsid w:val="00E47C85"/>
    <w:rsid w:val="00E50194"/>
    <w:rsid w:val="00E50367"/>
    <w:rsid w:val="00E51052"/>
    <w:rsid w:val="00E51ABA"/>
    <w:rsid w:val="00E524CB"/>
    <w:rsid w:val="00E52504"/>
    <w:rsid w:val="00E52C7D"/>
    <w:rsid w:val="00E5438A"/>
    <w:rsid w:val="00E57533"/>
    <w:rsid w:val="00E577CE"/>
    <w:rsid w:val="00E60C8D"/>
    <w:rsid w:val="00E6126B"/>
    <w:rsid w:val="00E619E1"/>
    <w:rsid w:val="00E63F99"/>
    <w:rsid w:val="00E6478E"/>
    <w:rsid w:val="00E64C93"/>
    <w:rsid w:val="00E65456"/>
    <w:rsid w:val="00E65A91"/>
    <w:rsid w:val="00E66188"/>
    <w:rsid w:val="00E664FB"/>
    <w:rsid w:val="00E672F0"/>
    <w:rsid w:val="00E70373"/>
    <w:rsid w:val="00E72B06"/>
    <w:rsid w:val="00E72E40"/>
    <w:rsid w:val="00E73665"/>
    <w:rsid w:val="00E73999"/>
    <w:rsid w:val="00E73BDC"/>
    <w:rsid w:val="00E73E9E"/>
    <w:rsid w:val="00E74C76"/>
    <w:rsid w:val="00E803AD"/>
    <w:rsid w:val="00E807DF"/>
    <w:rsid w:val="00E81660"/>
    <w:rsid w:val="00E81708"/>
    <w:rsid w:val="00E823D5"/>
    <w:rsid w:val="00E83136"/>
    <w:rsid w:val="00E837D7"/>
    <w:rsid w:val="00E85388"/>
    <w:rsid w:val="00E854FE"/>
    <w:rsid w:val="00E870FC"/>
    <w:rsid w:val="00E906CC"/>
    <w:rsid w:val="00E91373"/>
    <w:rsid w:val="00E91536"/>
    <w:rsid w:val="00E939A0"/>
    <w:rsid w:val="00E96AE5"/>
    <w:rsid w:val="00E97E4E"/>
    <w:rsid w:val="00EA0741"/>
    <w:rsid w:val="00EA1347"/>
    <w:rsid w:val="00EA1CC2"/>
    <w:rsid w:val="00EA2D76"/>
    <w:rsid w:val="00EA4644"/>
    <w:rsid w:val="00EA58B3"/>
    <w:rsid w:val="00EA599D"/>
    <w:rsid w:val="00EA758A"/>
    <w:rsid w:val="00EA76E6"/>
    <w:rsid w:val="00EB096F"/>
    <w:rsid w:val="00EB199F"/>
    <w:rsid w:val="00EB21A4"/>
    <w:rsid w:val="00EB27C4"/>
    <w:rsid w:val="00EB3064"/>
    <w:rsid w:val="00EB5387"/>
    <w:rsid w:val="00EB5C10"/>
    <w:rsid w:val="00EB7322"/>
    <w:rsid w:val="00EB753D"/>
    <w:rsid w:val="00EC0C39"/>
    <w:rsid w:val="00EC0ECA"/>
    <w:rsid w:val="00EC0FE9"/>
    <w:rsid w:val="00EC198B"/>
    <w:rsid w:val="00EC426D"/>
    <w:rsid w:val="00EC571B"/>
    <w:rsid w:val="00EC57D7"/>
    <w:rsid w:val="00EC58D2"/>
    <w:rsid w:val="00EC6385"/>
    <w:rsid w:val="00EC6D5B"/>
    <w:rsid w:val="00EC7FE9"/>
    <w:rsid w:val="00ED1B35"/>
    <w:rsid w:val="00ED1D94"/>
    <w:rsid w:val="00ED1DE9"/>
    <w:rsid w:val="00ED23D4"/>
    <w:rsid w:val="00ED3108"/>
    <w:rsid w:val="00ED40B2"/>
    <w:rsid w:val="00ED5E0B"/>
    <w:rsid w:val="00ED6AC3"/>
    <w:rsid w:val="00ED7C3F"/>
    <w:rsid w:val="00EE00B1"/>
    <w:rsid w:val="00EE3707"/>
    <w:rsid w:val="00EE37B6"/>
    <w:rsid w:val="00EE41D1"/>
    <w:rsid w:val="00EE6496"/>
    <w:rsid w:val="00EE75EC"/>
    <w:rsid w:val="00EF0F45"/>
    <w:rsid w:val="00EF1BFB"/>
    <w:rsid w:val="00EF243E"/>
    <w:rsid w:val="00EF2BEE"/>
    <w:rsid w:val="00EF5D47"/>
    <w:rsid w:val="00EF7463"/>
    <w:rsid w:val="00EF7971"/>
    <w:rsid w:val="00EF79BF"/>
    <w:rsid w:val="00EF7F5F"/>
    <w:rsid w:val="00F00025"/>
    <w:rsid w:val="00F002EF"/>
    <w:rsid w:val="00F01EE9"/>
    <w:rsid w:val="00F048AD"/>
    <w:rsid w:val="00F04900"/>
    <w:rsid w:val="00F04A1B"/>
    <w:rsid w:val="00F065A4"/>
    <w:rsid w:val="00F126B9"/>
    <w:rsid w:val="00F12715"/>
    <w:rsid w:val="00F138FB"/>
    <w:rsid w:val="00F144D5"/>
    <w:rsid w:val="00F146F0"/>
    <w:rsid w:val="00F15039"/>
    <w:rsid w:val="00F20FF3"/>
    <w:rsid w:val="00F2190B"/>
    <w:rsid w:val="00F228B5"/>
    <w:rsid w:val="00F22B89"/>
    <w:rsid w:val="00F22EE0"/>
    <w:rsid w:val="00F23893"/>
    <w:rsid w:val="00F2389C"/>
    <w:rsid w:val="00F247E7"/>
    <w:rsid w:val="00F24C0C"/>
    <w:rsid w:val="00F25C67"/>
    <w:rsid w:val="00F25EA1"/>
    <w:rsid w:val="00F26554"/>
    <w:rsid w:val="00F26A9B"/>
    <w:rsid w:val="00F2746A"/>
    <w:rsid w:val="00F276D7"/>
    <w:rsid w:val="00F30DFF"/>
    <w:rsid w:val="00F326EE"/>
    <w:rsid w:val="00F32A69"/>
    <w:rsid w:val="00F32B80"/>
    <w:rsid w:val="00F33B84"/>
    <w:rsid w:val="00F340EB"/>
    <w:rsid w:val="00F344AE"/>
    <w:rsid w:val="00F35285"/>
    <w:rsid w:val="00F3547A"/>
    <w:rsid w:val="00F3556D"/>
    <w:rsid w:val="00F36C5A"/>
    <w:rsid w:val="00F40E1E"/>
    <w:rsid w:val="00F41DC4"/>
    <w:rsid w:val="00F43B9D"/>
    <w:rsid w:val="00F44D5E"/>
    <w:rsid w:val="00F45686"/>
    <w:rsid w:val="00F46911"/>
    <w:rsid w:val="00F4691C"/>
    <w:rsid w:val="00F50292"/>
    <w:rsid w:val="00F503B1"/>
    <w:rsid w:val="00F5063B"/>
    <w:rsid w:val="00F50640"/>
    <w:rsid w:val="00F5310B"/>
    <w:rsid w:val="00F531ED"/>
    <w:rsid w:val="00F53A35"/>
    <w:rsid w:val="00F54940"/>
    <w:rsid w:val="00F55A3D"/>
    <w:rsid w:val="00F5744B"/>
    <w:rsid w:val="00F575DA"/>
    <w:rsid w:val="00F61209"/>
    <w:rsid w:val="00F614D4"/>
    <w:rsid w:val="00F61E2C"/>
    <w:rsid w:val="00F6259E"/>
    <w:rsid w:val="00F64F53"/>
    <w:rsid w:val="00F65045"/>
    <w:rsid w:val="00F651E8"/>
    <w:rsid w:val="00F653EA"/>
    <w:rsid w:val="00F65DD4"/>
    <w:rsid w:val="00F66614"/>
    <w:rsid w:val="00F672B2"/>
    <w:rsid w:val="00F678E7"/>
    <w:rsid w:val="00F7030F"/>
    <w:rsid w:val="00F70496"/>
    <w:rsid w:val="00F70899"/>
    <w:rsid w:val="00F73B71"/>
    <w:rsid w:val="00F74598"/>
    <w:rsid w:val="00F74BE8"/>
    <w:rsid w:val="00F750A1"/>
    <w:rsid w:val="00F81087"/>
    <w:rsid w:val="00F81491"/>
    <w:rsid w:val="00F81F0C"/>
    <w:rsid w:val="00F82B4E"/>
    <w:rsid w:val="00F83973"/>
    <w:rsid w:val="00F84A42"/>
    <w:rsid w:val="00F84E9B"/>
    <w:rsid w:val="00F8622A"/>
    <w:rsid w:val="00F87F28"/>
    <w:rsid w:val="00F87FA3"/>
    <w:rsid w:val="00F90DE9"/>
    <w:rsid w:val="00F91124"/>
    <w:rsid w:val="00F912EA"/>
    <w:rsid w:val="00F93AB5"/>
    <w:rsid w:val="00F93D8C"/>
    <w:rsid w:val="00F94D6D"/>
    <w:rsid w:val="00F96BC7"/>
    <w:rsid w:val="00F97C7F"/>
    <w:rsid w:val="00FA0121"/>
    <w:rsid w:val="00FA076A"/>
    <w:rsid w:val="00FA2B8A"/>
    <w:rsid w:val="00FA3102"/>
    <w:rsid w:val="00FA48D4"/>
    <w:rsid w:val="00FA54FA"/>
    <w:rsid w:val="00FA5870"/>
    <w:rsid w:val="00FA688D"/>
    <w:rsid w:val="00FA6D39"/>
    <w:rsid w:val="00FB0CB5"/>
    <w:rsid w:val="00FB1F1B"/>
    <w:rsid w:val="00FB227E"/>
    <w:rsid w:val="00FB3D61"/>
    <w:rsid w:val="00FB44CE"/>
    <w:rsid w:val="00FB5009"/>
    <w:rsid w:val="00FB6737"/>
    <w:rsid w:val="00FB76AB"/>
    <w:rsid w:val="00FB7D85"/>
    <w:rsid w:val="00FC009D"/>
    <w:rsid w:val="00FC01B2"/>
    <w:rsid w:val="00FC18B0"/>
    <w:rsid w:val="00FC437B"/>
    <w:rsid w:val="00FC5D43"/>
    <w:rsid w:val="00FC6623"/>
    <w:rsid w:val="00FC9001"/>
    <w:rsid w:val="00FD03FE"/>
    <w:rsid w:val="00FD126E"/>
    <w:rsid w:val="00FD127B"/>
    <w:rsid w:val="00FD238B"/>
    <w:rsid w:val="00FD3C36"/>
    <w:rsid w:val="00FD4D81"/>
    <w:rsid w:val="00FD4E48"/>
    <w:rsid w:val="00FD6967"/>
    <w:rsid w:val="00FD7498"/>
    <w:rsid w:val="00FD7FB3"/>
    <w:rsid w:val="00FE2756"/>
    <w:rsid w:val="00FE2C24"/>
    <w:rsid w:val="00FE378E"/>
    <w:rsid w:val="00FE3EDA"/>
    <w:rsid w:val="00FE4713"/>
    <w:rsid w:val="00FE66C9"/>
    <w:rsid w:val="00FF1F44"/>
    <w:rsid w:val="00FF225E"/>
    <w:rsid w:val="00FF2D7F"/>
    <w:rsid w:val="00FF4067"/>
    <w:rsid w:val="00FF672C"/>
    <w:rsid w:val="00FF6A42"/>
    <w:rsid w:val="00FF6CE8"/>
    <w:rsid w:val="00FF70AF"/>
    <w:rsid w:val="01394AE9"/>
    <w:rsid w:val="013ACFC9"/>
    <w:rsid w:val="01515504"/>
    <w:rsid w:val="01977C43"/>
    <w:rsid w:val="019A9B5F"/>
    <w:rsid w:val="01A78925"/>
    <w:rsid w:val="01BF4F89"/>
    <w:rsid w:val="01C96B32"/>
    <w:rsid w:val="01E3639E"/>
    <w:rsid w:val="01FBE13C"/>
    <w:rsid w:val="0207328B"/>
    <w:rsid w:val="0208CFC6"/>
    <w:rsid w:val="02231623"/>
    <w:rsid w:val="023E5BBC"/>
    <w:rsid w:val="026E698B"/>
    <w:rsid w:val="02BC0B46"/>
    <w:rsid w:val="02D9F3B0"/>
    <w:rsid w:val="02DC1F1B"/>
    <w:rsid w:val="02F6F3BA"/>
    <w:rsid w:val="03274889"/>
    <w:rsid w:val="03328685"/>
    <w:rsid w:val="03345870"/>
    <w:rsid w:val="033E7688"/>
    <w:rsid w:val="036B2AD2"/>
    <w:rsid w:val="0377BFAA"/>
    <w:rsid w:val="03DA9864"/>
    <w:rsid w:val="041DD58F"/>
    <w:rsid w:val="0456B749"/>
    <w:rsid w:val="04644AE9"/>
    <w:rsid w:val="04943EAB"/>
    <w:rsid w:val="049F43FA"/>
    <w:rsid w:val="0519A774"/>
    <w:rsid w:val="053D4838"/>
    <w:rsid w:val="06080F24"/>
    <w:rsid w:val="0643E99D"/>
    <w:rsid w:val="064442D8"/>
    <w:rsid w:val="06728B75"/>
    <w:rsid w:val="0676D0D4"/>
    <w:rsid w:val="06877C5F"/>
    <w:rsid w:val="068D313E"/>
    <w:rsid w:val="069E1772"/>
    <w:rsid w:val="06F08B18"/>
    <w:rsid w:val="06FA9667"/>
    <w:rsid w:val="07000C3F"/>
    <w:rsid w:val="070B0200"/>
    <w:rsid w:val="0738D922"/>
    <w:rsid w:val="07728A53"/>
    <w:rsid w:val="07779A64"/>
    <w:rsid w:val="079E7C17"/>
    <w:rsid w:val="07A847BE"/>
    <w:rsid w:val="07B6E5ED"/>
    <w:rsid w:val="07E3DE46"/>
    <w:rsid w:val="080BF5E6"/>
    <w:rsid w:val="080FD942"/>
    <w:rsid w:val="0840A42D"/>
    <w:rsid w:val="08565D4D"/>
    <w:rsid w:val="08B34DA9"/>
    <w:rsid w:val="08E137AC"/>
    <w:rsid w:val="09301A9B"/>
    <w:rsid w:val="096A8FCB"/>
    <w:rsid w:val="099972AD"/>
    <w:rsid w:val="09D3607B"/>
    <w:rsid w:val="09F42AEA"/>
    <w:rsid w:val="09FE8265"/>
    <w:rsid w:val="0A23407C"/>
    <w:rsid w:val="0A61FC60"/>
    <w:rsid w:val="0A809FA2"/>
    <w:rsid w:val="0A9554FC"/>
    <w:rsid w:val="0ACF4CBE"/>
    <w:rsid w:val="0ADCC993"/>
    <w:rsid w:val="0AE00536"/>
    <w:rsid w:val="0B05673B"/>
    <w:rsid w:val="0B39B9EF"/>
    <w:rsid w:val="0B49886D"/>
    <w:rsid w:val="0B4FF08B"/>
    <w:rsid w:val="0B7ACACC"/>
    <w:rsid w:val="0B7BF225"/>
    <w:rsid w:val="0B7DFDA2"/>
    <w:rsid w:val="0B8CC487"/>
    <w:rsid w:val="0B980396"/>
    <w:rsid w:val="0B9FB0C3"/>
    <w:rsid w:val="0BAEAC32"/>
    <w:rsid w:val="0BCC15A5"/>
    <w:rsid w:val="0C3D2314"/>
    <w:rsid w:val="0C440C14"/>
    <w:rsid w:val="0C593129"/>
    <w:rsid w:val="0C8F43AE"/>
    <w:rsid w:val="0C9DA37C"/>
    <w:rsid w:val="0CAAD93C"/>
    <w:rsid w:val="0CBC8D13"/>
    <w:rsid w:val="0CC79D72"/>
    <w:rsid w:val="0CE7FEAF"/>
    <w:rsid w:val="0CECEB29"/>
    <w:rsid w:val="0D0B3A92"/>
    <w:rsid w:val="0D9553C2"/>
    <w:rsid w:val="0DA09520"/>
    <w:rsid w:val="0DB1B989"/>
    <w:rsid w:val="0DBCAE7F"/>
    <w:rsid w:val="0DE92302"/>
    <w:rsid w:val="0E381342"/>
    <w:rsid w:val="0EBEB007"/>
    <w:rsid w:val="0EE77D07"/>
    <w:rsid w:val="0EF9D922"/>
    <w:rsid w:val="0F15ED5D"/>
    <w:rsid w:val="0F1DDAE3"/>
    <w:rsid w:val="0F50DB7D"/>
    <w:rsid w:val="100094D5"/>
    <w:rsid w:val="105518FF"/>
    <w:rsid w:val="1064A86E"/>
    <w:rsid w:val="1076DF64"/>
    <w:rsid w:val="10785C07"/>
    <w:rsid w:val="1078AE7C"/>
    <w:rsid w:val="10AE06A2"/>
    <w:rsid w:val="10FC2075"/>
    <w:rsid w:val="113254CD"/>
    <w:rsid w:val="11375B6E"/>
    <w:rsid w:val="11408DE7"/>
    <w:rsid w:val="11AF5691"/>
    <w:rsid w:val="12073C21"/>
    <w:rsid w:val="12100369"/>
    <w:rsid w:val="1210FC81"/>
    <w:rsid w:val="123C5348"/>
    <w:rsid w:val="124C602A"/>
    <w:rsid w:val="126FA58D"/>
    <w:rsid w:val="12873E84"/>
    <w:rsid w:val="12ABBD6F"/>
    <w:rsid w:val="12BDC7BB"/>
    <w:rsid w:val="12C5B541"/>
    <w:rsid w:val="12D9F05C"/>
    <w:rsid w:val="132EE419"/>
    <w:rsid w:val="1330AD5A"/>
    <w:rsid w:val="1338D8AC"/>
    <w:rsid w:val="134FEB20"/>
    <w:rsid w:val="1381103E"/>
    <w:rsid w:val="1393EAB2"/>
    <w:rsid w:val="13974AB2"/>
    <w:rsid w:val="13986251"/>
    <w:rsid w:val="13B17CDD"/>
    <w:rsid w:val="1432A3B6"/>
    <w:rsid w:val="14368834"/>
    <w:rsid w:val="14397851"/>
    <w:rsid w:val="14457DAB"/>
    <w:rsid w:val="1453FCAD"/>
    <w:rsid w:val="14793746"/>
    <w:rsid w:val="14E3E5D0"/>
    <w:rsid w:val="14F5A348"/>
    <w:rsid w:val="14F8265D"/>
    <w:rsid w:val="14FB9D21"/>
    <w:rsid w:val="152F8380"/>
    <w:rsid w:val="153FEEBD"/>
    <w:rsid w:val="155D054A"/>
    <w:rsid w:val="15C85E87"/>
    <w:rsid w:val="15E9B6F9"/>
    <w:rsid w:val="15FD5603"/>
    <w:rsid w:val="1616AB0A"/>
    <w:rsid w:val="16661A7F"/>
    <w:rsid w:val="168CC7F4"/>
    <w:rsid w:val="16A300ED"/>
    <w:rsid w:val="16ADAF0A"/>
    <w:rsid w:val="16E92B70"/>
    <w:rsid w:val="1717AB3B"/>
    <w:rsid w:val="17518AD1"/>
    <w:rsid w:val="1751D994"/>
    <w:rsid w:val="176B3DA8"/>
    <w:rsid w:val="17A69702"/>
    <w:rsid w:val="17C08234"/>
    <w:rsid w:val="17F3BA92"/>
    <w:rsid w:val="1840645D"/>
    <w:rsid w:val="18578E15"/>
    <w:rsid w:val="18960FD8"/>
    <w:rsid w:val="18AB94CC"/>
    <w:rsid w:val="1906D6F8"/>
    <w:rsid w:val="191383B3"/>
    <w:rsid w:val="1946EA81"/>
    <w:rsid w:val="1953E4CD"/>
    <w:rsid w:val="198727E5"/>
    <w:rsid w:val="19CBF606"/>
    <w:rsid w:val="19FFC36A"/>
    <w:rsid w:val="1A111FC6"/>
    <w:rsid w:val="1A57720F"/>
    <w:rsid w:val="1A93A790"/>
    <w:rsid w:val="1AA25D4B"/>
    <w:rsid w:val="1ABEC110"/>
    <w:rsid w:val="1AD0C726"/>
    <w:rsid w:val="1AD352F0"/>
    <w:rsid w:val="1AE69913"/>
    <w:rsid w:val="1AE8DCF1"/>
    <w:rsid w:val="1B40FD52"/>
    <w:rsid w:val="1B41D4A8"/>
    <w:rsid w:val="1B470B8E"/>
    <w:rsid w:val="1B8F2ED7"/>
    <w:rsid w:val="1B96D486"/>
    <w:rsid w:val="1BABB26F"/>
    <w:rsid w:val="1BB849EA"/>
    <w:rsid w:val="1BD07797"/>
    <w:rsid w:val="1BE04916"/>
    <w:rsid w:val="1C046B63"/>
    <w:rsid w:val="1C2FE491"/>
    <w:rsid w:val="1C300560"/>
    <w:rsid w:val="1C56150B"/>
    <w:rsid w:val="1C682612"/>
    <w:rsid w:val="1C7C1CDC"/>
    <w:rsid w:val="1CBCD405"/>
    <w:rsid w:val="1CCB9DB5"/>
    <w:rsid w:val="1CD82CDD"/>
    <w:rsid w:val="1CF74B48"/>
    <w:rsid w:val="1CFB7C98"/>
    <w:rsid w:val="1D2AFF38"/>
    <w:rsid w:val="1D2CED6E"/>
    <w:rsid w:val="1D444EC3"/>
    <w:rsid w:val="1D85F756"/>
    <w:rsid w:val="1D878672"/>
    <w:rsid w:val="1D9F6218"/>
    <w:rsid w:val="1E15D886"/>
    <w:rsid w:val="1E7E05F7"/>
    <w:rsid w:val="1EACDE4A"/>
    <w:rsid w:val="1EDD4831"/>
    <w:rsid w:val="1EE91371"/>
    <w:rsid w:val="1F14E76F"/>
    <w:rsid w:val="1F206C55"/>
    <w:rsid w:val="1F2868AC"/>
    <w:rsid w:val="1F33FEAD"/>
    <w:rsid w:val="1F459CF7"/>
    <w:rsid w:val="1F4CC35E"/>
    <w:rsid w:val="1FE37838"/>
    <w:rsid w:val="1FE62A1C"/>
    <w:rsid w:val="1FEBA62D"/>
    <w:rsid w:val="2016B89F"/>
    <w:rsid w:val="201FD41A"/>
    <w:rsid w:val="202379ED"/>
    <w:rsid w:val="2054A504"/>
    <w:rsid w:val="205CCC70"/>
    <w:rsid w:val="2061CD9C"/>
    <w:rsid w:val="2095EE97"/>
    <w:rsid w:val="20A56BDA"/>
    <w:rsid w:val="20BFC22C"/>
    <w:rsid w:val="20C07284"/>
    <w:rsid w:val="20E4D01A"/>
    <w:rsid w:val="2104B741"/>
    <w:rsid w:val="211BB669"/>
    <w:rsid w:val="211D4B22"/>
    <w:rsid w:val="215E8249"/>
    <w:rsid w:val="2162829C"/>
    <w:rsid w:val="216A1C67"/>
    <w:rsid w:val="21900E26"/>
    <w:rsid w:val="21B6EF22"/>
    <w:rsid w:val="21C49F73"/>
    <w:rsid w:val="224FD39A"/>
    <w:rsid w:val="227931CB"/>
    <w:rsid w:val="228DA8F8"/>
    <w:rsid w:val="22A884A8"/>
    <w:rsid w:val="22AFA4D7"/>
    <w:rsid w:val="22C48FD3"/>
    <w:rsid w:val="22CEFA71"/>
    <w:rsid w:val="22F6C76E"/>
    <w:rsid w:val="2304C227"/>
    <w:rsid w:val="230D6D4C"/>
    <w:rsid w:val="232F48AE"/>
    <w:rsid w:val="234FA892"/>
    <w:rsid w:val="2354D413"/>
    <w:rsid w:val="235870FB"/>
    <w:rsid w:val="2388AB0D"/>
    <w:rsid w:val="23A4D4A4"/>
    <w:rsid w:val="23A96AFE"/>
    <w:rsid w:val="23ED03D9"/>
    <w:rsid w:val="24659E62"/>
    <w:rsid w:val="2477A96C"/>
    <w:rsid w:val="247E7E81"/>
    <w:rsid w:val="24A77484"/>
    <w:rsid w:val="24BCB6B4"/>
    <w:rsid w:val="24D6140D"/>
    <w:rsid w:val="24FB32C3"/>
    <w:rsid w:val="2509B98F"/>
    <w:rsid w:val="25376D17"/>
    <w:rsid w:val="255BCFB7"/>
    <w:rsid w:val="2585306B"/>
    <w:rsid w:val="25BD82A4"/>
    <w:rsid w:val="25C4D2E0"/>
    <w:rsid w:val="260259D1"/>
    <w:rsid w:val="261FA4EC"/>
    <w:rsid w:val="2640EAC8"/>
    <w:rsid w:val="264EF757"/>
    <w:rsid w:val="26A25EDE"/>
    <w:rsid w:val="26F12612"/>
    <w:rsid w:val="2711A842"/>
    <w:rsid w:val="271F188C"/>
    <w:rsid w:val="2748FBC2"/>
    <w:rsid w:val="277495EB"/>
    <w:rsid w:val="2775ADB0"/>
    <w:rsid w:val="2787D800"/>
    <w:rsid w:val="27C16F16"/>
    <w:rsid w:val="280B6B15"/>
    <w:rsid w:val="2874B42E"/>
    <w:rsid w:val="28853C66"/>
    <w:rsid w:val="288FF5B7"/>
    <w:rsid w:val="28B4AC9F"/>
    <w:rsid w:val="28C0A420"/>
    <w:rsid w:val="28C676C2"/>
    <w:rsid w:val="28FA36B7"/>
    <w:rsid w:val="29048476"/>
    <w:rsid w:val="295F7C94"/>
    <w:rsid w:val="298722AD"/>
    <w:rsid w:val="29CE73F4"/>
    <w:rsid w:val="29EDDBF6"/>
    <w:rsid w:val="29FA22BE"/>
    <w:rsid w:val="2A0162E4"/>
    <w:rsid w:val="2A098240"/>
    <w:rsid w:val="2A23A6BC"/>
    <w:rsid w:val="2A3A81A9"/>
    <w:rsid w:val="2A6F8E17"/>
    <w:rsid w:val="2ABC2C9A"/>
    <w:rsid w:val="2ABFA57F"/>
    <w:rsid w:val="2ADB2277"/>
    <w:rsid w:val="2AEC3C32"/>
    <w:rsid w:val="2B05648F"/>
    <w:rsid w:val="2B12168B"/>
    <w:rsid w:val="2B21F122"/>
    <w:rsid w:val="2B22C19D"/>
    <w:rsid w:val="2B43BE23"/>
    <w:rsid w:val="2B457591"/>
    <w:rsid w:val="2B46759A"/>
    <w:rsid w:val="2B93BBE9"/>
    <w:rsid w:val="2BBC94DE"/>
    <w:rsid w:val="2BC47821"/>
    <w:rsid w:val="2BCD7F4C"/>
    <w:rsid w:val="2BDC56AA"/>
    <w:rsid w:val="2BED20C0"/>
    <w:rsid w:val="2C2ADD95"/>
    <w:rsid w:val="2C5C8E73"/>
    <w:rsid w:val="2C818B96"/>
    <w:rsid w:val="2CA216B9"/>
    <w:rsid w:val="2CB26B72"/>
    <w:rsid w:val="2D3023F0"/>
    <w:rsid w:val="2D421F21"/>
    <w:rsid w:val="2D46397E"/>
    <w:rsid w:val="2D950B1D"/>
    <w:rsid w:val="2DA1CB89"/>
    <w:rsid w:val="2DCFD63D"/>
    <w:rsid w:val="2DEE1142"/>
    <w:rsid w:val="2E140CF9"/>
    <w:rsid w:val="2E21764A"/>
    <w:rsid w:val="2E4B411E"/>
    <w:rsid w:val="2E4D0A5F"/>
    <w:rsid w:val="2E6EC26C"/>
    <w:rsid w:val="2E7B93CE"/>
    <w:rsid w:val="2E88ECAC"/>
    <w:rsid w:val="2E928C43"/>
    <w:rsid w:val="2E9C35EC"/>
    <w:rsid w:val="2ECE73DE"/>
    <w:rsid w:val="2EE045CF"/>
    <w:rsid w:val="2EEC16D2"/>
    <w:rsid w:val="2EECDD37"/>
    <w:rsid w:val="2F10ECB8"/>
    <w:rsid w:val="2F2FCC25"/>
    <w:rsid w:val="2F932774"/>
    <w:rsid w:val="2F9FB345"/>
    <w:rsid w:val="2FDACA05"/>
    <w:rsid w:val="300CAA6C"/>
    <w:rsid w:val="3018EAC8"/>
    <w:rsid w:val="301D23EA"/>
    <w:rsid w:val="307B4267"/>
    <w:rsid w:val="308AC8E4"/>
    <w:rsid w:val="308FC67E"/>
    <w:rsid w:val="308FE919"/>
    <w:rsid w:val="3092E840"/>
    <w:rsid w:val="30A33977"/>
    <w:rsid w:val="30B17B8E"/>
    <w:rsid w:val="30DB54BE"/>
    <w:rsid w:val="30EC4612"/>
    <w:rsid w:val="3105F931"/>
    <w:rsid w:val="310C89A7"/>
    <w:rsid w:val="3135574C"/>
    <w:rsid w:val="3162F487"/>
    <w:rsid w:val="31672725"/>
    <w:rsid w:val="3169E92C"/>
    <w:rsid w:val="318AA149"/>
    <w:rsid w:val="31AA553D"/>
    <w:rsid w:val="31D344AA"/>
    <w:rsid w:val="321CF715"/>
    <w:rsid w:val="32338ACA"/>
    <w:rsid w:val="326B95A0"/>
    <w:rsid w:val="32C58B38"/>
    <w:rsid w:val="32F36B47"/>
    <w:rsid w:val="332DC704"/>
    <w:rsid w:val="33300194"/>
    <w:rsid w:val="33385F22"/>
    <w:rsid w:val="333ACAE5"/>
    <w:rsid w:val="33706D0B"/>
    <w:rsid w:val="33938811"/>
    <w:rsid w:val="33AAAA8E"/>
    <w:rsid w:val="34033D48"/>
    <w:rsid w:val="346A9835"/>
    <w:rsid w:val="34A8D030"/>
    <w:rsid w:val="34FE05B6"/>
    <w:rsid w:val="351252AC"/>
    <w:rsid w:val="3554226D"/>
    <w:rsid w:val="358F7E3A"/>
    <w:rsid w:val="35A7D475"/>
    <w:rsid w:val="35D2C8C6"/>
    <w:rsid w:val="35D4C40B"/>
    <w:rsid w:val="35DAE822"/>
    <w:rsid w:val="35E23902"/>
    <w:rsid w:val="35FF40ED"/>
    <w:rsid w:val="3650B72A"/>
    <w:rsid w:val="36523AE9"/>
    <w:rsid w:val="366110C1"/>
    <w:rsid w:val="36678BBC"/>
    <w:rsid w:val="367498D4"/>
    <w:rsid w:val="36751253"/>
    <w:rsid w:val="3682D57A"/>
    <w:rsid w:val="368C7042"/>
    <w:rsid w:val="36AF3557"/>
    <w:rsid w:val="36B52E2F"/>
    <w:rsid w:val="36B8EF72"/>
    <w:rsid w:val="36C4C4E5"/>
    <w:rsid w:val="370C30CE"/>
    <w:rsid w:val="37130735"/>
    <w:rsid w:val="37443BF0"/>
    <w:rsid w:val="374F5013"/>
    <w:rsid w:val="375ADA34"/>
    <w:rsid w:val="3798FC5B"/>
    <w:rsid w:val="37DCDA85"/>
    <w:rsid w:val="37E3E797"/>
    <w:rsid w:val="37FE0C13"/>
    <w:rsid w:val="3818D80B"/>
    <w:rsid w:val="383DCA44"/>
    <w:rsid w:val="38406465"/>
    <w:rsid w:val="387BB64D"/>
    <w:rsid w:val="389B57BC"/>
    <w:rsid w:val="38ED5C42"/>
    <w:rsid w:val="3934CCBC"/>
    <w:rsid w:val="39A13D49"/>
    <w:rsid w:val="39CDF376"/>
    <w:rsid w:val="39F0F38A"/>
    <w:rsid w:val="3A0DD277"/>
    <w:rsid w:val="3A159861"/>
    <w:rsid w:val="3A291B6B"/>
    <w:rsid w:val="3A520972"/>
    <w:rsid w:val="3A636E09"/>
    <w:rsid w:val="3A646A28"/>
    <w:rsid w:val="3A8B9F3B"/>
    <w:rsid w:val="3A8F15C7"/>
    <w:rsid w:val="3A971EDF"/>
    <w:rsid w:val="3AB36BED"/>
    <w:rsid w:val="3AB4D3F7"/>
    <w:rsid w:val="3AC87DC1"/>
    <w:rsid w:val="3B03AFAF"/>
    <w:rsid w:val="3B065372"/>
    <w:rsid w:val="3B08E534"/>
    <w:rsid w:val="3B1C8478"/>
    <w:rsid w:val="3B811689"/>
    <w:rsid w:val="3BA676B3"/>
    <w:rsid w:val="3BD66A9C"/>
    <w:rsid w:val="3BD6E922"/>
    <w:rsid w:val="3C0F4B4C"/>
    <w:rsid w:val="3C42EC0D"/>
    <w:rsid w:val="3CB1B801"/>
    <w:rsid w:val="3CB49213"/>
    <w:rsid w:val="3CBBE715"/>
    <w:rsid w:val="3CE2DC39"/>
    <w:rsid w:val="3CE9E5E2"/>
    <w:rsid w:val="3D1521A3"/>
    <w:rsid w:val="3D44CF00"/>
    <w:rsid w:val="3DC4AE1D"/>
    <w:rsid w:val="3DCF84F9"/>
    <w:rsid w:val="3DDA7AD5"/>
    <w:rsid w:val="3DEEE3AC"/>
    <w:rsid w:val="3E124812"/>
    <w:rsid w:val="3E203220"/>
    <w:rsid w:val="3E41EE44"/>
    <w:rsid w:val="3EB27092"/>
    <w:rsid w:val="3EC28867"/>
    <w:rsid w:val="3EFCE871"/>
    <w:rsid w:val="3F24A836"/>
    <w:rsid w:val="3F27BC9E"/>
    <w:rsid w:val="3F2DC3B1"/>
    <w:rsid w:val="3F36DF2C"/>
    <w:rsid w:val="3F3FEA4B"/>
    <w:rsid w:val="3F442EF3"/>
    <w:rsid w:val="3F500789"/>
    <w:rsid w:val="3F8ECA96"/>
    <w:rsid w:val="3F94D113"/>
    <w:rsid w:val="3F9B06BE"/>
    <w:rsid w:val="3FAE5473"/>
    <w:rsid w:val="40232B67"/>
    <w:rsid w:val="402BDC5B"/>
    <w:rsid w:val="403952AC"/>
    <w:rsid w:val="407011FF"/>
    <w:rsid w:val="40C91130"/>
    <w:rsid w:val="40DE978A"/>
    <w:rsid w:val="40DF45CA"/>
    <w:rsid w:val="40DF6191"/>
    <w:rsid w:val="40F56B0B"/>
    <w:rsid w:val="41186BE6"/>
    <w:rsid w:val="413342FF"/>
    <w:rsid w:val="415C6167"/>
    <w:rsid w:val="416DE4BE"/>
    <w:rsid w:val="418F40BE"/>
    <w:rsid w:val="41D6CFA1"/>
    <w:rsid w:val="4213A763"/>
    <w:rsid w:val="4235013E"/>
    <w:rsid w:val="427EE977"/>
    <w:rsid w:val="42895DF4"/>
    <w:rsid w:val="42BDDF6B"/>
    <w:rsid w:val="42D81D65"/>
    <w:rsid w:val="42DCB028"/>
    <w:rsid w:val="42EECA42"/>
    <w:rsid w:val="42F8C2AF"/>
    <w:rsid w:val="430E8D12"/>
    <w:rsid w:val="431E7AE2"/>
    <w:rsid w:val="43528993"/>
    <w:rsid w:val="43873CF1"/>
    <w:rsid w:val="43A64F35"/>
    <w:rsid w:val="43C6567A"/>
    <w:rsid w:val="43DB5FFB"/>
    <w:rsid w:val="43EEFCDF"/>
    <w:rsid w:val="4421DAD0"/>
    <w:rsid w:val="4427ACF8"/>
    <w:rsid w:val="4429077F"/>
    <w:rsid w:val="4437CBF8"/>
    <w:rsid w:val="446F11CB"/>
    <w:rsid w:val="4480A7F2"/>
    <w:rsid w:val="44F240D3"/>
    <w:rsid w:val="4524453B"/>
    <w:rsid w:val="4526409F"/>
    <w:rsid w:val="457C958A"/>
    <w:rsid w:val="45AD1217"/>
    <w:rsid w:val="45DAB2EC"/>
    <w:rsid w:val="45F612F0"/>
    <w:rsid w:val="46050F76"/>
    <w:rsid w:val="461C79B7"/>
    <w:rsid w:val="461D3712"/>
    <w:rsid w:val="464F36E0"/>
    <w:rsid w:val="46521BDD"/>
    <w:rsid w:val="46589A47"/>
    <w:rsid w:val="467DC970"/>
    <w:rsid w:val="467E8951"/>
    <w:rsid w:val="467FBF27"/>
    <w:rsid w:val="46850CF2"/>
    <w:rsid w:val="46947148"/>
    <w:rsid w:val="46A679E0"/>
    <w:rsid w:val="46BB2B5C"/>
    <w:rsid w:val="46C1AC01"/>
    <w:rsid w:val="46CAAA63"/>
    <w:rsid w:val="46CB9943"/>
    <w:rsid w:val="46CED6E7"/>
    <w:rsid w:val="470245BC"/>
    <w:rsid w:val="4725F573"/>
    <w:rsid w:val="4757EBB6"/>
    <w:rsid w:val="477C9D95"/>
    <w:rsid w:val="4794C9D3"/>
    <w:rsid w:val="47BD4382"/>
    <w:rsid w:val="47CB1EA4"/>
    <w:rsid w:val="47D71EFE"/>
    <w:rsid w:val="47E559E5"/>
    <w:rsid w:val="47EF3FA9"/>
    <w:rsid w:val="481456AE"/>
    <w:rsid w:val="48192489"/>
    <w:rsid w:val="48459381"/>
    <w:rsid w:val="4847ECAC"/>
    <w:rsid w:val="4872209F"/>
    <w:rsid w:val="48773899"/>
    <w:rsid w:val="487783C5"/>
    <w:rsid w:val="4892EAA4"/>
    <w:rsid w:val="48AA0BC1"/>
    <w:rsid w:val="48CB8A7C"/>
    <w:rsid w:val="48CBD0FD"/>
    <w:rsid w:val="48CFD272"/>
    <w:rsid w:val="48D51DE2"/>
    <w:rsid w:val="48E0012D"/>
    <w:rsid w:val="48E77ACC"/>
    <w:rsid w:val="49130636"/>
    <w:rsid w:val="4918E607"/>
    <w:rsid w:val="497744E0"/>
    <w:rsid w:val="497974DB"/>
    <w:rsid w:val="49A9F815"/>
    <w:rsid w:val="49CE9CEC"/>
    <w:rsid w:val="49F3C83D"/>
    <w:rsid w:val="4A024B25"/>
    <w:rsid w:val="4A0EEC11"/>
    <w:rsid w:val="4A1B7382"/>
    <w:rsid w:val="4A5589C9"/>
    <w:rsid w:val="4A6856FC"/>
    <w:rsid w:val="4ACFA6F3"/>
    <w:rsid w:val="4AD144E5"/>
    <w:rsid w:val="4ADB44B6"/>
    <w:rsid w:val="4AE0CE54"/>
    <w:rsid w:val="4B15453C"/>
    <w:rsid w:val="4B27CCC6"/>
    <w:rsid w:val="4B3A03BC"/>
    <w:rsid w:val="4B757422"/>
    <w:rsid w:val="4BAE2868"/>
    <w:rsid w:val="4BE018EC"/>
    <w:rsid w:val="4BECFDA5"/>
    <w:rsid w:val="4C156234"/>
    <w:rsid w:val="4C4E167A"/>
    <w:rsid w:val="4C542541"/>
    <w:rsid w:val="4C61148B"/>
    <w:rsid w:val="4C74910D"/>
    <w:rsid w:val="4CA08494"/>
    <w:rsid w:val="4CD7D69C"/>
    <w:rsid w:val="4D2A6CE0"/>
    <w:rsid w:val="4D4B6B9D"/>
    <w:rsid w:val="4D58B4E6"/>
    <w:rsid w:val="4D660FDD"/>
    <w:rsid w:val="4D9FED4D"/>
    <w:rsid w:val="4DB9201B"/>
    <w:rsid w:val="4DF5EA43"/>
    <w:rsid w:val="4E18B3C7"/>
    <w:rsid w:val="4E31A792"/>
    <w:rsid w:val="4E8BCF1C"/>
    <w:rsid w:val="4EB17B06"/>
    <w:rsid w:val="4F0217BA"/>
    <w:rsid w:val="4F599933"/>
    <w:rsid w:val="4F683665"/>
    <w:rsid w:val="4F7F80DC"/>
    <w:rsid w:val="4FA46F06"/>
    <w:rsid w:val="4FC2F8E2"/>
    <w:rsid w:val="4FC90886"/>
    <w:rsid w:val="4FE375B8"/>
    <w:rsid w:val="4FF1AA17"/>
    <w:rsid w:val="5009449D"/>
    <w:rsid w:val="5009FD1D"/>
    <w:rsid w:val="502B55B7"/>
    <w:rsid w:val="5048E545"/>
    <w:rsid w:val="508BB125"/>
    <w:rsid w:val="508D923C"/>
    <w:rsid w:val="50912425"/>
    <w:rsid w:val="509E9801"/>
    <w:rsid w:val="50A77951"/>
    <w:rsid w:val="50B00366"/>
    <w:rsid w:val="50D619C2"/>
    <w:rsid w:val="50DB50AB"/>
    <w:rsid w:val="50EECD84"/>
    <w:rsid w:val="51280E36"/>
    <w:rsid w:val="51502778"/>
    <w:rsid w:val="51770DC7"/>
    <w:rsid w:val="51855657"/>
    <w:rsid w:val="51A17D8B"/>
    <w:rsid w:val="51B9A960"/>
    <w:rsid w:val="51CA5F54"/>
    <w:rsid w:val="51CC5028"/>
    <w:rsid w:val="51CD591D"/>
    <w:rsid w:val="51F5BEA7"/>
    <w:rsid w:val="52136003"/>
    <w:rsid w:val="5224FD2A"/>
    <w:rsid w:val="5225AFAD"/>
    <w:rsid w:val="523D2AD7"/>
    <w:rsid w:val="5281348C"/>
    <w:rsid w:val="52C2E278"/>
    <w:rsid w:val="532C7F50"/>
    <w:rsid w:val="53354BA0"/>
    <w:rsid w:val="536F4B30"/>
    <w:rsid w:val="53799E1E"/>
    <w:rsid w:val="53B84DAD"/>
    <w:rsid w:val="53C9CC99"/>
    <w:rsid w:val="53D44333"/>
    <w:rsid w:val="5400E9B6"/>
    <w:rsid w:val="540F357B"/>
    <w:rsid w:val="5436F2BD"/>
    <w:rsid w:val="54617536"/>
    <w:rsid w:val="546C5B74"/>
    <w:rsid w:val="54ADF95F"/>
    <w:rsid w:val="54B615FE"/>
    <w:rsid w:val="54BCF719"/>
    <w:rsid w:val="54FFDE71"/>
    <w:rsid w:val="551884C8"/>
    <w:rsid w:val="5543A538"/>
    <w:rsid w:val="55550E29"/>
    <w:rsid w:val="55608460"/>
    <w:rsid w:val="558369E8"/>
    <w:rsid w:val="55C5D53F"/>
    <w:rsid w:val="55CF3529"/>
    <w:rsid w:val="55DF2A3D"/>
    <w:rsid w:val="561AC296"/>
    <w:rsid w:val="56494873"/>
    <w:rsid w:val="564D495F"/>
    <w:rsid w:val="569270BF"/>
    <w:rsid w:val="5694CD53"/>
    <w:rsid w:val="56BB076E"/>
    <w:rsid w:val="56C21D17"/>
    <w:rsid w:val="56D3523C"/>
    <w:rsid w:val="571BF583"/>
    <w:rsid w:val="571C71A4"/>
    <w:rsid w:val="572E770C"/>
    <w:rsid w:val="57439196"/>
    <w:rsid w:val="5799B2C6"/>
    <w:rsid w:val="57A05A8B"/>
    <w:rsid w:val="57B62D8C"/>
    <w:rsid w:val="57D5F84D"/>
    <w:rsid w:val="581EB4F4"/>
    <w:rsid w:val="5836A654"/>
    <w:rsid w:val="58399F85"/>
    <w:rsid w:val="583D97BB"/>
    <w:rsid w:val="583E5522"/>
    <w:rsid w:val="58450891"/>
    <w:rsid w:val="58533348"/>
    <w:rsid w:val="586AA501"/>
    <w:rsid w:val="58747F32"/>
    <w:rsid w:val="5884155F"/>
    <w:rsid w:val="58848C14"/>
    <w:rsid w:val="58EBC5E0"/>
    <w:rsid w:val="5901832B"/>
    <w:rsid w:val="592A3E59"/>
    <w:rsid w:val="593E9EA2"/>
    <w:rsid w:val="59444378"/>
    <w:rsid w:val="5954C386"/>
    <w:rsid w:val="5965CD7A"/>
    <w:rsid w:val="596DF28E"/>
    <w:rsid w:val="59850936"/>
    <w:rsid w:val="59914010"/>
    <w:rsid w:val="599BC0D4"/>
    <w:rsid w:val="59E005B5"/>
    <w:rsid w:val="5A25038B"/>
    <w:rsid w:val="5A68DECB"/>
    <w:rsid w:val="5A6B47ED"/>
    <w:rsid w:val="5A8232F1"/>
    <w:rsid w:val="5A844A26"/>
    <w:rsid w:val="5A9E98FB"/>
    <w:rsid w:val="5AB9CEDD"/>
    <w:rsid w:val="5AC690A8"/>
    <w:rsid w:val="5AF8C6D0"/>
    <w:rsid w:val="5B238860"/>
    <w:rsid w:val="5B434B07"/>
    <w:rsid w:val="5B440DF3"/>
    <w:rsid w:val="5B916AB7"/>
    <w:rsid w:val="5BAF423D"/>
    <w:rsid w:val="5BB4B0AF"/>
    <w:rsid w:val="5BC39985"/>
    <w:rsid w:val="5BFDF76B"/>
    <w:rsid w:val="5C0774C5"/>
    <w:rsid w:val="5C470398"/>
    <w:rsid w:val="5C49C103"/>
    <w:rsid w:val="5C65D7D3"/>
    <w:rsid w:val="5C6D23E9"/>
    <w:rsid w:val="5C7888B3"/>
    <w:rsid w:val="5CB04793"/>
    <w:rsid w:val="5CC20A19"/>
    <w:rsid w:val="5CF0B187"/>
    <w:rsid w:val="5D25DFAA"/>
    <w:rsid w:val="5D58F956"/>
    <w:rsid w:val="5D6B304C"/>
    <w:rsid w:val="5D6DC124"/>
    <w:rsid w:val="5D8A1794"/>
    <w:rsid w:val="5DA0AB56"/>
    <w:rsid w:val="5DAD000D"/>
    <w:rsid w:val="5DB66A04"/>
    <w:rsid w:val="5DE4B308"/>
    <w:rsid w:val="5DE6F6F7"/>
    <w:rsid w:val="5DFD42D1"/>
    <w:rsid w:val="5DFD9C28"/>
    <w:rsid w:val="5E6D5AFF"/>
    <w:rsid w:val="5EBB1952"/>
    <w:rsid w:val="5EE2A140"/>
    <w:rsid w:val="5EE700B0"/>
    <w:rsid w:val="5EFE0144"/>
    <w:rsid w:val="5F2A56CF"/>
    <w:rsid w:val="5FA4C4AB"/>
    <w:rsid w:val="5FE9F354"/>
    <w:rsid w:val="5FEDC9B9"/>
    <w:rsid w:val="600025E1"/>
    <w:rsid w:val="600767CD"/>
    <w:rsid w:val="602B8A60"/>
    <w:rsid w:val="6034A989"/>
    <w:rsid w:val="6057C10A"/>
    <w:rsid w:val="60859F35"/>
    <w:rsid w:val="60AC67B6"/>
    <w:rsid w:val="60ACFED3"/>
    <w:rsid w:val="60B5C14B"/>
    <w:rsid w:val="60E4D90C"/>
    <w:rsid w:val="610F0BE8"/>
    <w:rsid w:val="611B320A"/>
    <w:rsid w:val="6164F4DF"/>
    <w:rsid w:val="618C0DAC"/>
    <w:rsid w:val="61B7BB3F"/>
    <w:rsid w:val="61C1AE12"/>
    <w:rsid w:val="61D9433B"/>
    <w:rsid w:val="6208DC05"/>
    <w:rsid w:val="620A7B9E"/>
    <w:rsid w:val="620AF504"/>
    <w:rsid w:val="620D19B1"/>
    <w:rsid w:val="621A92E3"/>
    <w:rsid w:val="623585F4"/>
    <w:rsid w:val="623E105E"/>
    <w:rsid w:val="6287E801"/>
    <w:rsid w:val="629A95AC"/>
    <w:rsid w:val="62CA5DC0"/>
    <w:rsid w:val="62E356A7"/>
    <w:rsid w:val="62F31344"/>
    <w:rsid w:val="62F35C94"/>
    <w:rsid w:val="630178AA"/>
    <w:rsid w:val="630ED448"/>
    <w:rsid w:val="634820B2"/>
    <w:rsid w:val="637C537F"/>
    <w:rsid w:val="63856EFA"/>
    <w:rsid w:val="63CE4879"/>
    <w:rsid w:val="63FBA3D4"/>
    <w:rsid w:val="642D4A92"/>
    <w:rsid w:val="64510E95"/>
    <w:rsid w:val="645D6D04"/>
    <w:rsid w:val="6466E820"/>
    <w:rsid w:val="64754FAF"/>
    <w:rsid w:val="6475BB48"/>
    <w:rsid w:val="64987724"/>
    <w:rsid w:val="64DB0869"/>
    <w:rsid w:val="6520BC68"/>
    <w:rsid w:val="652878FD"/>
    <w:rsid w:val="6535D047"/>
    <w:rsid w:val="65408827"/>
    <w:rsid w:val="6548E59D"/>
    <w:rsid w:val="6592AB1F"/>
    <w:rsid w:val="65C16460"/>
    <w:rsid w:val="65D40CDA"/>
    <w:rsid w:val="660F5BD5"/>
    <w:rsid w:val="661CB097"/>
    <w:rsid w:val="664020F8"/>
    <w:rsid w:val="66473B18"/>
    <w:rsid w:val="664EE489"/>
    <w:rsid w:val="66884053"/>
    <w:rsid w:val="668C8BD1"/>
    <w:rsid w:val="669F802E"/>
    <w:rsid w:val="66ACB45E"/>
    <w:rsid w:val="66E05FB7"/>
    <w:rsid w:val="66E2179E"/>
    <w:rsid w:val="6737FA15"/>
    <w:rsid w:val="67465414"/>
    <w:rsid w:val="678BA547"/>
    <w:rsid w:val="67A21759"/>
    <w:rsid w:val="67B4DEFB"/>
    <w:rsid w:val="67FBBDEB"/>
    <w:rsid w:val="680DF4E1"/>
    <w:rsid w:val="6812A92B"/>
    <w:rsid w:val="6815469D"/>
    <w:rsid w:val="6819C2F3"/>
    <w:rsid w:val="681C7208"/>
    <w:rsid w:val="6825317B"/>
    <w:rsid w:val="685908C3"/>
    <w:rsid w:val="685B03D6"/>
    <w:rsid w:val="6860A03E"/>
    <w:rsid w:val="6873336C"/>
    <w:rsid w:val="689D8D32"/>
    <w:rsid w:val="68A11EFD"/>
    <w:rsid w:val="68AAB668"/>
    <w:rsid w:val="692EEBFE"/>
    <w:rsid w:val="69838BC2"/>
    <w:rsid w:val="698DFC1C"/>
    <w:rsid w:val="6992AB4E"/>
    <w:rsid w:val="69CC5C3A"/>
    <w:rsid w:val="69D39FBE"/>
    <w:rsid w:val="69D62951"/>
    <w:rsid w:val="69F139D9"/>
    <w:rsid w:val="6A1AB44F"/>
    <w:rsid w:val="6A1E5401"/>
    <w:rsid w:val="6A2BD7E9"/>
    <w:rsid w:val="6A2E60E3"/>
    <w:rsid w:val="6A3AA335"/>
    <w:rsid w:val="6A3B8FE7"/>
    <w:rsid w:val="6A62C1E8"/>
    <w:rsid w:val="6A6C977A"/>
    <w:rsid w:val="6A6FB329"/>
    <w:rsid w:val="6A9E086F"/>
    <w:rsid w:val="6AA9A127"/>
    <w:rsid w:val="6AB09C3D"/>
    <w:rsid w:val="6ADB9E20"/>
    <w:rsid w:val="6AE08CF3"/>
    <w:rsid w:val="6AFD9B00"/>
    <w:rsid w:val="6B18DBA9"/>
    <w:rsid w:val="6B193A31"/>
    <w:rsid w:val="6B269545"/>
    <w:rsid w:val="6B391F2A"/>
    <w:rsid w:val="6B5D67A7"/>
    <w:rsid w:val="6B6BA0C1"/>
    <w:rsid w:val="6B886183"/>
    <w:rsid w:val="6B8E8E0D"/>
    <w:rsid w:val="6B9FC8E4"/>
    <w:rsid w:val="6BDE76A3"/>
    <w:rsid w:val="6BE51E27"/>
    <w:rsid w:val="6BF56A94"/>
    <w:rsid w:val="6C045BE1"/>
    <w:rsid w:val="6C1AE173"/>
    <w:rsid w:val="6C1F341A"/>
    <w:rsid w:val="6C240002"/>
    <w:rsid w:val="6C302075"/>
    <w:rsid w:val="6C303BF9"/>
    <w:rsid w:val="6C438304"/>
    <w:rsid w:val="6C94F1C9"/>
    <w:rsid w:val="6C9EB31C"/>
    <w:rsid w:val="6CBC39B5"/>
    <w:rsid w:val="6CCBC575"/>
    <w:rsid w:val="6D112AB4"/>
    <w:rsid w:val="6D28CAD7"/>
    <w:rsid w:val="6D5B8B0B"/>
    <w:rsid w:val="6D6F1D20"/>
    <w:rsid w:val="6DA94857"/>
    <w:rsid w:val="6DC5FCF7"/>
    <w:rsid w:val="6DD3A410"/>
    <w:rsid w:val="6DDBF186"/>
    <w:rsid w:val="6DF9AD29"/>
    <w:rsid w:val="6DFB4A36"/>
    <w:rsid w:val="6E0C3FD3"/>
    <w:rsid w:val="6E14F8E7"/>
    <w:rsid w:val="6E201433"/>
    <w:rsid w:val="6E999587"/>
    <w:rsid w:val="6EB413A3"/>
    <w:rsid w:val="6ED0F5EA"/>
    <w:rsid w:val="6EEF2C3A"/>
    <w:rsid w:val="6EF6D7CC"/>
    <w:rsid w:val="6F27523C"/>
    <w:rsid w:val="6F45A5C2"/>
    <w:rsid w:val="6F4A1235"/>
    <w:rsid w:val="6F6366A0"/>
    <w:rsid w:val="6F65FE79"/>
    <w:rsid w:val="6FAB18FC"/>
    <w:rsid w:val="6FB61E2F"/>
    <w:rsid w:val="6FBCE7FA"/>
    <w:rsid w:val="6FFFDE69"/>
    <w:rsid w:val="702B6F84"/>
    <w:rsid w:val="703892AF"/>
    <w:rsid w:val="7089CE06"/>
    <w:rsid w:val="709BD27C"/>
    <w:rsid w:val="70AB85F6"/>
    <w:rsid w:val="71143CC6"/>
    <w:rsid w:val="7129602C"/>
    <w:rsid w:val="712F026B"/>
    <w:rsid w:val="71350191"/>
    <w:rsid w:val="715C1026"/>
    <w:rsid w:val="7176AEA8"/>
    <w:rsid w:val="7182823C"/>
    <w:rsid w:val="71985078"/>
    <w:rsid w:val="71B0BD63"/>
    <w:rsid w:val="71D8CCDF"/>
    <w:rsid w:val="71DA22C2"/>
    <w:rsid w:val="71FAAD8F"/>
    <w:rsid w:val="72657E3E"/>
    <w:rsid w:val="72855A23"/>
    <w:rsid w:val="72FFAB59"/>
    <w:rsid w:val="7331B714"/>
    <w:rsid w:val="733833CC"/>
    <w:rsid w:val="7339D8E3"/>
    <w:rsid w:val="7346E1FA"/>
    <w:rsid w:val="734886BD"/>
    <w:rsid w:val="734D5D63"/>
    <w:rsid w:val="734E891A"/>
    <w:rsid w:val="7352B5F1"/>
    <w:rsid w:val="7398362B"/>
    <w:rsid w:val="73A9C0E7"/>
    <w:rsid w:val="73CB6623"/>
    <w:rsid w:val="7452E7B1"/>
    <w:rsid w:val="74694E0D"/>
    <w:rsid w:val="747F48D5"/>
    <w:rsid w:val="7487AC99"/>
    <w:rsid w:val="74CA3411"/>
    <w:rsid w:val="7554E425"/>
    <w:rsid w:val="7569AA16"/>
    <w:rsid w:val="756E06D6"/>
    <w:rsid w:val="757C748E"/>
    <w:rsid w:val="7581D7C3"/>
    <w:rsid w:val="758972B1"/>
    <w:rsid w:val="75945381"/>
    <w:rsid w:val="75950CC4"/>
    <w:rsid w:val="75BCFAE5"/>
    <w:rsid w:val="75EEC957"/>
    <w:rsid w:val="7634C45A"/>
    <w:rsid w:val="763C8D99"/>
    <w:rsid w:val="763D8581"/>
    <w:rsid w:val="76752EB4"/>
    <w:rsid w:val="76A93FC3"/>
    <w:rsid w:val="76B6EBDF"/>
    <w:rsid w:val="76D89C18"/>
    <w:rsid w:val="76E2BC48"/>
    <w:rsid w:val="76F2F528"/>
    <w:rsid w:val="76F794C8"/>
    <w:rsid w:val="7709D737"/>
    <w:rsid w:val="7743BB67"/>
    <w:rsid w:val="7746387E"/>
    <w:rsid w:val="774B0A1F"/>
    <w:rsid w:val="775B6471"/>
    <w:rsid w:val="7761E6C1"/>
    <w:rsid w:val="776546DF"/>
    <w:rsid w:val="776B2F1B"/>
    <w:rsid w:val="777F7540"/>
    <w:rsid w:val="7795A845"/>
    <w:rsid w:val="779B67FF"/>
    <w:rsid w:val="77CAC5A9"/>
    <w:rsid w:val="77E79678"/>
    <w:rsid w:val="78026B3A"/>
    <w:rsid w:val="7854AD95"/>
    <w:rsid w:val="785A053E"/>
    <w:rsid w:val="78736149"/>
    <w:rsid w:val="78A7683C"/>
    <w:rsid w:val="78B490F5"/>
    <w:rsid w:val="78FC1278"/>
    <w:rsid w:val="7906DA88"/>
    <w:rsid w:val="790EC023"/>
    <w:rsid w:val="7916DF7F"/>
    <w:rsid w:val="7953CC42"/>
    <w:rsid w:val="799C773F"/>
    <w:rsid w:val="79A19366"/>
    <w:rsid w:val="79A89C22"/>
    <w:rsid w:val="79AE68BA"/>
    <w:rsid w:val="79C61596"/>
    <w:rsid w:val="79D32C54"/>
    <w:rsid w:val="79E85E9A"/>
    <w:rsid w:val="7A0F4B29"/>
    <w:rsid w:val="7A213BB4"/>
    <w:rsid w:val="7A6B9DE6"/>
    <w:rsid w:val="7A6DB3EF"/>
    <w:rsid w:val="7A923A10"/>
    <w:rsid w:val="7B0C2698"/>
    <w:rsid w:val="7B2D4D66"/>
    <w:rsid w:val="7B7299E1"/>
    <w:rsid w:val="7B99DE2B"/>
    <w:rsid w:val="7BBD5280"/>
    <w:rsid w:val="7BC58BBE"/>
    <w:rsid w:val="7BC828D0"/>
    <w:rsid w:val="7C3B39CC"/>
    <w:rsid w:val="7C4E8041"/>
    <w:rsid w:val="7C88FF60"/>
    <w:rsid w:val="7CBA7B7D"/>
    <w:rsid w:val="7CDADB30"/>
    <w:rsid w:val="7CE85D60"/>
    <w:rsid w:val="7CF36BED"/>
    <w:rsid w:val="7D59E197"/>
    <w:rsid w:val="7D62FD12"/>
    <w:rsid w:val="7D6764F6"/>
    <w:rsid w:val="7D6B5216"/>
    <w:rsid w:val="7D8B0EC5"/>
    <w:rsid w:val="7D901A7F"/>
    <w:rsid w:val="7D983819"/>
    <w:rsid w:val="7DD37153"/>
    <w:rsid w:val="7DE5BC57"/>
    <w:rsid w:val="7E30BA82"/>
    <w:rsid w:val="7E3585B6"/>
    <w:rsid w:val="7E56C005"/>
    <w:rsid w:val="7E5AC884"/>
    <w:rsid w:val="7E64EE28"/>
    <w:rsid w:val="7EC789F1"/>
    <w:rsid w:val="7EF48F80"/>
    <w:rsid w:val="7F254088"/>
    <w:rsid w:val="7F26844B"/>
    <w:rsid w:val="7F3595A3"/>
    <w:rsid w:val="7F5AA6C5"/>
    <w:rsid w:val="7F782A54"/>
    <w:rsid w:val="7F898B06"/>
    <w:rsid w:val="7FAFDA83"/>
    <w:rsid w:val="7FB6710E"/>
    <w:rsid w:val="7FE1AA7A"/>
    <w:rsid w:val="7FF59AE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67401F"/>
  <w14:defaultImageDpi w14:val="330"/>
  <w15:docId w15:val="{1161E287-DC87-438E-872E-60FD7B9D5C2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imes New Roman" w:hAnsi="Times New Roman" w:eastAsia="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uiPriority="99"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uiPriority="99"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BA0A02"/>
    <w:pPr>
      <w:widowControl w:val="0"/>
      <w:spacing w:after="240"/>
    </w:pPr>
    <w:rPr>
      <w:sz w:val="24"/>
      <w:szCs w:val="24"/>
    </w:rPr>
  </w:style>
  <w:style w:type="paragraph" w:styleId="Heading1">
    <w:name w:val="heading 1"/>
    <w:basedOn w:val="Normal"/>
    <w:next w:val="Paragraph"/>
    <w:link w:val="Heading1Char"/>
    <w:qFormat/>
    <w:rsid w:val="00BF5941"/>
    <w:pPr>
      <w:keepNext/>
      <w:spacing w:before="360" w:after="60" w:line="360" w:lineRule="auto"/>
      <w:ind w:right="567"/>
      <w:contextualSpacing/>
      <w:outlineLvl w:val="0"/>
    </w:pPr>
    <w:rPr>
      <w:rFonts w:cs="Arial"/>
      <w:b/>
      <w:bCs/>
      <w:kern w:val="32"/>
      <w:sz w:val="32"/>
      <w:szCs w:val="40"/>
    </w:rPr>
  </w:style>
  <w:style w:type="paragraph" w:styleId="Heading2">
    <w:name w:val="heading 2"/>
    <w:basedOn w:val="Normal"/>
    <w:next w:val="Paragraph"/>
    <w:link w:val="Heading2Char"/>
    <w:qFormat/>
    <w:rsid w:val="00BF5941"/>
    <w:pPr>
      <w:keepNext/>
      <w:spacing w:after="60" w:line="360" w:lineRule="auto"/>
      <w:ind w:right="567"/>
      <w:contextualSpacing/>
      <w:outlineLvl w:val="1"/>
    </w:pPr>
    <w:rPr>
      <w:rFonts w:cs="Arial"/>
      <w:b/>
      <w:bCs/>
      <w:i/>
      <w:iCs/>
      <w:sz w:val="28"/>
      <w:szCs w:val="32"/>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Articletitle" w:customStyle="1">
    <w:name w:val="Article title"/>
    <w:basedOn w:val="Normal"/>
    <w:next w:val="Normal"/>
    <w:qFormat/>
    <w:rsid w:val="0024692A"/>
    <w:pPr>
      <w:spacing w:after="120" w:line="360" w:lineRule="auto"/>
    </w:pPr>
    <w:rPr>
      <w:b/>
      <w:sz w:val="28"/>
    </w:rPr>
  </w:style>
  <w:style w:type="paragraph" w:styleId="Authornames" w:customStyle="1">
    <w:name w:val="Author names"/>
    <w:basedOn w:val="Normal"/>
    <w:next w:val="Normal"/>
    <w:qFormat/>
    <w:rsid w:val="00F04900"/>
    <w:pPr>
      <w:spacing w:before="240" w:line="360" w:lineRule="auto"/>
    </w:pPr>
    <w:rPr>
      <w:sz w:val="28"/>
    </w:rPr>
  </w:style>
  <w:style w:type="paragraph" w:styleId="Affiliation" w:customStyle="1">
    <w:name w:val="Affiliation"/>
    <w:basedOn w:val="Normal"/>
    <w:qFormat/>
    <w:rsid w:val="00F04900"/>
    <w:pPr>
      <w:spacing w:before="240" w:line="360" w:lineRule="auto"/>
    </w:pPr>
    <w:rPr>
      <w:i/>
    </w:rPr>
  </w:style>
  <w:style w:type="paragraph" w:styleId="Receiveddates" w:customStyle="1">
    <w:name w:val="Received dates"/>
    <w:basedOn w:val="Affiliation"/>
    <w:next w:val="Normal"/>
    <w:qFormat/>
    <w:rsid w:val="00CC474B"/>
  </w:style>
  <w:style w:type="paragraph" w:styleId="Abstract" w:customStyle="1">
    <w:name w:val="Abstract"/>
    <w:basedOn w:val="Normal"/>
    <w:next w:val="Keywords"/>
    <w:qFormat/>
    <w:rsid w:val="00310E13"/>
    <w:pPr>
      <w:spacing w:before="360" w:after="300" w:line="360" w:lineRule="auto"/>
      <w:ind w:left="720" w:right="567"/>
    </w:pPr>
    <w:rPr>
      <w:sz w:val="22"/>
    </w:rPr>
  </w:style>
  <w:style w:type="paragraph" w:styleId="Keywords" w:customStyle="1">
    <w:name w:val="Keywords"/>
    <w:basedOn w:val="Normal"/>
    <w:next w:val="Paragraph"/>
    <w:qFormat/>
    <w:rsid w:val="00BB1270"/>
    <w:pPr>
      <w:spacing w:before="240" w:line="360" w:lineRule="auto"/>
      <w:ind w:left="720" w:right="567"/>
    </w:pPr>
    <w:rPr>
      <w:sz w:val="22"/>
    </w:rPr>
  </w:style>
  <w:style w:type="paragraph" w:styleId="Correspondencedetails" w:customStyle="1">
    <w:name w:val="Correspondence details"/>
    <w:basedOn w:val="Normal"/>
    <w:qFormat/>
    <w:rsid w:val="00F04900"/>
    <w:pPr>
      <w:spacing w:before="240" w:line="360" w:lineRule="auto"/>
    </w:pPr>
  </w:style>
  <w:style w:type="paragraph" w:styleId="Displayedquotation" w:customStyle="1">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styleId="Numberedlist" w:customStyle="1">
    <w:name w:val="Numbered list"/>
    <w:basedOn w:val="Paragraph"/>
    <w:next w:val="Paragraph"/>
    <w:qFormat/>
    <w:rsid w:val="00D80284"/>
    <w:pPr>
      <w:widowControl/>
      <w:numPr>
        <w:numId w:val="24"/>
      </w:numPr>
      <w:contextualSpacing/>
    </w:pPr>
  </w:style>
  <w:style w:type="paragraph" w:styleId="Displayedequation" w:customStyle="1">
    <w:name w:val="Displayed equation"/>
    <w:basedOn w:val="Normal"/>
    <w:next w:val="Paragraph"/>
    <w:qFormat/>
    <w:rsid w:val="00EF0F45"/>
    <w:pPr>
      <w:tabs>
        <w:tab w:val="center" w:pos="4253"/>
        <w:tab w:val="right" w:pos="8222"/>
      </w:tabs>
      <w:spacing w:before="240"/>
      <w:jc w:val="center"/>
    </w:pPr>
  </w:style>
  <w:style w:type="paragraph" w:styleId="Acknowledgements" w:customStyle="1">
    <w:name w:val="Acknowledgements"/>
    <w:basedOn w:val="Normal"/>
    <w:next w:val="Normal"/>
    <w:qFormat/>
    <w:rsid w:val="00AB1F8C"/>
    <w:pPr>
      <w:spacing w:before="120"/>
    </w:pPr>
    <w:rPr>
      <w:sz w:val="22"/>
    </w:rPr>
  </w:style>
  <w:style w:type="paragraph" w:styleId="Tabletitle" w:customStyle="1">
    <w:name w:val="Table title"/>
    <w:basedOn w:val="Normal"/>
    <w:next w:val="Normal"/>
    <w:qFormat/>
    <w:rsid w:val="0031686C"/>
    <w:pPr>
      <w:spacing w:before="240" w:line="360" w:lineRule="auto"/>
    </w:pPr>
  </w:style>
  <w:style w:type="paragraph" w:styleId="Figurecaption" w:customStyle="1">
    <w:name w:val="Figure caption"/>
    <w:basedOn w:val="Normal"/>
    <w:next w:val="Normal"/>
    <w:qFormat/>
    <w:rsid w:val="0031686C"/>
    <w:pPr>
      <w:spacing w:before="240" w:line="360" w:lineRule="auto"/>
    </w:pPr>
  </w:style>
  <w:style w:type="paragraph" w:styleId="Footnotes" w:customStyle="1">
    <w:name w:val="Footnotes"/>
    <w:basedOn w:val="Normal"/>
    <w:qFormat/>
    <w:rsid w:val="006C6936"/>
    <w:pPr>
      <w:spacing w:before="120" w:line="360" w:lineRule="auto"/>
      <w:ind w:left="482" w:hanging="482"/>
      <w:contextualSpacing/>
    </w:pPr>
    <w:rPr>
      <w:sz w:val="22"/>
    </w:rPr>
  </w:style>
  <w:style w:type="paragraph" w:styleId="Notesoncontributors" w:customStyle="1">
    <w:name w:val="Notes on contributors"/>
    <w:basedOn w:val="Normal"/>
    <w:qFormat/>
    <w:rsid w:val="00F04900"/>
    <w:pPr>
      <w:spacing w:before="240" w:line="360" w:lineRule="auto"/>
    </w:pPr>
    <w:rPr>
      <w:sz w:val="22"/>
    </w:rPr>
  </w:style>
  <w:style w:type="paragraph" w:styleId="Normalparagraphstyle" w:customStyle="1">
    <w:name w:val="Normal paragraph style"/>
    <w:basedOn w:val="Normal"/>
    <w:next w:val="Normal"/>
    <w:rsid w:val="00562DEF"/>
  </w:style>
  <w:style w:type="paragraph" w:styleId="Paragraph" w:customStyle="1">
    <w:name w:val="Paragraph"/>
    <w:basedOn w:val="Normal"/>
    <w:next w:val="Newparagraph"/>
    <w:qFormat/>
    <w:rsid w:val="001B7681"/>
    <w:pPr>
      <w:spacing w:before="240"/>
    </w:pPr>
  </w:style>
  <w:style w:type="paragraph" w:styleId="Newparagraph" w:customStyle="1">
    <w:name w:val="New paragraph"/>
    <w:basedOn w:val="Normal"/>
    <w:qFormat/>
    <w:rsid w:val="00AE2F8D"/>
    <w:pPr>
      <w:ind w:firstLine="720"/>
    </w:pPr>
  </w:style>
  <w:style w:type="paragraph" w:styleId="NormalIndent">
    <w:name w:val="Normal Indent"/>
    <w:basedOn w:val="Normal"/>
    <w:rsid w:val="00526454"/>
    <w:pPr>
      <w:ind w:left="720"/>
    </w:pPr>
  </w:style>
  <w:style w:type="paragraph" w:styleId="References" w:customStyle="1">
    <w:name w:val="References"/>
    <w:basedOn w:val="Normal"/>
    <w:qFormat/>
    <w:rsid w:val="002C53EE"/>
    <w:pPr>
      <w:spacing w:before="120" w:line="360" w:lineRule="auto"/>
      <w:ind w:left="720" w:hanging="720"/>
      <w:contextualSpacing/>
    </w:pPr>
  </w:style>
  <w:style w:type="paragraph" w:styleId="Subjectcodes" w:customStyle="1">
    <w:name w:val="Subject codes"/>
    <w:basedOn w:val="Keywords"/>
    <w:next w:val="Paragraph"/>
    <w:qFormat/>
    <w:rsid w:val="0000681B"/>
  </w:style>
  <w:style w:type="character" w:styleId="Heading2Char" w:customStyle="1">
    <w:name w:val="Heading 2 Char"/>
    <w:basedOn w:val="DefaultParagraphFont"/>
    <w:link w:val="Heading2"/>
    <w:rsid w:val="00BF5941"/>
    <w:rPr>
      <w:rFonts w:cs="Arial"/>
      <w:b/>
      <w:bCs/>
      <w:i/>
      <w:iCs/>
      <w:sz w:val="28"/>
      <w:szCs w:val="32"/>
    </w:rPr>
  </w:style>
  <w:style w:type="character" w:styleId="Heading1Char" w:customStyle="1">
    <w:name w:val="Heading 1 Char"/>
    <w:basedOn w:val="DefaultParagraphFont"/>
    <w:link w:val="Heading1"/>
    <w:rsid w:val="00BF5941"/>
    <w:rPr>
      <w:rFonts w:cs="Arial"/>
      <w:b/>
      <w:bCs/>
      <w:kern w:val="32"/>
      <w:sz w:val="32"/>
      <w:szCs w:val="40"/>
    </w:rPr>
  </w:style>
  <w:style w:type="character" w:styleId="Heading3Char" w:customStyle="1">
    <w:name w:val="Heading 3 Char"/>
    <w:basedOn w:val="DefaultParagraphFont"/>
    <w:link w:val="Heading3"/>
    <w:rsid w:val="00DF7EE2"/>
    <w:rPr>
      <w:rFonts w:eastAsia="Times New Roman" w:cs="Arial"/>
      <w:bCs/>
      <w:i/>
      <w:sz w:val="24"/>
      <w:szCs w:val="26"/>
      <w:lang w:eastAsia="en-GB"/>
    </w:rPr>
  </w:style>
  <w:style w:type="paragraph" w:styleId="Bulletedlist" w:customStyle="1">
    <w:name w:val="Bulleted list"/>
    <w:basedOn w:val="Paragraph"/>
    <w:next w:val="Paragraph"/>
    <w:qFormat/>
    <w:rsid w:val="004E0338"/>
    <w:pPr>
      <w:widowControl/>
      <w:numPr>
        <w:numId w:val="28"/>
      </w:numPr>
      <w:contextualSpacing/>
    </w:pPr>
  </w:style>
  <w:style w:type="paragraph" w:styleId="FootnoteText">
    <w:name w:val="footnote text"/>
    <w:basedOn w:val="Normal"/>
    <w:link w:val="FootnoteTextChar"/>
    <w:autoRedefine/>
    <w:rsid w:val="006C19B2"/>
    <w:pPr>
      <w:ind w:left="284" w:hanging="284"/>
    </w:pPr>
    <w:rPr>
      <w:sz w:val="22"/>
      <w:szCs w:val="20"/>
    </w:rPr>
  </w:style>
  <w:style w:type="character" w:styleId="FootnoteTextChar" w:customStyle="1">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styleId="EndnoteTextChar" w:customStyle="1">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styleId="Heading4Char" w:customStyle="1">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styleId="HeaderChar" w:customStyle="1">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styleId="FooterChar" w:customStyle="1">
    <w:name w:val="Footer Char"/>
    <w:basedOn w:val="DefaultParagraphFont"/>
    <w:link w:val="Footer"/>
    <w:uiPriority w:val="99"/>
    <w:rsid w:val="00AE6A21"/>
    <w:rPr>
      <w:sz w:val="24"/>
      <w:szCs w:val="24"/>
    </w:rPr>
  </w:style>
  <w:style w:type="paragraph" w:styleId="Heading4Paragraph" w:customStyle="1">
    <w:name w:val="Heading 4 + Paragraph"/>
    <w:basedOn w:val="Paragraph"/>
    <w:next w:val="Newparagraph"/>
    <w:qFormat/>
    <w:rsid w:val="00AE1ED4"/>
    <w:pPr>
      <w:widowControl/>
      <w:spacing w:before="360"/>
    </w:pPr>
  </w:style>
  <w:style w:type="character" w:styleId="Hyperlink">
    <w:name w:val="Hyperlink"/>
    <w:basedOn w:val="DefaultParagraphFont"/>
    <w:unhideWhenUsed/>
    <w:rsid w:val="0051745D"/>
    <w:rPr>
      <w:color w:val="0000FF" w:themeColor="hyperlink"/>
      <w:u w:val="single"/>
    </w:rPr>
  </w:style>
  <w:style w:type="character" w:styleId="CommentReference">
    <w:name w:val="annotation reference"/>
    <w:basedOn w:val="DefaultParagraphFont"/>
    <w:semiHidden/>
    <w:unhideWhenUsed/>
    <w:rsid w:val="00F912EA"/>
    <w:rPr>
      <w:sz w:val="16"/>
      <w:szCs w:val="16"/>
    </w:rPr>
  </w:style>
  <w:style w:type="paragraph" w:styleId="CommentText">
    <w:name w:val="annotation text"/>
    <w:basedOn w:val="Normal"/>
    <w:link w:val="CommentTextChar"/>
    <w:unhideWhenUsed/>
    <w:rsid w:val="00F912EA"/>
    <w:rPr>
      <w:sz w:val="20"/>
      <w:szCs w:val="20"/>
    </w:rPr>
  </w:style>
  <w:style w:type="character" w:styleId="CommentTextChar" w:customStyle="1">
    <w:name w:val="Comment Text Char"/>
    <w:basedOn w:val="DefaultParagraphFont"/>
    <w:link w:val="CommentText"/>
    <w:rsid w:val="00F912EA"/>
  </w:style>
  <w:style w:type="paragraph" w:styleId="CommentSubject">
    <w:name w:val="annotation subject"/>
    <w:basedOn w:val="CommentText"/>
    <w:next w:val="CommentText"/>
    <w:link w:val="CommentSubjectChar"/>
    <w:semiHidden/>
    <w:unhideWhenUsed/>
    <w:rsid w:val="00F912EA"/>
    <w:rPr>
      <w:b/>
      <w:bCs/>
    </w:rPr>
  </w:style>
  <w:style w:type="character" w:styleId="CommentSubjectChar" w:customStyle="1">
    <w:name w:val="Comment Subject Char"/>
    <w:basedOn w:val="CommentTextChar"/>
    <w:link w:val="CommentSubject"/>
    <w:semiHidden/>
    <w:rsid w:val="00F912EA"/>
    <w:rPr>
      <w:b/>
      <w:bCs/>
    </w:rPr>
  </w:style>
  <w:style w:type="paragraph" w:styleId="BalloonText">
    <w:name w:val="Balloon Text"/>
    <w:basedOn w:val="Normal"/>
    <w:link w:val="BalloonTextChar"/>
    <w:semiHidden/>
    <w:unhideWhenUsed/>
    <w:rsid w:val="00F912EA"/>
    <w:rPr>
      <w:rFonts w:ascii="Segoe UI" w:hAnsi="Segoe UI" w:cs="Segoe UI"/>
      <w:sz w:val="18"/>
      <w:szCs w:val="18"/>
    </w:rPr>
  </w:style>
  <w:style w:type="character" w:styleId="BalloonTextChar" w:customStyle="1">
    <w:name w:val="Balloon Text Char"/>
    <w:basedOn w:val="DefaultParagraphFont"/>
    <w:link w:val="BalloonText"/>
    <w:semiHidden/>
    <w:rsid w:val="00F912EA"/>
    <w:rPr>
      <w:rFonts w:ascii="Segoe UI" w:hAnsi="Segoe UI" w:cs="Segoe UI"/>
      <w:sz w:val="18"/>
      <w:szCs w:val="18"/>
    </w:rPr>
  </w:style>
  <w:style w:type="paragraph" w:styleId="Caption">
    <w:name w:val="caption"/>
    <w:basedOn w:val="Normal"/>
    <w:next w:val="Normal"/>
    <w:link w:val="CaptionChar"/>
    <w:unhideWhenUsed/>
    <w:rsid w:val="004267BA"/>
    <w:pPr>
      <w:spacing w:after="200"/>
    </w:pPr>
    <w:rPr>
      <w:i/>
      <w:iCs/>
      <w:color w:val="1F497D" w:themeColor="text2"/>
      <w:sz w:val="18"/>
      <w:szCs w:val="18"/>
    </w:rPr>
  </w:style>
  <w:style w:type="paragraph" w:styleId="Figure" w:customStyle="1">
    <w:name w:val="Figure"/>
    <w:basedOn w:val="Caption"/>
    <w:link w:val="FigureChar"/>
    <w:qFormat/>
    <w:rsid w:val="006606DD"/>
    <w:pPr>
      <w:spacing w:after="360"/>
    </w:pPr>
    <w:rPr>
      <w:i w:val="0"/>
      <w:color w:val="000000" w:themeColor="text1"/>
    </w:rPr>
  </w:style>
  <w:style w:type="character" w:styleId="CaptionChar" w:customStyle="1">
    <w:name w:val="Caption Char"/>
    <w:basedOn w:val="DefaultParagraphFont"/>
    <w:link w:val="Caption"/>
    <w:rsid w:val="00F41DC4"/>
    <w:rPr>
      <w:i/>
      <w:iCs/>
      <w:color w:val="1F497D" w:themeColor="text2"/>
      <w:sz w:val="18"/>
      <w:szCs w:val="18"/>
    </w:rPr>
  </w:style>
  <w:style w:type="character" w:styleId="FigureChar" w:customStyle="1">
    <w:name w:val="Figure Char"/>
    <w:basedOn w:val="CaptionChar"/>
    <w:link w:val="Figure"/>
    <w:rsid w:val="006606DD"/>
    <w:rPr>
      <w:i w:val="0"/>
      <w:iCs/>
      <w:color w:val="000000" w:themeColor="text1"/>
      <w:sz w:val="18"/>
      <w:szCs w:val="18"/>
    </w:rPr>
  </w:style>
  <w:style w:type="paragraph" w:styleId="Caption1" w:customStyle="1">
    <w:name w:val="Caption1"/>
    <w:basedOn w:val="Figure"/>
    <w:rsid w:val="006606DD"/>
    <w:pPr>
      <w:spacing w:after="200"/>
    </w:pPr>
  </w:style>
  <w:style w:type="paragraph" w:styleId="ListParagraph">
    <w:name w:val="List Paragraph"/>
    <w:basedOn w:val="Normal"/>
    <w:rsid w:val="00987344"/>
    <w:pPr>
      <w:ind w:left="720"/>
      <w:contextualSpacing/>
    </w:pPr>
  </w:style>
  <w:style w:type="paragraph" w:styleId="Heading2SM" w:customStyle="1">
    <w:name w:val="Heading 2 SM"/>
    <w:basedOn w:val="Heading2"/>
    <w:link w:val="Heading2SMChar"/>
    <w:qFormat/>
    <w:rsid w:val="003C31A3"/>
    <w:pPr>
      <w:numPr>
        <w:numId w:val="34"/>
      </w:numPr>
      <w:ind w:left="993" w:hanging="709"/>
    </w:pPr>
  </w:style>
  <w:style w:type="character" w:styleId="Heading2SMChar" w:customStyle="1">
    <w:name w:val="Heading 2 SM Char"/>
    <w:basedOn w:val="Heading2Char"/>
    <w:link w:val="Heading2SM"/>
    <w:rsid w:val="003C31A3"/>
    <w:rPr>
      <w:rFonts w:cs="Arial"/>
      <w:b/>
      <w:bCs/>
      <w:i/>
      <w:iCs/>
      <w:sz w:val="28"/>
      <w:szCs w:val="32"/>
    </w:rPr>
  </w:style>
  <w:style w:type="character" w:styleId="UnresolvedMention">
    <w:name w:val="Unresolved Mention"/>
    <w:basedOn w:val="DefaultParagraphFont"/>
    <w:uiPriority w:val="99"/>
    <w:unhideWhenUsed/>
    <w:rsid w:val="00434754"/>
    <w:rPr>
      <w:color w:val="605E5C"/>
      <w:shd w:val="clear" w:color="auto" w:fill="E1DFDD"/>
    </w:rPr>
  </w:style>
  <w:style w:type="character" w:styleId="Mention">
    <w:name w:val="Mention"/>
    <w:basedOn w:val="DefaultParagraphFont"/>
    <w:uiPriority w:val="99"/>
    <w:unhideWhenUsed/>
    <w:rsid w:val="00434754"/>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comments" Target="comments.xml" Id="rId13" /><Relationship Type="http://schemas.microsoft.com/office/2011/relationships/people" Target="people.xml" Id="rId26"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hyperlink" Target="https://twitter.com/rafnuss" TargetMode="External" Id="rId12" /><Relationship Type="http://schemas.openxmlformats.org/officeDocument/2006/relationships/fontTable" Target="fontTable.xml" Id="rId25" /><Relationship Type="http://schemas.openxmlformats.org/officeDocument/2006/relationships/customXml" Target="../customXml/item2.xml" Id="rId2" /><Relationship Type="http://schemas.openxmlformats.org/officeDocument/2006/relationships/image" Target="media/image5.png" Id="rId20"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yperlink" Target="https://orcid.org/0000-0002-8185-1020" TargetMode="External" Id="rId11" /><Relationship Type="http://schemas.openxmlformats.org/officeDocument/2006/relationships/footer" Target="footer1.xml" Id="rId24" /><Relationship Type="http://schemas.openxmlformats.org/officeDocument/2006/relationships/numbering" Target="numbering.xml" Id="rId5" /><Relationship Type="http://schemas.microsoft.com/office/2016/09/relationships/commentsIds" Target="commentsIds.xml" Id="rId15" /><Relationship Type="http://schemas.microsoft.com/office/2018/08/relationships/commentsExtensible" Target="commentsExtensible.xml" Id="rId28" /><Relationship Type="http://schemas.openxmlformats.org/officeDocument/2006/relationships/endnotes" Target="endnotes.xml" Id="rId10" /><Relationship Type="http://schemas.openxmlformats.org/officeDocument/2006/relationships/image" Target="media/image4.png" Id="rId19" /><Relationship Type="http://schemas.openxmlformats.org/officeDocument/2006/relationships/customXml" Target="../customXml/item4.xml" Id="rId4" /><Relationship Type="http://schemas.openxmlformats.org/officeDocument/2006/relationships/footnotes" Target="footnotes.xml" Id="rId9" /><Relationship Type="http://schemas.microsoft.com/office/2011/relationships/commentsExtended" Target="commentsExtended.xml" Id="rId14" /><Relationship Type="http://schemas.openxmlformats.org/officeDocument/2006/relationships/theme" Target="theme/theme1.xml" Id="rId27" /><Relationship Type="http://schemas.openxmlformats.org/officeDocument/2006/relationships/image" Target="/media/image9.png" Id="Rd4470eec14c049a1" /><Relationship Type="http://schemas.openxmlformats.org/officeDocument/2006/relationships/image" Target="/media/imagea.png" Id="R35f4c2b786b042dd" /><Relationship Type="http://schemas.openxmlformats.org/officeDocument/2006/relationships/image" Target="/media/imageb.png" Id="R3f6f245d5b404e4d" /><Relationship Type="http://schemas.openxmlformats.org/officeDocument/2006/relationships/image" Target="/media/imagec.png" Id="Re539a3900ced4180" /><Relationship Type="http://schemas.openxmlformats.org/officeDocument/2006/relationships/image" Target="/media/imaged.png" Id="R414fdaf0a9b743df" /><Relationship Type="http://schemas.openxmlformats.org/officeDocument/2006/relationships/image" Target="/media/imagee.png" Id="Rb27d791c25204e39" /><Relationship Type="http://schemas.openxmlformats.org/officeDocument/2006/relationships/glossaryDocument" Target="/word/glossary/document.xml" Id="R37ffceb432d64bbc" /></Relationships>
</file>

<file path=word/_rels/footnotes.xml.rels><?xml version="1.0" encoding="UTF-8" standalone="yes"?>
<Relationships xmlns="http://schemas.openxmlformats.org/package/2006/relationships"><Relationship Id="rId1" Type="http://schemas.openxmlformats.org/officeDocument/2006/relationships/hyperlink" Target="mailto:raphael.nussbaumer@arocha.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nussba1\OneDrive\ARK\ARK%20-%20Science\04.%20Geolocator\7-Output\paper_ringing_migration\TF_Template_Word_Windows_2016.dotx" TargetMode="External"/></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f18b4e0f-79de-4174-8874-a840a9847c61}"/>
      </w:docPartPr>
      <w:docPartBody>
        <w:p w14:paraId="08C094EB">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62227C98163D540A0997DAD2AEACDDB" ma:contentTypeVersion="12" ma:contentTypeDescription="Create a new document." ma:contentTypeScope="" ma:versionID="d7a22cff198b43505dd4da227a68f68e">
  <xsd:schema xmlns:xsd="http://www.w3.org/2001/XMLSchema" xmlns:xs="http://www.w3.org/2001/XMLSchema" xmlns:p="http://schemas.microsoft.com/office/2006/metadata/properties" xmlns:ns2="e19e6d9f-40cb-44ec-8ce2-ef5c8133b9e0" xmlns:ns3="bbc29831-e1e2-4a9c-8f86-8f963a4d21ff" targetNamespace="http://schemas.microsoft.com/office/2006/metadata/properties" ma:root="true" ma:fieldsID="aa218204b10016a2147e40bfd79706eb" ns2:_="" ns3:_="">
    <xsd:import namespace="e19e6d9f-40cb-44ec-8ce2-ef5c8133b9e0"/>
    <xsd:import namespace="bbc29831-e1e2-4a9c-8f86-8f963a4d21f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Location"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9e6d9f-40cb-44ec-8ce2-ef5c8133b9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c29831-e1e2-4a9c-8f86-8f963a4d21f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haredWithUsers xmlns="bbc29831-e1e2-4a9c-8f86-8f963a4d21ff">
      <UserInfo>
        <DisplayName>Améline Nusumbao</DisplayName>
        <AccountId>21</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31FB18-C5A3-451C-90E2-88578892D8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9e6d9f-40cb-44ec-8ce2-ef5c8133b9e0"/>
    <ds:schemaRef ds:uri="bbc29831-e1e2-4a9c-8f86-8f963a4d21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C4CAA4-DE9A-4B07-AD13-5A085999768F}">
  <ds:schemaRefs>
    <ds:schemaRef ds:uri="http://schemas.microsoft.com/sharepoint/v3/contenttype/forms"/>
  </ds:schemaRefs>
</ds:datastoreItem>
</file>

<file path=customXml/itemProps3.xml><?xml version="1.0" encoding="utf-8"?>
<ds:datastoreItem xmlns:ds="http://schemas.openxmlformats.org/officeDocument/2006/customXml" ds:itemID="{AE8B560D-5168-4AEF-86D6-BAB26AE91B0D}">
  <ds:schemaRefs>
    <ds:schemaRef ds:uri="http://schemas.microsoft.com/office/2006/metadata/properties"/>
    <ds:schemaRef ds:uri="http://schemas.microsoft.com/office/infopath/2007/PartnerControls"/>
    <ds:schemaRef ds:uri="bbc29831-e1e2-4a9c-8f86-8f963a4d21ff"/>
  </ds:schemaRefs>
</ds:datastoreItem>
</file>

<file path=customXml/itemProps4.xml><?xml version="1.0" encoding="utf-8"?>
<ds:datastoreItem xmlns:ds="http://schemas.openxmlformats.org/officeDocument/2006/customXml" ds:itemID="{0CF06D58-0429-4FC7-AF2A-4E3441FCB665}">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TF_Template_Word_Windows_2016.dotx</ap:Template>
  <ap:Application>Microsoft Office Word</ap:Application>
  <ap:DocSecurity>0</ap:DocSecurity>
  <ap:ScaleCrop>false</ap:ScaleCrop>
  <ap:Company>Informa Plc</ap:Company>
  <ap:SharedDoc>false</ap:SharedDoc>
  <ap:HyperlinkBase/>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TF_Template_Word_Windows_2016</dc:title>
  <dc:creator>Raphaël Nussbaumer</dc:creator>
  <lastModifiedBy>Améline Nusumbao</lastModifiedBy>
  <revision>889</revision>
  <lastPrinted>2011-07-22T14:54:00.0000000Z</lastPrinted>
  <dcterms:created xsi:type="dcterms:W3CDTF">2020-06-16T08:14:00.0000000Z</dcterms:created>
  <dcterms:modified xsi:type="dcterms:W3CDTF">2020-11-21T10:08:22.818473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62227C98163D540A0997DAD2AEACDDB</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csl.mendeley.com/styles/29011721/apa-2</vt:lpwstr>
  </property>
  <property fmtid="{D5CDD505-2E9C-101B-9397-08002B2CF9AE}" pid="6" name="Mendeley Recent Style Name 1_1">
    <vt:lpwstr>American Psychological Association 6th edition - Raphaël Nussbaumer</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ibtex</vt:lpwstr>
  </property>
  <property fmtid="{D5CDD505-2E9C-101B-9397-08002B2CF9AE}" pid="10" name="Mendeley Recent Style Name 3_1">
    <vt:lpwstr>BibTeX generic citation styl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the-royal-society-interface</vt:lpwstr>
  </property>
  <property fmtid="{D5CDD505-2E9C-101B-9397-08002B2CF9AE}" pid="16" name="Mendeley Recent Style Name 6_1">
    <vt:lpwstr>Journal of the Royal Society Interfa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947636c-c618-3316-a52f-4525043d1a68</vt:lpwstr>
  </property>
  <property fmtid="{D5CDD505-2E9C-101B-9397-08002B2CF9AE}" pid="25" name="Mendeley Citation Style_1">
    <vt:lpwstr>http://csl.mendeley.com/styles/29011721/apa-2</vt:lpwstr>
  </property>
</Properties>
</file>